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926AC9" w14:textId="77777777" w:rsidR="009279AC" w:rsidRDefault="009279AC" w:rsidP="009279AC">
      <w:pPr>
        <w:jc w:val="center"/>
      </w:pPr>
      <w:r>
        <w:rPr>
          <w:noProof/>
          <w:lang w:eastAsia="de-DE"/>
        </w:rPr>
        <w:drawing>
          <wp:inline distT="0" distB="0" distL="0" distR="0" wp14:anchorId="0979CB6B" wp14:editId="207D7D39">
            <wp:extent cx="5345430" cy="956310"/>
            <wp:effectExtent l="0" t="0" r="0" b="8890"/>
            <wp:docPr id="3" name="Grafik 2" descr="Beschreibung: http://www.hs-coburg.de/uploads/media/Logo_HS_deutsch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Beschreibung: http://www.hs-coburg.de/uploads/media/Logo_HS_deutsch_RG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5430" cy="956310"/>
                    </a:xfrm>
                    <a:prstGeom prst="rect">
                      <a:avLst/>
                    </a:prstGeom>
                    <a:noFill/>
                    <a:ln>
                      <a:noFill/>
                    </a:ln>
                  </pic:spPr>
                </pic:pic>
              </a:graphicData>
            </a:graphic>
          </wp:inline>
        </w:drawing>
      </w:r>
    </w:p>
    <w:p w14:paraId="55178C2B" w14:textId="77777777" w:rsidR="009279AC" w:rsidRDefault="009279AC" w:rsidP="009279AC">
      <w:pPr>
        <w:pStyle w:val="Listenabsatz"/>
        <w:ind w:left="0"/>
        <w:jc w:val="center"/>
        <w:rPr>
          <w:sz w:val="36"/>
          <w:szCs w:val="36"/>
        </w:rPr>
      </w:pPr>
      <w:r w:rsidRPr="00C42E2D">
        <w:rPr>
          <w:sz w:val="36"/>
          <w:szCs w:val="36"/>
        </w:rPr>
        <w:t>Hochschule für angewandte Wissenschaften Coburg</w:t>
      </w:r>
      <w:r w:rsidRPr="00C42E2D">
        <w:rPr>
          <w:sz w:val="36"/>
          <w:szCs w:val="36"/>
        </w:rPr>
        <w:br/>
        <w:t>Fakultät Elektrotechnik und Informatik</w:t>
      </w:r>
    </w:p>
    <w:p w14:paraId="03691DB9" w14:textId="77777777" w:rsidR="009279AC" w:rsidRPr="00C42E2D" w:rsidRDefault="009279AC" w:rsidP="009279AC">
      <w:pPr>
        <w:pStyle w:val="Listenabsatz"/>
        <w:jc w:val="center"/>
        <w:rPr>
          <w:sz w:val="36"/>
          <w:szCs w:val="36"/>
        </w:rPr>
      </w:pPr>
    </w:p>
    <w:p w14:paraId="72A5FC59" w14:textId="13AB7FA7" w:rsidR="009279AC" w:rsidRDefault="009279AC" w:rsidP="009279AC">
      <w:pPr>
        <w:pStyle w:val="Titel"/>
        <w:pBdr>
          <w:top w:val="none" w:sz="0" w:space="0" w:color="auto"/>
          <w:left w:val="none" w:sz="0" w:space="0" w:color="auto"/>
          <w:bottom w:val="none" w:sz="0" w:space="0" w:color="auto"/>
          <w:right w:val="none" w:sz="0" w:space="0" w:color="auto"/>
        </w:pBdr>
        <w:rPr>
          <w:rFonts w:eastAsiaTheme="minorHAnsi" w:cstheme="minorBidi"/>
          <w:b w:val="0"/>
          <w:i w:val="0"/>
          <w:spacing w:val="0"/>
          <w:kern w:val="0"/>
          <w:sz w:val="36"/>
          <w:szCs w:val="36"/>
        </w:rPr>
      </w:pPr>
      <w:r>
        <w:rPr>
          <w:rFonts w:eastAsiaTheme="minorHAnsi" w:cstheme="minorBidi"/>
          <w:b w:val="0"/>
          <w:i w:val="0"/>
          <w:spacing w:val="0"/>
          <w:kern w:val="0"/>
          <w:sz w:val="36"/>
          <w:szCs w:val="36"/>
        </w:rPr>
        <w:t>Studiengang:</w:t>
      </w:r>
      <w:r w:rsidR="005D7D29">
        <w:rPr>
          <w:rFonts w:eastAsiaTheme="minorHAnsi" w:cstheme="minorBidi"/>
          <w:b w:val="0"/>
          <w:i w:val="0"/>
          <w:spacing w:val="0"/>
          <w:kern w:val="0"/>
          <w:sz w:val="36"/>
          <w:szCs w:val="36"/>
        </w:rPr>
        <w:t xml:space="preserve"> Informatik-Bachelor</w:t>
      </w:r>
    </w:p>
    <w:p w14:paraId="64CEE0BC" w14:textId="77777777" w:rsidR="009279AC" w:rsidRPr="00C42E2D" w:rsidRDefault="009279AC" w:rsidP="009279AC">
      <w:pPr>
        <w:pStyle w:val="Listenabsatz"/>
        <w:jc w:val="center"/>
        <w:rPr>
          <w:sz w:val="36"/>
          <w:szCs w:val="36"/>
        </w:rPr>
      </w:pPr>
    </w:p>
    <w:p w14:paraId="6F90769E" w14:textId="71C50CDA" w:rsidR="009279AC" w:rsidRDefault="009279AC" w:rsidP="009279AC">
      <w:pPr>
        <w:pStyle w:val="Listenabsatz"/>
        <w:ind w:left="0"/>
        <w:jc w:val="center"/>
        <w:rPr>
          <w:sz w:val="36"/>
          <w:szCs w:val="36"/>
        </w:rPr>
      </w:pPr>
      <w:r>
        <w:rPr>
          <w:sz w:val="36"/>
          <w:szCs w:val="36"/>
        </w:rPr>
        <w:t>Bachelorarbeit</w:t>
      </w:r>
    </w:p>
    <w:p w14:paraId="142381F0" w14:textId="77777777" w:rsidR="009279AC" w:rsidRPr="00C42E2D" w:rsidRDefault="009279AC" w:rsidP="009279AC">
      <w:pPr>
        <w:pStyle w:val="Listenabsatz"/>
        <w:ind w:left="0"/>
        <w:jc w:val="center"/>
        <w:rPr>
          <w:sz w:val="36"/>
          <w:szCs w:val="36"/>
        </w:rPr>
      </w:pPr>
    </w:p>
    <w:p w14:paraId="313C9574" w14:textId="6B0C0618" w:rsidR="009279AC" w:rsidRPr="00D25E6A" w:rsidRDefault="002D6A27" w:rsidP="005D7D29">
      <w:pPr>
        <w:pStyle w:val="Untertitel"/>
        <w:numPr>
          <w:ilvl w:val="0"/>
          <w:numId w:val="0"/>
        </w:numPr>
        <w:rPr>
          <w:sz w:val="44"/>
          <w:szCs w:val="48"/>
        </w:rPr>
      </w:pPr>
      <w:r w:rsidRPr="002D6A27">
        <w:rPr>
          <w:sz w:val="44"/>
          <w:szCs w:val="48"/>
        </w:rPr>
        <w:t>Klassifikation von Verkehrsteilnehmern auf Basis realer Positionszeitreihen mit Verfahren des maschinellen Lernens</w:t>
      </w:r>
    </w:p>
    <w:p w14:paraId="7C3E3EA1" w14:textId="77777777" w:rsidR="009279AC" w:rsidRDefault="009279AC" w:rsidP="009279AC">
      <w:pPr>
        <w:jc w:val="center"/>
        <w:rPr>
          <w:sz w:val="44"/>
          <w:szCs w:val="48"/>
        </w:rPr>
      </w:pPr>
    </w:p>
    <w:p w14:paraId="7AF5AF3B" w14:textId="70DA001E" w:rsidR="009279AC" w:rsidRPr="00D25E6A" w:rsidRDefault="005D7D29" w:rsidP="009279AC">
      <w:pPr>
        <w:jc w:val="center"/>
        <w:rPr>
          <w:sz w:val="44"/>
          <w:szCs w:val="40"/>
        </w:rPr>
      </w:pPr>
      <w:r>
        <w:rPr>
          <w:sz w:val="44"/>
          <w:szCs w:val="40"/>
        </w:rPr>
        <w:t>Lennart</w:t>
      </w:r>
      <w:r w:rsidR="009279AC" w:rsidRPr="00D25E6A">
        <w:rPr>
          <w:sz w:val="44"/>
          <w:szCs w:val="40"/>
        </w:rPr>
        <w:t xml:space="preserve"> </w:t>
      </w:r>
      <w:r>
        <w:rPr>
          <w:sz w:val="44"/>
          <w:szCs w:val="40"/>
        </w:rPr>
        <w:t>Köpper</w:t>
      </w:r>
    </w:p>
    <w:p w14:paraId="3E50574E" w14:textId="77777777" w:rsidR="009279AC" w:rsidRDefault="009279AC" w:rsidP="009279AC">
      <w:pPr>
        <w:jc w:val="center"/>
        <w:rPr>
          <w:sz w:val="36"/>
          <w:szCs w:val="36"/>
        </w:rPr>
      </w:pPr>
    </w:p>
    <w:p w14:paraId="2B322254" w14:textId="77777777" w:rsidR="009279AC" w:rsidRDefault="009279AC" w:rsidP="009279AC">
      <w:pPr>
        <w:jc w:val="center"/>
        <w:rPr>
          <w:sz w:val="36"/>
          <w:szCs w:val="36"/>
        </w:rPr>
      </w:pPr>
    </w:p>
    <w:p w14:paraId="3D5BC5EF" w14:textId="4C1A4B1D" w:rsidR="009279AC" w:rsidRPr="00A53758" w:rsidRDefault="009279AC" w:rsidP="009279AC">
      <w:pPr>
        <w:jc w:val="center"/>
        <w:rPr>
          <w:sz w:val="32"/>
          <w:szCs w:val="36"/>
        </w:rPr>
      </w:pPr>
      <w:r w:rsidRPr="008970D8">
        <w:rPr>
          <w:sz w:val="32"/>
          <w:szCs w:val="36"/>
        </w:rPr>
        <w:t xml:space="preserve">Abgabe der Arbeit: </w:t>
      </w:r>
      <w:r w:rsidR="0032021E">
        <w:rPr>
          <w:sz w:val="32"/>
          <w:szCs w:val="36"/>
        </w:rPr>
        <w:t>10</w:t>
      </w:r>
      <w:r>
        <w:rPr>
          <w:sz w:val="32"/>
          <w:szCs w:val="36"/>
        </w:rPr>
        <w:t xml:space="preserve">. </w:t>
      </w:r>
      <w:r w:rsidR="005D7D29">
        <w:rPr>
          <w:sz w:val="32"/>
          <w:szCs w:val="36"/>
        </w:rPr>
        <w:t>09.</w:t>
      </w:r>
      <w:r>
        <w:rPr>
          <w:sz w:val="32"/>
          <w:szCs w:val="36"/>
        </w:rPr>
        <w:t xml:space="preserve"> </w:t>
      </w:r>
      <w:r w:rsidR="005D7D29">
        <w:rPr>
          <w:sz w:val="32"/>
          <w:szCs w:val="36"/>
        </w:rPr>
        <w:t>2023</w:t>
      </w:r>
    </w:p>
    <w:p w14:paraId="4F8532E9" w14:textId="77777777" w:rsidR="00BD4552" w:rsidRDefault="009279AC" w:rsidP="005D7D29">
      <w:pPr>
        <w:jc w:val="center"/>
        <w:rPr>
          <w:sz w:val="32"/>
          <w:szCs w:val="32"/>
        </w:rPr>
        <w:sectPr w:rsidR="00BD4552" w:rsidSect="007654F5">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pgNumType w:fmt="upperRoman"/>
          <w:cols w:space="708"/>
          <w:titlePg/>
          <w:docGrid w:linePitch="360"/>
        </w:sectPr>
      </w:pPr>
      <w:r>
        <w:rPr>
          <w:sz w:val="32"/>
          <w:szCs w:val="32"/>
        </w:rPr>
        <w:t>Betreut durch:</w:t>
      </w:r>
      <w:r>
        <w:rPr>
          <w:sz w:val="32"/>
          <w:szCs w:val="32"/>
        </w:rPr>
        <w:br/>
        <w:t xml:space="preserve">Prof. Dr. </w:t>
      </w:r>
      <w:r w:rsidR="005D7D29">
        <w:rPr>
          <w:sz w:val="32"/>
          <w:szCs w:val="32"/>
        </w:rPr>
        <w:t>Thomas Wieland,</w:t>
      </w:r>
      <w:r>
        <w:rPr>
          <w:sz w:val="32"/>
          <w:szCs w:val="32"/>
        </w:rPr>
        <w:t xml:space="preserve"> Hochschule Coburg</w:t>
      </w:r>
    </w:p>
    <w:p w14:paraId="1DF635C7" w14:textId="2149E52F" w:rsidR="009279AC" w:rsidRDefault="00CA4463" w:rsidP="008A08D5">
      <w:pPr>
        <w:pStyle w:val="berschrift1"/>
        <w:numPr>
          <w:ilvl w:val="0"/>
          <w:numId w:val="0"/>
        </w:numPr>
      </w:pPr>
      <w:bookmarkStart w:id="0" w:name="_Toc141460715"/>
      <w:r>
        <w:lastRenderedPageBreak/>
        <w:t>Abstract</w:t>
      </w:r>
      <w:bookmarkEnd w:id="0"/>
    </w:p>
    <w:p w14:paraId="21DFB630" w14:textId="77777777" w:rsidR="00CA4463" w:rsidRPr="00CA4463" w:rsidRDefault="00CA4463" w:rsidP="00CA4463"/>
    <w:p w14:paraId="70770468" w14:textId="77777777" w:rsidR="008A08D5" w:rsidRDefault="008A08D5" w:rsidP="008A08D5">
      <w:pPr>
        <w:pStyle w:val="berschrift1"/>
        <w:numPr>
          <w:ilvl w:val="0"/>
          <w:numId w:val="0"/>
        </w:numPr>
      </w:pPr>
      <w:bookmarkStart w:id="1" w:name="_Toc141460716"/>
      <w:r>
        <w:lastRenderedPageBreak/>
        <w:t>Inhaltsverzeichnis</w:t>
      </w:r>
      <w:bookmarkEnd w:id="1"/>
    </w:p>
    <w:p w14:paraId="24A5B969" w14:textId="701DB1AE" w:rsidR="00E3230E" w:rsidRDefault="008A08D5">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fldChar w:fldCharType="begin"/>
      </w:r>
      <w:r>
        <w:instrText xml:space="preserve"> TOC \o "1-3" \u </w:instrText>
      </w:r>
      <w:r>
        <w:fldChar w:fldCharType="separate"/>
      </w:r>
      <w:r w:rsidR="00E3230E">
        <w:rPr>
          <w:noProof/>
        </w:rPr>
        <w:t>Abstract</w:t>
      </w:r>
      <w:r w:rsidR="00E3230E">
        <w:rPr>
          <w:noProof/>
        </w:rPr>
        <w:tab/>
      </w:r>
      <w:r w:rsidR="00E3230E">
        <w:rPr>
          <w:noProof/>
        </w:rPr>
        <w:fldChar w:fldCharType="begin"/>
      </w:r>
      <w:r w:rsidR="00E3230E">
        <w:rPr>
          <w:noProof/>
        </w:rPr>
        <w:instrText xml:space="preserve"> PAGEREF _Toc141460715 \h </w:instrText>
      </w:r>
      <w:r w:rsidR="00E3230E">
        <w:rPr>
          <w:noProof/>
        </w:rPr>
      </w:r>
      <w:r w:rsidR="00E3230E">
        <w:rPr>
          <w:noProof/>
        </w:rPr>
        <w:fldChar w:fldCharType="separate"/>
      </w:r>
      <w:r w:rsidR="00E3230E">
        <w:rPr>
          <w:noProof/>
        </w:rPr>
        <w:t>2</w:t>
      </w:r>
      <w:r w:rsidR="00E3230E">
        <w:rPr>
          <w:noProof/>
        </w:rPr>
        <w:fldChar w:fldCharType="end"/>
      </w:r>
    </w:p>
    <w:p w14:paraId="04C6C36B" w14:textId="22614F75" w:rsidR="00E3230E" w:rsidRDefault="00E3230E">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Inhaltsverzeichnis</w:t>
      </w:r>
      <w:r>
        <w:rPr>
          <w:noProof/>
        </w:rPr>
        <w:tab/>
      </w:r>
      <w:r>
        <w:rPr>
          <w:noProof/>
        </w:rPr>
        <w:fldChar w:fldCharType="begin"/>
      </w:r>
      <w:r>
        <w:rPr>
          <w:noProof/>
        </w:rPr>
        <w:instrText xml:space="preserve"> PAGEREF _Toc141460716 \h </w:instrText>
      </w:r>
      <w:r>
        <w:rPr>
          <w:noProof/>
        </w:rPr>
      </w:r>
      <w:r>
        <w:rPr>
          <w:noProof/>
        </w:rPr>
        <w:fldChar w:fldCharType="separate"/>
      </w:r>
      <w:r>
        <w:rPr>
          <w:noProof/>
        </w:rPr>
        <w:t>3</w:t>
      </w:r>
      <w:r>
        <w:rPr>
          <w:noProof/>
        </w:rPr>
        <w:fldChar w:fldCharType="end"/>
      </w:r>
    </w:p>
    <w:p w14:paraId="5843A448" w14:textId="37012D6E" w:rsidR="00E3230E" w:rsidRDefault="00E3230E">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bildungsverzeichnis</w:t>
      </w:r>
      <w:r>
        <w:rPr>
          <w:noProof/>
        </w:rPr>
        <w:tab/>
      </w:r>
      <w:r>
        <w:rPr>
          <w:noProof/>
        </w:rPr>
        <w:fldChar w:fldCharType="begin"/>
      </w:r>
      <w:r>
        <w:rPr>
          <w:noProof/>
        </w:rPr>
        <w:instrText xml:space="preserve"> PAGEREF _Toc141460717 \h </w:instrText>
      </w:r>
      <w:r>
        <w:rPr>
          <w:noProof/>
        </w:rPr>
      </w:r>
      <w:r>
        <w:rPr>
          <w:noProof/>
        </w:rPr>
        <w:fldChar w:fldCharType="separate"/>
      </w:r>
      <w:r>
        <w:rPr>
          <w:noProof/>
        </w:rPr>
        <w:t>5</w:t>
      </w:r>
      <w:r>
        <w:rPr>
          <w:noProof/>
        </w:rPr>
        <w:fldChar w:fldCharType="end"/>
      </w:r>
    </w:p>
    <w:p w14:paraId="360231C7" w14:textId="7E8B181C" w:rsidR="00E3230E" w:rsidRDefault="00E3230E">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Tabellenverzeichnis</w:t>
      </w:r>
      <w:r>
        <w:rPr>
          <w:noProof/>
        </w:rPr>
        <w:tab/>
      </w:r>
      <w:r>
        <w:rPr>
          <w:noProof/>
        </w:rPr>
        <w:fldChar w:fldCharType="begin"/>
      </w:r>
      <w:r>
        <w:rPr>
          <w:noProof/>
        </w:rPr>
        <w:instrText xml:space="preserve"> PAGEREF _Toc141460718 \h </w:instrText>
      </w:r>
      <w:r>
        <w:rPr>
          <w:noProof/>
        </w:rPr>
      </w:r>
      <w:r>
        <w:rPr>
          <w:noProof/>
        </w:rPr>
        <w:fldChar w:fldCharType="separate"/>
      </w:r>
      <w:r>
        <w:rPr>
          <w:noProof/>
        </w:rPr>
        <w:t>6</w:t>
      </w:r>
      <w:r>
        <w:rPr>
          <w:noProof/>
        </w:rPr>
        <w:fldChar w:fldCharType="end"/>
      </w:r>
    </w:p>
    <w:p w14:paraId="0D3C6E0C" w14:textId="25561591" w:rsidR="00E3230E" w:rsidRDefault="00E3230E">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Codeverzeichnis</w:t>
      </w:r>
      <w:r>
        <w:rPr>
          <w:noProof/>
        </w:rPr>
        <w:tab/>
      </w:r>
      <w:r>
        <w:rPr>
          <w:noProof/>
        </w:rPr>
        <w:fldChar w:fldCharType="begin"/>
      </w:r>
      <w:r>
        <w:rPr>
          <w:noProof/>
        </w:rPr>
        <w:instrText xml:space="preserve"> PAGEREF _Toc141460719 \h </w:instrText>
      </w:r>
      <w:r>
        <w:rPr>
          <w:noProof/>
        </w:rPr>
      </w:r>
      <w:r>
        <w:rPr>
          <w:noProof/>
        </w:rPr>
        <w:fldChar w:fldCharType="separate"/>
      </w:r>
      <w:r>
        <w:rPr>
          <w:noProof/>
        </w:rPr>
        <w:t>7</w:t>
      </w:r>
      <w:r>
        <w:rPr>
          <w:noProof/>
        </w:rPr>
        <w:fldChar w:fldCharType="end"/>
      </w:r>
    </w:p>
    <w:p w14:paraId="62567229" w14:textId="0FE23D98" w:rsidR="00E3230E" w:rsidRDefault="00E3230E">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kürzungsverzeichnis</w:t>
      </w:r>
      <w:r>
        <w:rPr>
          <w:noProof/>
        </w:rPr>
        <w:tab/>
      </w:r>
      <w:r>
        <w:rPr>
          <w:noProof/>
        </w:rPr>
        <w:fldChar w:fldCharType="begin"/>
      </w:r>
      <w:r>
        <w:rPr>
          <w:noProof/>
        </w:rPr>
        <w:instrText xml:space="preserve"> PAGEREF _Toc141460720 \h </w:instrText>
      </w:r>
      <w:r>
        <w:rPr>
          <w:noProof/>
        </w:rPr>
      </w:r>
      <w:r>
        <w:rPr>
          <w:noProof/>
        </w:rPr>
        <w:fldChar w:fldCharType="separate"/>
      </w:r>
      <w:r>
        <w:rPr>
          <w:noProof/>
        </w:rPr>
        <w:t>8</w:t>
      </w:r>
      <w:r>
        <w:rPr>
          <w:noProof/>
        </w:rPr>
        <w:fldChar w:fldCharType="end"/>
      </w:r>
    </w:p>
    <w:p w14:paraId="29668AC1" w14:textId="4894C002" w:rsidR="00E3230E" w:rsidRDefault="00E3230E">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w:t>
      </w:r>
      <w:r>
        <w:rPr>
          <w:rFonts w:asciiTheme="minorHAnsi" w:eastAsiaTheme="minorEastAsia" w:hAnsiTheme="minorHAnsi" w:cstheme="minorBidi"/>
          <w:b w:val="0"/>
          <w:bCs w:val="0"/>
          <w:noProof/>
          <w:kern w:val="2"/>
          <w:sz w:val="22"/>
          <w:szCs w:val="22"/>
          <w:lang w:eastAsia="de-DE"/>
          <w14:ligatures w14:val="standardContextual"/>
        </w:rPr>
        <w:tab/>
      </w:r>
      <w:r>
        <w:rPr>
          <w:noProof/>
        </w:rPr>
        <w:t>Einleitung</w:t>
      </w:r>
      <w:r>
        <w:rPr>
          <w:noProof/>
        </w:rPr>
        <w:tab/>
      </w:r>
      <w:r>
        <w:rPr>
          <w:noProof/>
        </w:rPr>
        <w:fldChar w:fldCharType="begin"/>
      </w:r>
      <w:r>
        <w:rPr>
          <w:noProof/>
        </w:rPr>
        <w:instrText xml:space="preserve"> PAGEREF _Toc141460721 \h </w:instrText>
      </w:r>
      <w:r>
        <w:rPr>
          <w:noProof/>
        </w:rPr>
      </w:r>
      <w:r>
        <w:rPr>
          <w:noProof/>
        </w:rPr>
        <w:fldChar w:fldCharType="separate"/>
      </w:r>
      <w:r>
        <w:rPr>
          <w:noProof/>
        </w:rPr>
        <w:t>9</w:t>
      </w:r>
      <w:r>
        <w:rPr>
          <w:noProof/>
        </w:rPr>
        <w:fldChar w:fldCharType="end"/>
      </w:r>
    </w:p>
    <w:p w14:paraId="5DE5CB41" w14:textId="77FD7FFC" w:rsidR="00E3230E" w:rsidRDefault="00E3230E">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1</w:t>
      </w:r>
      <w:r>
        <w:rPr>
          <w:rFonts w:asciiTheme="minorHAnsi" w:eastAsiaTheme="minorEastAsia" w:hAnsiTheme="minorHAnsi" w:cstheme="minorBidi"/>
          <w:bCs w:val="0"/>
          <w:noProof/>
          <w:kern w:val="2"/>
          <w:sz w:val="22"/>
          <w:szCs w:val="22"/>
          <w:lang w:eastAsia="de-DE"/>
          <w14:ligatures w14:val="standardContextual"/>
        </w:rPr>
        <w:tab/>
      </w:r>
      <w:r>
        <w:rPr>
          <w:noProof/>
        </w:rPr>
        <w:t>Einleitung und Projekthintergrund</w:t>
      </w:r>
      <w:r>
        <w:rPr>
          <w:noProof/>
        </w:rPr>
        <w:tab/>
      </w:r>
      <w:r>
        <w:rPr>
          <w:noProof/>
        </w:rPr>
        <w:fldChar w:fldCharType="begin"/>
      </w:r>
      <w:r>
        <w:rPr>
          <w:noProof/>
        </w:rPr>
        <w:instrText xml:space="preserve"> PAGEREF _Toc141460722 \h </w:instrText>
      </w:r>
      <w:r>
        <w:rPr>
          <w:noProof/>
        </w:rPr>
      </w:r>
      <w:r>
        <w:rPr>
          <w:noProof/>
        </w:rPr>
        <w:fldChar w:fldCharType="separate"/>
      </w:r>
      <w:r>
        <w:rPr>
          <w:noProof/>
        </w:rPr>
        <w:t>9</w:t>
      </w:r>
      <w:r>
        <w:rPr>
          <w:noProof/>
        </w:rPr>
        <w:fldChar w:fldCharType="end"/>
      </w:r>
    </w:p>
    <w:p w14:paraId="53B35ED8" w14:textId="1FEB678C" w:rsidR="00E3230E" w:rsidRDefault="00E3230E">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2</w:t>
      </w:r>
      <w:r>
        <w:rPr>
          <w:rFonts w:asciiTheme="minorHAnsi" w:eastAsiaTheme="minorEastAsia" w:hAnsiTheme="minorHAnsi" w:cstheme="minorBidi"/>
          <w:bCs w:val="0"/>
          <w:noProof/>
          <w:kern w:val="2"/>
          <w:sz w:val="22"/>
          <w:szCs w:val="22"/>
          <w:lang w:eastAsia="de-DE"/>
          <w14:ligatures w14:val="standardContextual"/>
        </w:rPr>
        <w:tab/>
      </w:r>
      <w:r>
        <w:rPr>
          <w:noProof/>
        </w:rPr>
        <w:t>Motivation und Zielsetzung</w:t>
      </w:r>
      <w:r>
        <w:rPr>
          <w:noProof/>
        </w:rPr>
        <w:tab/>
      </w:r>
      <w:r>
        <w:rPr>
          <w:noProof/>
        </w:rPr>
        <w:fldChar w:fldCharType="begin"/>
      </w:r>
      <w:r>
        <w:rPr>
          <w:noProof/>
        </w:rPr>
        <w:instrText xml:space="preserve"> PAGEREF _Toc141460723 \h </w:instrText>
      </w:r>
      <w:r>
        <w:rPr>
          <w:noProof/>
        </w:rPr>
      </w:r>
      <w:r>
        <w:rPr>
          <w:noProof/>
        </w:rPr>
        <w:fldChar w:fldCharType="separate"/>
      </w:r>
      <w:r>
        <w:rPr>
          <w:noProof/>
        </w:rPr>
        <w:t>9</w:t>
      </w:r>
      <w:r>
        <w:rPr>
          <w:noProof/>
        </w:rPr>
        <w:fldChar w:fldCharType="end"/>
      </w:r>
    </w:p>
    <w:p w14:paraId="234A6354" w14:textId="652B78AE" w:rsidR="00E3230E" w:rsidRDefault="00E3230E">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3</w:t>
      </w:r>
      <w:r>
        <w:rPr>
          <w:rFonts w:asciiTheme="minorHAnsi" w:eastAsiaTheme="minorEastAsia" w:hAnsiTheme="minorHAnsi" w:cstheme="minorBidi"/>
          <w:bCs w:val="0"/>
          <w:noProof/>
          <w:kern w:val="2"/>
          <w:sz w:val="22"/>
          <w:szCs w:val="22"/>
          <w:lang w:eastAsia="de-DE"/>
          <w14:ligatures w14:val="standardContextual"/>
        </w:rPr>
        <w:tab/>
      </w:r>
      <w:r>
        <w:rPr>
          <w:noProof/>
        </w:rPr>
        <w:t>Aufbau der Arbeit</w:t>
      </w:r>
      <w:r>
        <w:rPr>
          <w:noProof/>
        </w:rPr>
        <w:tab/>
      </w:r>
      <w:r>
        <w:rPr>
          <w:noProof/>
        </w:rPr>
        <w:fldChar w:fldCharType="begin"/>
      </w:r>
      <w:r>
        <w:rPr>
          <w:noProof/>
        </w:rPr>
        <w:instrText xml:space="preserve"> PAGEREF _Toc141460724 \h </w:instrText>
      </w:r>
      <w:r>
        <w:rPr>
          <w:noProof/>
        </w:rPr>
      </w:r>
      <w:r>
        <w:rPr>
          <w:noProof/>
        </w:rPr>
        <w:fldChar w:fldCharType="separate"/>
      </w:r>
      <w:r>
        <w:rPr>
          <w:noProof/>
        </w:rPr>
        <w:t>11</w:t>
      </w:r>
      <w:r>
        <w:rPr>
          <w:noProof/>
        </w:rPr>
        <w:fldChar w:fldCharType="end"/>
      </w:r>
    </w:p>
    <w:p w14:paraId="77D165B4" w14:textId="27D82E74" w:rsidR="00E3230E" w:rsidRDefault="00E3230E">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2</w:t>
      </w:r>
      <w:r>
        <w:rPr>
          <w:rFonts w:asciiTheme="minorHAnsi" w:eastAsiaTheme="minorEastAsia" w:hAnsiTheme="minorHAnsi" w:cstheme="minorBidi"/>
          <w:b w:val="0"/>
          <w:bCs w:val="0"/>
          <w:noProof/>
          <w:kern w:val="2"/>
          <w:sz w:val="22"/>
          <w:szCs w:val="22"/>
          <w:lang w:eastAsia="de-DE"/>
          <w14:ligatures w14:val="standardContextual"/>
        </w:rPr>
        <w:tab/>
      </w:r>
      <w:r>
        <w:rPr>
          <w:noProof/>
        </w:rPr>
        <w:t>Theoretischer Hintergrund</w:t>
      </w:r>
      <w:r>
        <w:rPr>
          <w:noProof/>
        </w:rPr>
        <w:tab/>
      </w:r>
      <w:r>
        <w:rPr>
          <w:noProof/>
        </w:rPr>
        <w:fldChar w:fldCharType="begin"/>
      </w:r>
      <w:r>
        <w:rPr>
          <w:noProof/>
        </w:rPr>
        <w:instrText xml:space="preserve"> PAGEREF _Toc141460725 \h </w:instrText>
      </w:r>
      <w:r>
        <w:rPr>
          <w:noProof/>
        </w:rPr>
      </w:r>
      <w:r>
        <w:rPr>
          <w:noProof/>
        </w:rPr>
        <w:fldChar w:fldCharType="separate"/>
      </w:r>
      <w:r>
        <w:rPr>
          <w:noProof/>
        </w:rPr>
        <w:t>12</w:t>
      </w:r>
      <w:r>
        <w:rPr>
          <w:noProof/>
        </w:rPr>
        <w:fldChar w:fldCharType="end"/>
      </w:r>
    </w:p>
    <w:p w14:paraId="3737A294" w14:textId="4AE13BB2" w:rsidR="00E3230E" w:rsidRDefault="00E3230E">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1</w:t>
      </w:r>
      <w:r>
        <w:rPr>
          <w:rFonts w:asciiTheme="minorHAnsi" w:eastAsiaTheme="minorEastAsia" w:hAnsiTheme="minorHAnsi" w:cstheme="minorBidi"/>
          <w:bCs w:val="0"/>
          <w:noProof/>
          <w:kern w:val="2"/>
          <w:sz w:val="22"/>
          <w:szCs w:val="22"/>
          <w:lang w:eastAsia="de-DE"/>
          <w14:ligatures w14:val="standardContextual"/>
        </w:rPr>
        <w:tab/>
      </w:r>
      <w:r>
        <w:rPr>
          <w:noProof/>
        </w:rPr>
        <w:t>Global Navigation Satellite System</w:t>
      </w:r>
      <w:r>
        <w:rPr>
          <w:noProof/>
        </w:rPr>
        <w:tab/>
      </w:r>
      <w:r>
        <w:rPr>
          <w:noProof/>
        </w:rPr>
        <w:fldChar w:fldCharType="begin"/>
      </w:r>
      <w:r>
        <w:rPr>
          <w:noProof/>
        </w:rPr>
        <w:instrText xml:space="preserve"> PAGEREF _Toc141460726 \h </w:instrText>
      </w:r>
      <w:r>
        <w:rPr>
          <w:noProof/>
        </w:rPr>
      </w:r>
      <w:r>
        <w:rPr>
          <w:noProof/>
        </w:rPr>
        <w:fldChar w:fldCharType="separate"/>
      </w:r>
      <w:r>
        <w:rPr>
          <w:noProof/>
        </w:rPr>
        <w:t>12</w:t>
      </w:r>
      <w:r>
        <w:rPr>
          <w:noProof/>
        </w:rPr>
        <w:fldChar w:fldCharType="end"/>
      </w:r>
    </w:p>
    <w:p w14:paraId="6C64C8BA" w14:textId="15181FE0" w:rsidR="00E3230E" w:rsidRDefault="00E3230E">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2</w:t>
      </w:r>
      <w:r>
        <w:rPr>
          <w:rFonts w:asciiTheme="minorHAnsi" w:eastAsiaTheme="minorEastAsia" w:hAnsiTheme="minorHAnsi" w:cstheme="minorBidi"/>
          <w:bCs w:val="0"/>
          <w:noProof/>
          <w:kern w:val="2"/>
          <w:sz w:val="22"/>
          <w:szCs w:val="22"/>
          <w:lang w:eastAsia="de-DE"/>
          <w14:ligatures w14:val="standardContextual"/>
        </w:rPr>
        <w:tab/>
      </w:r>
      <w:r>
        <w:rPr>
          <w:noProof/>
        </w:rPr>
        <w:t>Map-Matching</w:t>
      </w:r>
      <w:r>
        <w:rPr>
          <w:noProof/>
        </w:rPr>
        <w:tab/>
      </w:r>
      <w:r>
        <w:rPr>
          <w:noProof/>
        </w:rPr>
        <w:fldChar w:fldCharType="begin"/>
      </w:r>
      <w:r>
        <w:rPr>
          <w:noProof/>
        </w:rPr>
        <w:instrText xml:space="preserve"> PAGEREF _Toc141460727 \h </w:instrText>
      </w:r>
      <w:r>
        <w:rPr>
          <w:noProof/>
        </w:rPr>
      </w:r>
      <w:r>
        <w:rPr>
          <w:noProof/>
        </w:rPr>
        <w:fldChar w:fldCharType="separate"/>
      </w:r>
      <w:r>
        <w:rPr>
          <w:noProof/>
        </w:rPr>
        <w:t>13</w:t>
      </w:r>
      <w:r>
        <w:rPr>
          <w:noProof/>
        </w:rPr>
        <w:fldChar w:fldCharType="end"/>
      </w:r>
    </w:p>
    <w:p w14:paraId="717573EA" w14:textId="5E8A324B" w:rsidR="00E3230E" w:rsidRDefault="00E3230E">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3</w:t>
      </w:r>
      <w:r>
        <w:rPr>
          <w:rFonts w:asciiTheme="minorHAnsi" w:eastAsiaTheme="minorEastAsia" w:hAnsiTheme="minorHAnsi" w:cstheme="minorBidi"/>
          <w:bCs w:val="0"/>
          <w:noProof/>
          <w:kern w:val="2"/>
          <w:sz w:val="22"/>
          <w:szCs w:val="22"/>
          <w:lang w:eastAsia="de-DE"/>
          <w14:ligatures w14:val="standardContextual"/>
        </w:rPr>
        <w:tab/>
      </w:r>
      <w:r>
        <w:rPr>
          <w:noProof/>
        </w:rPr>
        <w:t>Maschinelles Lernen und Klassifikation</w:t>
      </w:r>
      <w:r>
        <w:rPr>
          <w:noProof/>
        </w:rPr>
        <w:tab/>
      </w:r>
      <w:r>
        <w:rPr>
          <w:noProof/>
        </w:rPr>
        <w:fldChar w:fldCharType="begin"/>
      </w:r>
      <w:r>
        <w:rPr>
          <w:noProof/>
        </w:rPr>
        <w:instrText xml:space="preserve"> PAGEREF _Toc141460728 \h </w:instrText>
      </w:r>
      <w:r>
        <w:rPr>
          <w:noProof/>
        </w:rPr>
      </w:r>
      <w:r>
        <w:rPr>
          <w:noProof/>
        </w:rPr>
        <w:fldChar w:fldCharType="separate"/>
      </w:r>
      <w:r>
        <w:rPr>
          <w:noProof/>
        </w:rPr>
        <w:t>15</w:t>
      </w:r>
      <w:r>
        <w:rPr>
          <w:noProof/>
        </w:rPr>
        <w:fldChar w:fldCharType="end"/>
      </w:r>
    </w:p>
    <w:p w14:paraId="41ECCB06" w14:textId="3E8F2E71" w:rsidR="00E3230E" w:rsidRDefault="00E3230E">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4</w:t>
      </w:r>
      <w:r>
        <w:rPr>
          <w:rFonts w:asciiTheme="minorHAnsi" w:eastAsiaTheme="minorEastAsia" w:hAnsiTheme="minorHAnsi" w:cstheme="minorBidi"/>
          <w:bCs w:val="0"/>
          <w:noProof/>
          <w:kern w:val="2"/>
          <w:sz w:val="22"/>
          <w:szCs w:val="22"/>
          <w:lang w:eastAsia="de-DE"/>
          <w14:ligatures w14:val="standardContextual"/>
        </w:rPr>
        <w:tab/>
      </w:r>
      <w:r>
        <w:rPr>
          <w:noProof/>
        </w:rPr>
        <w:t>Eingesetzte Klassifikationsverfahren</w:t>
      </w:r>
      <w:r>
        <w:rPr>
          <w:noProof/>
        </w:rPr>
        <w:tab/>
      </w:r>
      <w:r>
        <w:rPr>
          <w:noProof/>
        </w:rPr>
        <w:fldChar w:fldCharType="begin"/>
      </w:r>
      <w:r>
        <w:rPr>
          <w:noProof/>
        </w:rPr>
        <w:instrText xml:space="preserve"> PAGEREF _Toc141460729 \h </w:instrText>
      </w:r>
      <w:r>
        <w:rPr>
          <w:noProof/>
        </w:rPr>
      </w:r>
      <w:r>
        <w:rPr>
          <w:noProof/>
        </w:rPr>
        <w:fldChar w:fldCharType="separate"/>
      </w:r>
      <w:r>
        <w:rPr>
          <w:noProof/>
        </w:rPr>
        <w:t>17</w:t>
      </w:r>
      <w:r>
        <w:rPr>
          <w:noProof/>
        </w:rPr>
        <w:fldChar w:fldCharType="end"/>
      </w:r>
    </w:p>
    <w:p w14:paraId="34357820" w14:textId="68FC2AAD" w:rsidR="00E3230E" w:rsidRDefault="00E3230E">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1</w:t>
      </w:r>
      <w:r>
        <w:rPr>
          <w:rFonts w:asciiTheme="minorHAnsi" w:eastAsiaTheme="minorEastAsia" w:hAnsiTheme="minorHAnsi" w:cstheme="minorBidi"/>
          <w:noProof/>
          <w:kern w:val="2"/>
          <w:sz w:val="22"/>
          <w:szCs w:val="22"/>
          <w:lang w:eastAsia="de-DE"/>
          <w14:ligatures w14:val="standardContextual"/>
        </w:rPr>
        <w:tab/>
      </w:r>
      <w:r>
        <w:rPr>
          <w:noProof/>
        </w:rPr>
        <w:t>Support Vector Machine</w:t>
      </w:r>
      <w:r>
        <w:rPr>
          <w:noProof/>
        </w:rPr>
        <w:tab/>
      </w:r>
      <w:r>
        <w:rPr>
          <w:noProof/>
        </w:rPr>
        <w:fldChar w:fldCharType="begin"/>
      </w:r>
      <w:r>
        <w:rPr>
          <w:noProof/>
        </w:rPr>
        <w:instrText xml:space="preserve"> PAGEREF _Toc141460730 \h </w:instrText>
      </w:r>
      <w:r>
        <w:rPr>
          <w:noProof/>
        </w:rPr>
      </w:r>
      <w:r>
        <w:rPr>
          <w:noProof/>
        </w:rPr>
        <w:fldChar w:fldCharType="separate"/>
      </w:r>
      <w:r>
        <w:rPr>
          <w:noProof/>
        </w:rPr>
        <w:t>17</w:t>
      </w:r>
      <w:r>
        <w:rPr>
          <w:noProof/>
        </w:rPr>
        <w:fldChar w:fldCharType="end"/>
      </w:r>
    </w:p>
    <w:p w14:paraId="024E4064" w14:textId="575E4E4D" w:rsidR="00E3230E" w:rsidRPr="00E3230E" w:rsidRDefault="00E3230E">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E3230E">
        <w:rPr>
          <w:noProof/>
          <w:lang w:val="en-GB"/>
        </w:rPr>
        <w:t>2.4.2</w:t>
      </w:r>
      <w:r w:rsidRPr="00E3230E">
        <w:rPr>
          <w:rFonts w:asciiTheme="minorHAnsi" w:eastAsiaTheme="minorEastAsia" w:hAnsiTheme="minorHAnsi" w:cstheme="minorBidi"/>
          <w:noProof/>
          <w:kern w:val="2"/>
          <w:sz w:val="22"/>
          <w:szCs w:val="22"/>
          <w:lang w:val="en-GB" w:eastAsia="de-DE"/>
          <w14:ligatures w14:val="standardContextual"/>
        </w:rPr>
        <w:tab/>
      </w:r>
      <w:r w:rsidRPr="00E3230E">
        <w:rPr>
          <w:noProof/>
          <w:lang w:val="en-GB"/>
        </w:rPr>
        <w:t>Decision-Tree und Random Forest</w:t>
      </w:r>
      <w:r w:rsidRPr="00E3230E">
        <w:rPr>
          <w:noProof/>
          <w:lang w:val="en-GB"/>
        </w:rPr>
        <w:tab/>
      </w:r>
      <w:r>
        <w:rPr>
          <w:noProof/>
        </w:rPr>
        <w:fldChar w:fldCharType="begin"/>
      </w:r>
      <w:r w:rsidRPr="00E3230E">
        <w:rPr>
          <w:noProof/>
          <w:lang w:val="en-GB"/>
        </w:rPr>
        <w:instrText xml:space="preserve"> PAGEREF _Toc141460731 \h </w:instrText>
      </w:r>
      <w:r>
        <w:rPr>
          <w:noProof/>
        </w:rPr>
      </w:r>
      <w:r>
        <w:rPr>
          <w:noProof/>
        </w:rPr>
        <w:fldChar w:fldCharType="separate"/>
      </w:r>
      <w:r w:rsidRPr="00E3230E">
        <w:rPr>
          <w:noProof/>
          <w:lang w:val="en-GB"/>
        </w:rPr>
        <w:t>19</w:t>
      </w:r>
      <w:r>
        <w:rPr>
          <w:noProof/>
        </w:rPr>
        <w:fldChar w:fldCharType="end"/>
      </w:r>
    </w:p>
    <w:p w14:paraId="0F08EADD" w14:textId="3BBE4BA1" w:rsidR="00E3230E" w:rsidRDefault="00E3230E">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5</w:t>
      </w:r>
      <w:r>
        <w:rPr>
          <w:rFonts w:asciiTheme="minorHAnsi" w:eastAsiaTheme="minorEastAsia" w:hAnsiTheme="minorHAnsi" w:cstheme="minorBidi"/>
          <w:bCs w:val="0"/>
          <w:noProof/>
          <w:kern w:val="2"/>
          <w:sz w:val="22"/>
          <w:szCs w:val="22"/>
          <w:lang w:eastAsia="de-DE"/>
          <w14:ligatures w14:val="standardContextual"/>
        </w:rPr>
        <w:tab/>
      </w:r>
      <w:r>
        <w:rPr>
          <w:noProof/>
        </w:rPr>
        <w:t>Sequenzielle Klassifikation mit Künstlichen Neuronalen Netzen</w:t>
      </w:r>
      <w:r>
        <w:rPr>
          <w:noProof/>
        </w:rPr>
        <w:tab/>
      </w:r>
      <w:r>
        <w:rPr>
          <w:noProof/>
        </w:rPr>
        <w:fldChar w:fldCharType="begin"/>
      </w:r>
      <w:r>
        <w:rPr>
          <w:noProof/>
        </w:rPr>
        <w:instrText xml:space="preserve"> PAGEREF _Toc141460732 \h </w:instrText>
      </w:r>
      <w:r>
        <w:rPr>
          <w:noProof/>
        </w:rPr>
      </w:r>
      <w:r>
        <w:rPr>
          <w:noProof/>
        </w:rPr>
        <w:fldChar w:fldCharType="separate"/>
      </w:r>
      <w:r>
        <w:rPr>
          <w:noProof/>
        </w:rPr>
        <w:t>20</w:t>
      </w:r>
      <w:r>
        <w:rPr>
          <w:noProof/>
        </w:rPr>
        <w:fldChar w:fldCharType="end"/>
      </w:r>
    </w:p>
    <w:p w14:paraId="6426CC0B" w14:textId="31018CDC" w:rsidR="00E3230E" w:rsidRDefault="00E3230E">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1</w:t>
      </w:r>
      <w:r>
        <w:rPr>
          <w:rFonts w:asciiTheme="minorHAnsi" w:eastAsiaTheme="minorEastAsia" w:hAnsiTheme="minorHAnsi" w:cstheme="minorBidi"/>
          <w:noProof/>
          <w:kern w:val="2"/>
          <w:sz w:val="22"/>
          <w:szCs w:val="22"/>
          <w:lang w:eastAsia="de-DE"/>
          <w14:ligatures w14:val="standardContextual"/>
        </w:rPr>
        <w:tab/>
      </w:r>
      <w:r>
        <w:rPr>
          <w:noProof/>
        </w:rPr>
        <w:t>Aufbau eines künstlichen Neuronalen Netzes</w:t>
      </w:r>
      <w:r>
        <w:rPr>
          <w:noProof/>
        </w:rPr>
        <w:tab/>
      </w:r>
      <w:r>
        <w:rPr>
          <w:noProof/>
        </w:rPr>
        <w:fldChar w:fldCharType="begin"/>
      </w:r>
      <w:r>
        <w:rPr>
          <w:noProof/>
        </w:rPr>
        <w:instrText xml:space="preserve"> PAGEREF _Toc141460733 \h </w:instrText>
      </w:r>
      <w:r>
        <w:rPr>
          <w:noProof/>
        </w:rPr>
      </w:r>
      <w:r>
        <w:rPr>
          <w:noProof/>
        </w:rPr>
        <w:fldChar w:fldCharType="separate"/>
      </w:r>
      <w:r>
        <w:rPr>
          <w:noProof/>
        </w:rPr>
        <w:t>21</w:t>
      </w:r>
      <w:r>
        <w:rPr>
          <w:noProof/>
        </w:rPr>
        <w:fldChar w:fldCharType="end"/>
      </w:r>
    </w:p>
    <w:p w14:paraId="3F6EB5D6" w14:textId="06AAB214" w:rsidR="00E3230E" w:rsidRDefault="00E3230E">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2</w:t>
      </w:r>
      <w:r>
        <w:rPr>
          <w:rFonts w:asciiTheme="minorHAnsi" w:eastAsiaTheme="minorEastAsia" w:hAnsiTheme="minorHAnsi" w:cstheme="minorBidi"/>
          <w:noProof/>
          <w:kern w:val="2"/>
          <w:sz w:val="22"/>
          <w:szCs w:val="22"/>
          <w:lang w:eastAsia="de-DE"/>
          <w14:ligatures w14:val="standardContextual"/>
        </w:rPr>
        <w:tab/>
      </w:r>
      <w:r>
        <w:rPr>
          <w:noProof/>
        </w:rPr>
        <w:t>Künstliche Neuronen und Aktivierungsfunktionen</w:t>
      </w:r>
      <w:r>
        <w:rPr>
          <w:noProof/>
        </w:rPr>
        <w:tab/>
      </w:r>
      <w:r>
        <w:rPr>
          <w:noProof/>
        </w:rPr>
        <w:fldChar w:fldCharType="begin"/>
      </w:r>
      <w:r>
        <w:rPr>
          <w:noProof/>
        </w:rPr>
        <w:instrText xml:space="preserve"> PAGEREF _Toc141460734 \h </w:instrText>
      </w:r>
      <w:r>
        <w:rPr>
          <w:noProof/>
        </w:rPr>
      </w:r>
      <w:r>
        <w:rPr>
          <w:noProof/>
        </w:rPr>
        <w:fldChar w:fldCharType="separate"/>
      </w:r>
      <w:r>
        <w:rPr>
          <w:noProof/>
        </w:rPr>
        <w:t>22</w:t>
      </w:r>
      <w:r>
        <w:rPr>
          <w:noProof/>
        </w:rPr>
        <w:fldChar w:fldCharType="end"/>
      </w:r>
    </w:p>
    <w:p w14:paraId="1542A58A" w14:textId="2778678E" w:rsidR="00E3230E" w:rsidRDefault="00E3230E">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3</w:t>
      </w:r>
      <w:r>
        <w:rPr>
          <w:rFonts w:asciiTheme="minorHAnsi" w:eastAsiaTheme="minorEastAsia" w:hAnsiTheme="minorHAnsi" w:cstheme="minorBidi"/>
          <w:noProof/>
          <w:kern w:val="2"/>
          <w:sz w:val="22"/>
          <w:szCs w:val="22"/>
          <w:lang w:eastAsia="de-DE"/>
          <w14:ligatures w14:val="standardContextual"/>
        </w:rPr>
        <w:tab/>
      </w:r>
      <w:r>
        <w:rPr>
          <w:noProof/>
        </w:rPr>
        <w:t>Training neuronaler Netze: Backpropagation und Early-Stopping</w:t>
      </w:r>
      <w:r>
        <w:rPr>
          <w:noProof/>
        </w:rPr>
        <w:tab/>
      </w:r>
      <w:r>
        <w:rPr>
          <w:noProof/>
        </w:rPr>
        <w:fldChar w:fldCharType="begin"/>
      </w:r>
      <w:r>
        <w:rPr>
          <w:noProof/>
        </w:rPr>
        <w:instrText xml:space="preserve"> PAGEREF _Toc141460735 \h </w:instrText>
      </w:r>
      <w:r>
        <w:rPr>
          <w:noProof/>
        </w:rPr>
      </w:r>
      <w:r>
        <w:rPr>
          <w:noProof/>
        </w:rPr>
        <w:fldChar w:fldCharType="separate"/>
      </w:r>
      <w:r>
        <w:rPr>
          <w:noProof/>
        </w:rPr>
        <w:t>24</w:t>
      </w:r>
      <w:r>
        <w:rPr>
          <w:noProof/>
        </w:rPr>
        <w:fldChar w:fldCharType="end"/>
      </w:r>
    </w:p>
    <w:p w14:paraId="38D56DF5" w14:textId="71CEFBE5" w:rsidR="00E3230E" w:rsidRDefault="00E3230E">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4</w:t>
      </w:r>
      <w:r>
        <w:rPr>
          <w:rFonts w:asciiTheme="minorHAnsi" w:eastAsiaTheme="minorEastAsia" w:hAnsiTheme="minorHAnsi" w:cstheme="minorBidi"/>
          <w:noProof/>
          <w:kern w:val="2"/>
          <w:sz w:val="22"/>
          <w:szCs w:val="22"/>
          <w:lang w:eastAsia="de-DE"/>
          <w14:ligatures w14:val="standardContextual"/>
        </w:rPr>
        <w:tab/>
      </w:r>
      <w:r>
        <w:rPr>
          <w:noProof/>
        </w:rPr>
        <w:t>Rekurrente Neuronale Netze</w:t>
      </w:r>
      <w:r>
        <w:rPr>
          <w:noProof/>
        </w:rPr>
        <w:tab/>
      </w:r>
      <w:r>
        <w:rPr>
          <w:noProof/>
        </w:rPr>
        <w:fldChar w:fldCharType="begin"/>
      </w:r>
      <w:r>
        <w:rPr>
          <w:noProof/>
        </w:rPr>
        <w:instrText xml:space="preserve"> PAGEREF _Toc141460736 \h </w:instrText>
      </w:r>
      <w:r>
        <w:rPr>
          <w:noProof/>
        </w:rPr>
      </w:r>
      <w:r>
        <w:rPr>
          <w:noProof/>
        </w:rPr>
        <w:fldChar w:fldCharType="separate"/>
      </w:r>
      <w:r>
        <w:rPr>
          <w:noProof/>
        </w:rPr>
        <w:t>25</w:t>
      </w:r>
      <w:r>
        <w:rPr>
          <w:noProof/>
        </w:rPr>
        <w:fldChar w:fldCharType="end"/>
      </w:r>
    </w:p>
    <w:p w14:paraId="6EE82D23" w14:textId="0D378E43" w:rsidR="00E3230E" w:rsidRDefault="00E3230E">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sidRPr="00B33AF1">
        <w:rPr>
          <w:noProof/>
          <w:color w:val="FF0000"/>
        </w:rPr>
        <w:t>2.5.5</w:t>
      </w:r>
      <w:r>
        <w:rPr>
          <w:rFonts w:asciiTheme="minorHAnsi" w:eastAsiaTheme="minorEastAsia" w:hAnsiTheme="minorHAnsi" w:cstheme="minorBidi"/>
          <w:noProof/>
          <w:kern w:val="2"/>
          <w:sz w:val="22"/>
          <w:szCs w:val="22"/>
          <w:lang w:eastAsia="de-DE"/>
          <w14:ligatures w14:val="standardContextual"/>
        </w:rPr>
        <w:tab/>
      </w:r>
      <w:r w:rsidRPr="00B33AF1">
        <w:rPr>
          <w:noProof/>
          <w:color w:val="FF0000"/>
        </w:rPr>
        <w:t>LSTM-Zellen</w:t>
      </w:r>
      <w:r>
        <w:rPr>
          <w:noProof/>
        </w:rPr>
        <w:tab/>
      </w:r>
      <w:r>
        <w:rPr>
          <w:noProof/>
        </w:rPr>
        <w:fldChar w:fldCharType="begin"/>
      </w:r>
      <w:r>
        <w:rPr>
          <w:noProof/>
        </w:rPr>
        <w:instrText xml:space="preserve"> PAGEREF _Toc141460737 \h </w:instrText>
      </w:r>
      <w:r>
        <w:rPr>
          <w:noProof/>
        </w:rPr>
      </w:r>
      <w:r>
        <w:rPr>
          <w:noProof/>
        </w:rPr>
        <w:fldChar w:fldCharType="separate"/>
      </w:r>
      <w:r>
        <w:rPr>
          <w:noProof/>
        </w:rPr>
        <w:t>27</w:t>
      </w:r>
      <w:r>
        <w:rPr>
          <w:noProof/>
        </w:rPr>
        <w:fldChar w:fldCharType="end"/>
      </w:r>
    </w:p>
    <w:p w14:paraId="5C188F73" w14:textId="18DF2208" w:rsidR="00E3230E" w:rsidRDefault="00E3230E">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6</w:t>
      </w:r>
      <w:r>
        <w:rPr>
          <w:rFonts w:asciiTheme="minorHAnsi" w:eastAsiaTheme="minorEastAsia" w:hAnsiTheme="minorHAnsi" w:cstheme="minorBidi"/>
          <w:bCs w:val="0"/>
          <w:noProof/>
          <w:kern w:val="2"/>
          <w:sz w:val="22"/>
          <w:szCs w:val="22"/>
          <w:lang w:eastAsia="de-DE"/>
          <w14:ligatures w14:val="standardContextual"/>
        </w:rPr>
        <w:tab/>
      </w:r>
      <w:r>
        <w:rPr>
          <w:noProof/>
        </w:rPr>
        <w:t>Bewertungsmaße für Klassifikatoren</w:t>
      </w:r>
      <w:r>
        <w:rPr>
          <w:noProof/>
        </w:rPr>
        <w:tab/>
      </w:r>
      <w:r>
        <w:rPr>
          <w:noProof/>
        </w:rPr>
        <w:fldChar w:fldCharType="begin"/>
      </w:r>
      <w:r>
        <w:rPr>
          <w:noProof/>
        </w:rPr>
        <w:instrText xml:space="preserve"> PAGEREF _Toc141460738 \h </w:instrText>
      </w:r>
      <w:r>
        <w:rPr>
          <w:noProof/>
        </w:rPr>
      </w:r>
      <w:r>
        <w:rPr>
          <w:noProof/>
        </w:rPr>
        <w:fldChar w:fldCharType="separate"/>
      </w:r>
      <w:r>
        <w:rPr>
          <w:noProof/>
        </w:rPr>
        <w:t>27</w:t>
      </w:r>
      <w:r>
        <w:rPr>
          <w:noProof/>
        </w:rPr>
        <w:fldChar w:fldCharType="end"/>
      </w:r>
    </w:p>
    <w:p w14:paraId="354412CF" w14:textId="4F594416" w:rsidR="00E3230E" w:rsidRDefault="00E3230E">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1</w:t>
      </w:r>
      <w:r>
        <w:rPr>
          <w:rFonts w:asciiTheme="minorHAnsi" w:eastAsiaTheme="minorEastAsia" w:hAnsiTheme="minorHAnsi" w:cstheme="minorBidi"/>
          <w:noProof/>
          <w:kern w:val="2"/>
          <w:sz w:val="22"/>
          <w:szCs w:val="22"/>
          <w:lang w:eastAsia="de-DE"/>
          <w14:ligatures w14:val="standardContextual"/>
        </w:rPr>
        <w:tab/>
      </w:r>
      <w:r>
        <w:rPr>
          <w:noProof/>
        </w:rPr>
        <w:t>Konfusionsmatrizen</w:t>
      </w:r>
      <w:r>
        <w:rPr>
          <w:noProof/>
        </w:rPr>
        <w:tab/>
      </w:r>
      <w:r>
        <w:rPr>
          <w:noProof/>
        </w:rPr>
        <w:fldChar w:fldCharType="begin"/>
      </w:r>
      <w:r>
        <w:rPr>
          <w:noProof/>
        </w:rPr>
        <w:instrText xml:space="preserve"> PAGEREF _Toc141460739 \h </w:instrText>
      </w:r>
      <w:r>
        <w:rPr>
          <w:noProof/>
        </w:rPr>
      </w:r>
      <w:r>
        <w:rPr>
          <w:noProof/>
        </w:rPr>
        <w:fldChar w:fldCharType="separate"/>
      </w:r>
      <w:r>
        <w:rPr>
          <w:noProof/>
        </w:rPr>
        <w:t>27</w:t>
      </w:r>
      <w:r>
        <w:rPr>
          <w:noProof/>
        </w:rPr>
        <w:fldChar w:fldCharType="end"/>
      </w:r>
    </w:p>
    <w:p w14:paraId="0F92557C" w14:textId="25FDCA68" w:rsidR="00E3230E" w:rsidRDefault="00E3230E">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2</w:t>
      </w:r>
      <w:r>
        <w:rPr>
          <w:rFonts w:asciiTheme="minorHAnsi" w:eastAsiaTheme="minorEastAsia" w:hAnsiTheme="minorHAnsi" w:cstheme="minorBidi"/>
          <w:noProof/>
          <w:kern w:val="2"/>
          <w:sz w:val="22"/>
          <w:szCs w:val="22"/>
          <w:lang w:eastAsia="de-DE"/>
          <w14:ligatures w14:val="standardContextual"/>
        </w:rPr>
        <w:tab/>
      </w:r>
      <w:r>
        <w:rPr>
          <w:noProof/>
        </w:rPr>
        <w:t>Accuracy / Genauigkeit</w:t>
      </w:r>
      <w:r>
        <w:rPr>
          <w:noProof/>
        </w:rPr>
        <w:tab/>
      </w:r>
      <w:r>
        <w:rPr>
          <w:noProof/>
        </w:rPr>
        <w:fldChar w:fldCharType="begin"/>
      </w:r>
      <w:r>
        <w:rPr>
          <w:noProof/>
        </w:rPr>
        <w:instrText xml:space="preserve"> PAGEREF _Toc141460740 \h </w:instrText>
      </w:r>
      <w:r>
        <w:rPr>
          <w:noProof/>
        </w:rPr>
      </w:r>
      <w:r>
        <w:rPr>
          <w:noProof/>
        </w:rPr>
        <w:fldChar w:fldCharType="separate"/>
      </w:r>
      <w:r>
        <w:rPr>
          <w:noProof/>
        </w:rPr>
        <w:t>28</w:t>
      </w:r>
      <w:r>
        <w:rPr>
          <w:noProof/>
        </w:rPr>
        <w:fldChar w:fldCharType="end"/>
      </w:r>
    </w:p>
    <w:p w14:paraId="7BE6380E" w14:textId="31ACD611" w:rsidR="00E3230E" w:rsidRPr="00E3230E" w:rsidRDefault="00E3230E">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E3230E">
        <w:rPr>
          <w:noProof/>
          <w:lang w:val="en-GB"/>
        </w:rPr>
        <w:t>2.6.3</w:t>
      </w:r>
      <w:r w:rsidRPr="00E3230E">
        <w:rPr>
          <w:rFonts w:asciiTheme="minorHAnsi" w:eastAsiaTheme="minorEastAsia" w:hAnsiTheme="minorHAnsi" w:cstheme="minorBidi"/>
          <w:noProof/>
          <w:kern w:val="2"/>
          <w:sz w:val="22"/>
          <w:szCs w:val="22"/>
          <w:lang w:val="en-GB" w:eastAsia="de-DE"/>
          <w14:ligatures w14:val="standardContextual"/>
        </w:rPr>
        <w:tab/>
      </w:r>
      <w:r w:rsidRPr="00E3230E">
        <w:rPr>
          <w:noProof/>
          <w:lang w:val="en-GB"/>
        </w:rPr>
        <w:t>Precision / Relevanz</w:t>
      </w:r>
      <w:r w:rsidRPr="00E3230E">
        <w:rPr>
          <w:noProof/>
          <w:lang w:val="en-GB"/>
        </w:rPr>
        <w:tab/>
      </w:r>
      <w:r>
        <w:rPr>
          <w:noProof/>
        </w:rPr>
        <w:fldChar w:fldCharType="begin"/>
      </w:r>
      <w:r w:rsidRPr="00E3230E">
        <w:rPr>
          <w:noProof/>
          <w:lang w:val="en-GB"/>
        </w:rPr>
        <w:instrText xml:space="preserve"> PAGEREF _Toc141460741 \h </w:instrText>
      </w:r>
      <w:r>
        <w:rPr>
          <w:noProof/>
        </w:rPr>
      </w:r>
      <w:r>
        <w:rPr>
          <w:noProof/>
        </w:rPr>
        <w:fldChar w:fldCharType="separate"/>
      </w:r>
      <w:r w:rsidRPr="00E3230E">
        <w:rPr>
          <w:noProof/>
          <w:lang w:val="en-GB"/>
        </w:rPr>
        <w:t>29</w:t>
      </w:r>
      <w:r>
        <w:rPr>
          <w:noProof/>
        </w:rPr>
        <w:fldChar w:fldCharType="end"/>
      </w:r>
    </w:p>
    <w:p w14:paraId="4A017243" w14:textId="495DCCC0" w:rsidR="00E3230E" w:rsidRPr="00E3230E" w:rsidRDefault="00E3230E">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E3230E">
        <w:rPr>
          <w:noProof/>
          <w:lang w:val="en-GB"/>
        </w:rPr>
        <w:t>2.6.4</w:t>
      </w:r>
      <w:r w:rsidRPr="00E3230E">
        <w:rPr>
          <w:rFonts w:asciiTheme="minorHAnsi" w:eastAsiaTheme="minorEastAsia" w:hAnsiTheme="minorHAnsi" w:cstheme="minorBidi"/>
          <w:noProof/>
          <w:kern w:val="2"/>
          <w:sz w:val="22"/>
          <w:szCs w:val="22"/>
          <w:lang w:val="en-GB" w:eastAsia="de-DE"/>
          <w14:ligatures w14:val="standardContextual"/>
        </w:rPr>
        <w:tab/>
      </w:r>
      <w:r w:rsidRPr="00E3230E">
        <w:rPr>
          <w:noProof/>
          <w:lang w:val="en-GB"/>
        </w:rPr>
        <w:t>Recall / Sensitivität</w:t>
      </w:r>
      <w:r w:rsidRPr="00E3230E">
        <w:rPr>
          <w:noProof/>
          <w:lang w:val="en-GB"/>
        </w:rPr>
        <w:tab/>
      </w:r>
      <w:r>
        <w:rPr>
          <w:noProof/>
        </w:rPr>
        <w:fldChar w:fldCharType="begin"/>
      </w:r>
      <w:r w:rsidRPr="00E3230E">
        <w:rPr>
          <w:noProof/>
          <w:lang w:val="en-GB"/>
        </w:rPr>
        <w:instrText xml:space="preserve"> PAGEREF _Toc141460742 \h </w:instrText>
      </w:r>
      <w:r>
        <w:rPr>
          <w:noProof/>
        </w:rPr>
      </w:r>
      <w:r>
        <w:rPr>
          <w:noProof/>
        </w:rPr>
        <w:fldChar w:fldCharType="separate"/>
      </w:r>
      <w:r w:rsidRPr="00E3230E">
        <w:rPr>
          <w:noProof/>
          <w:lang w:val="en-GB"/>
        </w:rPr>
        <w:t>29</w:t>
      </w:r>
      <w:r>
        <w:rPr>
          <w:noProof/>
        </w:rPr>
        <w:fldChar w:fldCharType="end"/>
      </w:r>
    </w:p>
    <w:p w14:paraId="348953E0" w14:textId="720FD608" w:rsidR="00E3230E" w:rsidRPr="00E3230E" w:rsidRDefault="00E3230E">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E3230E">
        <w:rPr>
          <w:noProof/>
          <w:lang w:val="en-GB"/>
        </w:rPr>
        <w:t>2.6.5</w:t>
      </w:r>
      <w:r w:rsidRPr="00E3230E">
        <w:rPr>
          <w:rFonts w:asciiTheme="minorHAnsi" w:eastAsiaTheme="minorEastAsia" w:hAnsiTheme="minorHAnsi" w:cstheme="minorBidi"/>
          <w:noProof/>
          <w:kern w:val="2"/>
          <w:sz w:val="22"/>
          <w:szCs w:val="22"/>
          <w:lang w:val="en-GB" w:eastAsia="de-DE"/>
          <w14:ligatures w14:val="standardContextual"/>
        </w:rPr>
        <w:tab/>
      </w:r>
      <w:r w:rsidRPr="00E3230E">
        <w:rPr>
          <w:noProof/>
          <w:lang w:val="en-GB"/>
        </w:rPr>
        <w:t>F1-Score</w:t>
      </w:r>
      <w:r w:rsidRPr="00E3230E">
        <w:rPr>
          <w:noProof/>
          <w:lang w:val="en-GB"/>
        </w:rPr>
        <w:tab/>
      </w:r>
      <w:r>
        <w:rPr>
          <w:noProof/>
        </w:rPr>
        <w:fldChar w:fldCharType="begin"/>
      </w:r>
      <w:r w:rsidRPr="00E3230E">
        <w:rPr>
          <w:noProof/>
          <w:lang w:val="en-GB"/>
        </w:rPr>
        <w:instrText xml:space="preserve"> PAGEREF _Toc141460743 \h </w:instrText>
      </w:r>
      <w:r>
        <w:rPr>
          <w:noProof/>
        </w:rPr>
      </w:r>
      <w:r>
        <w:rPr>
          <w:noProof/>
        </w:rPr>
        <w:fldChar w:fldCharType="separate"/>
      </w:r>
      <w:r w:rsidRPr="00E3230E">
        <w:rPr>
          <w:noProof/>
          <w:lang w:val="en-GB"/>
        </w:rPr>
        <w:t>30</w:t>
      </w:r>
      <w:r>
        <w:rPr>
          <w:noProof/>
        </w:rPr>
        <w:fldChar w:fldCharType="end"/>
      </w:r>
    </w:p>
    <w:p w14:paraId="1363828F" w14:textId="45243184" w:rsidR="00E3230E" w:rsidRDefault="00E3230E">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7</w:t>
      </w:r>
      <w:r>
        <w:rPr>
          <w:rFonts w:asciiTheme="minorHAnsi" w:eastAsiaTheme="minorEastAsia" w:hAnsiTheme="minorHAnsi" w:cstheme="minorBidi"/>
          <w:bCs w:val="0"/>
          <w:noProof/>
          <w:kern w:val="2"/>
          <w:sz w:val="22"/>
          <w:szCs w:val="22"/>
          <w:lang w:eastAsia="de-DE"/>
          <w14:ligatures w14:val="standardContextual"/>
        </w:rPr>
        <w:tab/>
      </w:r>
      <w:r>
        <w:rPr>
          <w:noProof/>
        </w:rPr>
        <w:t>Eingesetzte Technologien und Frameworks</w:t>
      </w:r>
      <w:r>
        <w:rPr>
          <w:noProof/>
        </w:rPr>
        <w:tab/>
      </w:r>
      <w:r>
        <w:rPr>
          <w:noProof/>
        </w:rPr>
        <w:fldChar w:fldCharType="begin"/>
      </w:r>
      <w:r>
        <w:rPr>
          <w:noProof/>
        </w:rPr>
        <w:instrText xml:space="preserve"> PAGEREF _Toc141460744 \h </w:instrText>
      </w:r>
      <w:r>
        <w:rPr>
          <w:noProof/>
        </w:rPr>
      </w:r>
      <w:r>
        <w:rPr>
          <w:noProof/>
        </w:rPr>
        <w:fldChar w:fldCharType="separate"/>
      </w:r>
      <w:r>
        <w:rPr>
          <w:noProof/>
        </w:rPr>
        <w:t>30</w:t>
      </w:r>
      <w:r>
        <w:rPr>
          <w:noProof/>
        </w:rPr>
        <w:fldChar w:fldCharType="end"/>
      </w:r>
    </w:p>
    <w:p w14:paraId="6B9454AE" w14:textId="75C1C1A4" w:rsidR="00E3230E" w:rsidRDefault="00E3230E">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1</w:t>
      </w:r>
      <w:r>
        <w:rPr>
          <w:rFonts w:asciiTheme="minorHAnsi" w:eastAsiaTheme="minorEastAsia" w:hAnsiTheme="minorHAnsi" w:cstheme="minorBidi"/>
          <w:noProof/>
          <w:kern w:val="2"/>
          <w:sz w:val="22"/>
          <w:szCs w:val="22"/>
          <w:lang w:eastAsia="de-DE"/>
          <w14:ligatures w14:val="standardContextual"/>
        </w:rPr>
        <w:tab/>
      </w:r>
      <w:r>
        <w:rPr>
          <w:noProof/>
        </w:rPr>
        <w:t>Valhalla Map-Matching Service</w:t>
      </w:r>
      <w:r>
        <w:rPr>
          <w:noProof/>
        </w:rPr>
        <w:tab/>
      </w:r>
      <w:r>
        <w:rPr>
          <w:noProof/>
        </w:rPr>
        <w:fldChar w:fldCharType="begin"/>
      </w:r>
      <w:r>
        <w:rPr>
          <w:noProof/>
        </w:rPr>
        <w:instrText xml:space="preserve"> PAGEREF _Toc141460745 \h </w:instrText>
      </w:r>
      <w:r>
        <w:rPr>
          <w:noProof/>
        </w:rPr>
      </w:r>
      <w:r>
        <w:rPr>
          <w:noProof/>
        </w:rPr>
        <w:fldChar w:fldCharType="separate"/>
      </w:r>
      <w:r>
        <w:rPr>
          <w:noProof/>
        </w:rPr>
        <w:t>30</w:t>
      </w:r>
      <w:r>
        <w:rPr>
          <w:noProof/>
        </w:rPr>
        <w:fldChar w:fldCharType="end"/>
      </w:r>
    </w:p>
    <w:p w14:paraId="348181E9" w14:textId="27FE0EBB" w:rsidR="00E3230E" w:rsidRDefault="00E3230E">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2</w:t>
      </w:r>
      <w:r>
        <w:rPr>
          <w:rFonts w:asciiTheme="minorHAnsi" w:eastAsiaTheme="minorEastAsia" w:hAnsiTheme="minorHAnsi" w:cstheme="minorBidi"/>
          <w:noProof/>
          <w:kern w:val="2"/>
          <w:sz w:val="22"/>
          <w:szCs w:val="22"/>
          <w:lang w:eastAsia="de-DE"/>
          <w14:ligatures w14:val="standardContextual"/>
        </w:rPr>
        <w:tab/>
      </w:r>
      <w:r>
        <w:rPr>
          <w:noProof/>
        </w:rPr>
        <w:t>Python</w:t>
      </w:r>
      <w:r>
        <w:rPr>
          <w:noProof/>
        </w:rPr>
        <w:tab/>
      </w:r>
      <w:r>
        <w:rPr>
          <w:noProof/>
        </w:rPr>
        <w:fldChar w:fldCharType="begin"/>
      </w:r>
      <w:r>
        <w:rPr>
          <w:noProof/>
        </w:rPr>
        <w:instrText xml:space="preserve"> PAGEREF _Toc141460746 \h </w:instrText>
      </w:r>
      <w:r>
        <w:rPr>
          <w:noProof/>
        </w:rPr>
      </w:r>
      <w:r>
        <w:rPr>
          <w:noProof/>
        </w:rPr>
        <w:fldChar w:fldCharType="separate"/>
      </w:r>
      <w:r>
        <w:rPr>
          <w:noProof/>
        </w:rPr>
        <w:t>31</w:t>
      </w:r>
      <w:r>
        <w:rPr>
          <w:noProof/>
        </w:rPr>
        <w:fldChar w:fldCharType="end"/>
      </w:r>
    </w:p>
    <w:p w14:paraId="6761944B" w14:textId="03CC9E6D" w:rsidR="00E3230E" w:rsidRDefault="00E3230E">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3</w:t>
      </w:r>
      <w:r>
        <w:rPr>
          <w:rFonts w:asciiTheme="minorHAnsi" w:eastAsiaTheme="minorEastAsia" w:hAnsiTheme="minorHAnsi" w:cstheme="minorBidi"/>
          <w:noProof/>
          <w:kern w:val="2"/>
          <w:sz w:val="22"/>
          <w:szCs w:val="22"/>
          <w:lang w:eastAsia="de-DE"/>
          <w14:ligatures w14:val="standardContextual"/>
        </w:rPr>
        <w:tab/>
      </w:r>
      <w:r>
        <w:rPr>
          <w:noProof/>
        </w:rPr>
        <w:t>scikit-learn</w:t>
      </w:r>
      <w:r>
        <w:rPr>
          <w:noProof/>
        </w:rPr>
        <w:tab/>
      </w:r>
      <w:r>
        <w:rPr>
          <w:noProof/>
        </w:rPr>
        <w:fldChar w:fldCharType="begin"/>
      </w:r>
      <w:r>
        <w:rPr>
          <w:noProof/>
        </w:rPr>
        <w:instrText xml:space="preserve"> PAGEREF _Toc141460747 \h </w:instrText>
      </w:r>
      <w:r>
        <w:rPr>
          <w:noProof/>
        </w:rPr>
      </w:r>
      <w:r>
        <w:rPr>
          <w:noProof/>
        </w:rPr>
        <w:fldChar w:fldCharType="separate"/>
      </w:r>
      <w:r>
        <w:rPr>
          <w:noProof/>
        </w:rPr>
        <w:t>32</w:t>
      </w:r>
      <w:r>
        <w:rPr>
          <w:noProof/>
        </w:rPr>
        <w:fldChar w:fldCharType="end"/>
      </w:r>
    </w:p>
    <w:p w14:paraId="2582FA7B" w14:textId="65723E1C" w:rsidR="00E3230E" w:rsidRDefault="00E3230E">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4</w:t>
      </w:r>
      <w:r>
        <w:rPr>
          <w:rFonts w:asciiTheme="minorHAnsi" w:eastAsiaTheme="minorEastAsia" w:hAnsiTheme="minorHAnsi" w:cstheme="minorBidi"/>
          <w:noProof/>
          <w:kern w:val="2"/>
          <w:sz w:val="22"/>
          <w:szCs w:val="22"/>
          <w:lang w:eastAsia="de-DE"/>
          <w14:ligatures w14:val="standardContextual"/>
        </w:rPr>
        <w:tab/>
      </w:r>
      <w:r>
        <w:rPr>
          <w:noProof/>
        </w:rPr>
        <w:t>Keras und TensorFlow</w:t>
      </w:r>
      <w:r>
        <w:rPr>
          <w:noProof/>
        </w:rPr>
        <w:tab/>
      </w:r>
      <w:r>
        <w:rPr>
          <w:noProof/>
        </w:rPr>
        <w:fldChar w:fldCharType="begin"/>
      </w:r>
      <w:r>
        <w:rPr>
          <w:noProof/>
        </w:rPr>
        <w:instrText xml:space="preserve"> PAGEREF _Toc141460748 \h </w:instrText>
      </w:r>
      <w:r>
        <w:rPr>
          <w:noProof/>
        </w:rPr>
      </w:r>
      <w:r>
        <w:rPr>
          <w:noProof/>
        </w:rPr>
        <w:fldChar w:fldCharType="separate"/>
      </w:r>
      <w:r>
        <w:rPr>
          <w:noProof/>
        </w:rPr>
        <w:t>33</w:t>
      </w:r>
      <w:r>
        <w:rPr>
          <w:noProof/>
        </w:rPr>
        <w:fldChar w:fldCharType="end"/>
      </w:r>
    </w:p>
    <w:p w14:paraId="2CD0167A" w14:textId="6513C8D4" w:rsidR="00E3230E" w:rsidRDefault="00E3230E">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lastRenderedPageBreak/>
        <w:t>3</w:t>
      </w:r>
      <w:r>
        <w:rPr>
          <w:rFonts w:asciiTheme="minorHAnsi" w:eastAsiaTheme="minorEastAsia" w:hAnsiTheme="minorHAnsi" w:cstheme="minorBidi"/>
          <w:b w:val="0"/>
          <w:bCs w:val="0"/>
          <w:noProof/>
          <w:kern w:val="2"/>
          <w:sz w:val="22"/>
          <w:szCs w:val="22"/>
          <w:lang w:eastAsia="de-DE"/>
          <w14:ligatures w14:val="standardContextual"/>
        </w:rPr>
        <w:tab/>
      </w:r>
      <w:r>
        <w:rPr>
          <w:noProof/>
        </w:rPr>
        <w:t>Verwandte Arbeiten</w:t>
      </w:r>
      <w:r>
        <w:rPr>
          <w:noProof/>
        </w:rPr>
        <w:tab/>
      </w:r>
      <w:r>
        <w:rPr>
          <w:noProof/>
        </w:rPr>
        <w:fldChar w:fldCharType="begin"/>
      </w:r>
      <w:r>
        <w:rPr>
          <w:noProof/>
        </w:rPr>
        <w:instrText xml:space="preserve"> PAGEREF _Toc141460749 \h </w:instrText>
      </w:r>
      <w:r>
        <w:rPr>
          <w:noProof/>
        </w:rPr>
      </w:r>
      <w:r>
        <w:rPr>
          <w:noProof/>
        </w:rPr>
        <w:fldChar w:fldCharType="separate"/>
      </w:r>
      <w:r>
        <w:rPr>
          <w:noProof/>
        </w:rPr>
        <w:t>34</w:t>
      </w:r>
      <w:r>
        <w:rPr>
          <w:noProof/>
        </w:rPr>
        <w:fldChar w:fldCharType="end"/>
      </w:r>
    </w:p>
    <w:p w14:paraId="45FB1F56" w14:textId="36E78B30" w:rsidR="00E3230E" w:rsidRPr="00E3230E" w:rsidRDefault="00E3230E">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E3230E">
        <w:rPr>
          <w:noProof/>
          <w:lang w:val="en-GB"/>
        </w:rPr>
        <w:t>3.1</w:t>
      </w:r>
      <w:r w:rsidRPr="00E3230E">
        <w:rPr>
          <w:rFonts w:asciiTheme="minorHAnsi" w:eastAsiaTheme="minorEastAsia" w:hAnsiTheme="minorHAnsi" w:cstheme="minorBidi"/>
          <w:bCs w:val="0"/>
          <w:noProof/>
          <w:kern w:val="2"/>
          <w:sz w:val="22"/>
          <w:szCs w:val="22"/>
          <w:lang w:val="en-GB" w:eastAsia="de-DE"/>
          <w14:ligatures w14:val="standardContextual"/>
        </w:rPr>
        <w:tab/>
      </w:r>
      <w:r w:rsidRPr="00E3230E">
        <w:rPr>
          <w:noProof/>
          <w:lang w:val="en-GB"/>
        </w:rPr>
        <w:t>Vorangegangene Abschlussarbeiten</w:t>
      </w:r>
      <w:r w:rsidRPr="00E3230E">
        <w:rPr>
          <w:noProof/>
          <w:lang w:val="en-GB"/>
        </w:rPr>
        <w:tab/>
      </w:r>
      <w:r>
        <w:rPr>
          <w:noProof/>
        </w:rPr>
        <w:fldChar w:fldCharType="begin"/>
      </w:r>
      <w:r w:rsidRPr="00E3230E">
        <w:rPr>
          <w:noProof/>
          <w:lang w:val="en-GB"/>
        </w:rPr>
        <w:instrText xml:space="preserve"> PAGEREF _Toc141460750 \h </w:instrText>
      </w:r>
      <w:r>
        <w:rPr>
          <w:noProof/>
        </w:rPr>
      </w:r>
      <w:r>
        <w:rPr>
          <w:noProof/>
        </w:rPr>
        <w:fldChar w:fldCharType="separate"/>
      </w:r>
      <w:r w:rsidRPr="00E3230E">
        <w:rPr>
          <w:noProof/>
          <w:lang w:val="en-GB"/>
        </w:rPr>
        <w:t>34</w:t>
      </w:r>
      <w:r>
        <w:rPr>
          <w:noProof/>
        </w:rPr>
        <w:fldChar w:fldCharType="end"/>
      </w:r>
    </w:p>
    <w:p w14:paraId="4DEDF7FD" w14:textId="0F2B0783" w:rsidR="00E3230E" w:rsidRPr="00E3230E" w:rsidRDefault="00E3230E">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B33AF1">
        <w:rPr>
          <w:noProof/>
          <w:lang w:val="en-GB"/>
        </w:rPr>
        <w:t>3.2</w:t>
      </w:r>
      <w:r w:rsidRPr="00E3230E">
        <w:rPr>
          <w:rFonts w:asciiTheme="minorHAnsi" w:eastAsiaTheme="minorEastAsia" w:hAnsiTheme="minorHAnsi" w:cstheme="minorBidi"/>
          <w:bCs w:val="0"/>
          <w:noProof/>
          <w:kern w:val="2"/>
          <w:sz w:val="22"/>
          <w:szCs w:val="22"/>
          <w:lang w:val="en-GB" w:eastAsia="de-DE"/>
          <w14:ligatures w14:val="standardContextual"/>
        </w:rPr>
        <w:tab/>
      </w:r>
      <w:r w:rsidRPr="00B33AF1">
        <w:rPr>
          <w:noProof/>
          <w:lang w:val="en-GB"/>
        </w:rPr>
        <w:t>Vehicle Classification from Low-Frequency GPS Data with Recurrent Neural Networks</w:t>
      </w:r>
      <w:r w:rsidRPr="00E3230E">
        <w:rPr>
          <w:noProof/>
          <w:lang w:val="en-GB"/>
        </w:rPr>
        <w:tab/>
      </w:r>
      <w:r>
        <w:rPr>
          <w:noProof/>
        </w:rPr>
        <w:fldChar w:fldCharType="begin"/>
      </w:r>
      <w:r w:rsidRPr="00E3230E">
        <w:rPr>
          <w:noProof/>
          <w:lang w:val="en-GB"/>
        </w:rPr>
        <w:instrText xml:space="preserve"> PAGEREF _Toc141460751 \h </w:instrText>
      </w:r>
      <w:r>
        <w:rPr>
          <w:noProof/>
        </w:rPr>
      </w:r>
      <w:r>
        <w:rPr>
          <w:noProof/>
        </w:rPr>
        <w:fldChar w:fldCharType="separate"/>
      </w:r>
      <w:r w:rsidRPr="00E3230E">
        <w:rPr>
          <w:noProof/>
          <w:lang w:val="en-GB"/>
        </w:rPr>
        <w:t>35</w:t>
      </w:r>
      <w:r>
        <w:rPr>
          <w:noProof/>
        </w:rPr>
        <w:fldChar w:fldCharType="end"/>
      </w:r>
    </w:p>
    <w:p w14:paraId="3D4F8545" w14:textId="26F2A697" w:rsidR="00E3230E" w:rsidRPr="00E3230E" w:rsidRDefault="00E3230E">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B33AF1">
        <w:rPr>
          <w:noProof/>
          <w:lang w:val="en-GB"/>
        </w:rPr>
        <w:t>3.3</w:t>
      </w:r>
      <w:r w:rsidRPr="00E3230E">
        <w:rPr>
          <w:rFonts w:asciiTheme="minorHAnsi" w:eastAsiaTheme="minorEastAsia" w:hAnsiTheme="minorHAnsi" w:cstheme="minorBidi"/>
          <w:bCs w:val="0"/>
          <w:noProof/>
          <w:kern w:val="2"/>
          <w:sz w:val="22"/>
          <w:szCs w:val="22"/>
          <w:lang w:val="en-GB" w:eastAsia="de-DE"/>
          <w14:ligatures w14:val="standardContextual"/>
        </w:rPr>
        <w:tab/>
      </w:r>
      <w:r w:rsidRPr="00B33AF1">
        <w:rPr>
          <w:noProof/>
          <w:lang w:val="en-GB"/>
        </w:rPr>
        <w:t>Vehicle Classification using GPS Data</w:t>
      </w:r>
      <w:r w:rsidRPr="00E3230E">
        <w:rPr>
          <w:noProof/>
          <w:lang w:val="en-GB"/>
        </w:rPr>
        <w:tab/>
      </w:r>
      <w:r>
        <w:rPr>
          <w:noProof/>
        </w:rPr>
        <w:fldChar w:fldCharType="begin"/>
      </w:r>
      <w:r w:rsidRPr="00E3230E">
        <w:rPr>
          <w:noProof/>
          <w:lang w:val="en-GB"/>
        </w:rPr>
        <w:instrText xml:space="preserve"> PAGEREF _Toc141460752 \h </w:instrText>
      </w:r>
      <w:r>
        <w:rPr>
          <w:noProof/>
        </w:rPr>
      </w:r>
      <w:r>
        <w:rPr>
          <w:noProof/>
        </w:rPr>
        <w:fldChar w:fldCharType="separate"/>
      </w:r>
      <w:r w:rsidRPr="00E3230E">
        <w:rPr>
          <w:noProof/>
          <w:lang w:val="en-GB"/>
        </w:rPr>
        <w:t>36</w:t>
      </w:r>
      <w:r>
        <w:rPr>
          <w:noProof/>
        </w:rPr>
        <w:fldChar w:fldCharType="end"/>
      </w:r>
    </w:p>
    <w:p w14:paraId="2EB8722C" w14:textId="191D788F" w:rsidR="00E3230E" w:rsidRDefault="00E3230E">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4</w:t>
      </w:r>
      <w:r>
        <w:rPr>
          <w:rFonts w:asciiTheme="minorHAnsi" w:eastAsiaTheme="minorEastAsia" w:hAnsiTheme="minorHAnsi" w:cstheme="minorBidi"/>
          <w:b w:val="0"/>
          <w:bCs w:val="0"/>
          <w:noProof/>
          <w:kern w:val="2"/>
          <w:sz w:val="22"/>
          <w:szCs w:val="22"/>
          <w:lang w:eastAsia="de-DE"/>
          <w14:ligatures w14:val="standardContextual"/>
        </w:rPr>
        <w:tab/>
      </w:r>
      <w:r>
        <w:rPr>
          <w:noProof/>
        </w:rPr>
        <w:t>Datengrundlage</w:t>
      </w:r>
      <w:r>
        <w:rPr>
          <w:noProof/>
        </w:rPr>
        <w:tab/>
      </w:r>
      <w:r>
        <w:rPr>
          <w:noProof/>
        </w:rPr>
        <w:fldChar w:fldCharType="begin"/>
      </w:r>
      <w:r>
        <w:rPr>
          <w:noProof/>
        </w:rPr>
        <w:instrText xml:space="preserve"> PAGEREF _Toc141460753 \h </w:instrText>
      </w:r>
      <w:r>
        <w:rPr>
          <w:noProof/>
        </w:rPr>
      </w:r>
      <w:r>
        <w:rPr>
          <w:noProof/>
        </w:rPr>
        <w:fldChar w:fldCharType="separate"/>
      </w:r>
      <w:r>
        <w:rPr>
          <w:noProof/>
        </w:rPr>
        <w:t>38</w:t>
      </w:r>
      <w:r>
        <w:rPr>
          <w:noProof/>
        </w:rPr>
        <w:fldChar w:fldCharType="end"/>
      </w:r>
    </w:p>
    <w:p w14:paraId="7500CE1C" w14:textId="4302CD4E" w:rsidR="00E3230E" w:rsidRDefault="00E3230E">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1</w:t>
      </w:r>
      <w:r>
        <w:rPr>
          <w:rFonts w:asciiTheme="minorHAnsi" w:eastAsiaTheme="minorEastAsia" w:hAnsiTheme="minorHAnsi" w:cstheme="minorBidi"/>
          <w:bCs w:val="0"/>
          <w:noProof/>
          <w:kern w:val="2"/>
          <w:sz w:val="22"/>
          <w:szCs w:val="22"/>
          <w:lang w:eastAsia="de-DE"/>
          <w14:ligatures w14:val="standardContextual"/>
        </w:rPr>
        <w:tab/>
      </w:r>
      <w:r>
        <w:rPr>
          <w:noProof/>
        </w:rPr>
        <w:t>Anforderungen</w:t>
      </w:r>
      <w:r>
        <w:rPr>
          <w:noProof/>
        </w:rPr>
        <w:tab/>
      </w:r>
      <w:r>
        <w:rPr>
          <w:noProof/>
        </w:rPr>
        <w:fldChar w:fldCharType="begin"/>
      </w:r>
      <w:r>
        <w:rPr>
          <w:noProof/>
        </w:rPr>
        <w:instrText xml:space="preserve"> PAGEREF _Toc141460754 \h </w:instrText>
      </w:r>
      <w:r>
        <w:rPr>
          <w:noProof/>
        </w:rPr>
      </w:r>
      <w:r>
        <w:rPr>
          <w:noProof/>
        </w:rPr>
        <w:fldChar w:fldCharType="separate"/>
      </w:r>
      <w:r>
        <w:rPr>
          <w:noProof/>
        </w:rPr>
        <w:t>38</w:t>
      </w:r>
      <w:r>
        <w:rPr>
          <w:noProof/>
        </w:rPr>
        <w:fldChar w:fldCharType="end"/>
      </w:r>
    </w:p>
    <w:p w14:paraId="3AEFF6FE" w14:textId="07B65360" w:rsidR="00E3230E" w:rsidRDefault="00E3230E">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2</w:t>
      </w:r>
      <w:r>
        <w:rPr>
          <w:rFonts w:asciiTheme="minorHAnsi" w:eastAsiaTheme="minorEastAsia" w:hAnsiTheme="minorHAnsi" w:cstheme="minorBidi"/>
          <w:bCs w:val="0"/>
          <w:noProof/>
          <w:kern w:val="2"/>
          <w:sz w:val="22"/>
          <w:szCs w:val="22"/>
          <w:lang w:eastAsia="de-DE"/>
          <w14:ligatures w14:val="standardContextual"/>
        </w:rPr>
        <w:tab/>
      </w:r>
      <w:r>
        <w:rPr>
          <w:noProof/>
        </w:rPr>
        <w:t>Datengewinnung</w:t>
      </w:r>
      <w:r>
        <w:rPr>
          <w:noProof/>
        </w:rPr>
        <w:tab/>
      </w:r>
      <w:r>
        <w:rPr>
          <w:noProof/>
        </w:rPr>
        <w:fldChar w:fldCharType="begin"/>
      </w:r>
      <w:r>
        <w:rPr>
          <w:noProof/>
        </w:rPr>
        <w:instrText xml:space="preserve"> PAGEREF _Toc141460755 \h </w:instrText>
      </w:r>
      <w:r>
        <w:rPr>
          <w:noProof/>
        </w:rPr>
      </w:r>
      <w:r>
        <w:rPr>
          <w:noProof/>
        </w:rPr>
        <w:fldChar w:fldCharType="separate"/>
      </w:r>
      <w:r>
        <w:rPr>
          <w:noProof/>
        </w:rPr>
        <w:t>38</w:t>
      </w:r>
      <w:r>
        <w:rPr>
          <w:noProof/>
        </w:rPr>
        <w:fldChar w:fldCharType="end"/>
      </w:r>
    </w:p>
    <w:p w14:paraId="22E33AA1" w14:textId="3C41E981" w:rsidR="00E3230E" w:rsidRDefault="00E3230E">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3</w:t>
      </w:r>
      <w:r>
        <w:rPr>
          <w:rFonts w:asciiTheme="minorHAnsi" w:eastAsiaTheme="minorEastAsia" w:hAnsiTheme="minorHAnsi" w:cstheme="minorBidi"/>
          <w:bCs w:val="0"/>
          <w:noProof/>
          <w:kern w:val="2"/>
          <w:sz w:val="22"/>
          <w:szCs w:val="22"/>
          <w:lang w:eastAsia="de-DE"/>
          <w14:ligatures w14:val="standardContextual"/>
        </w:rPr>
        <w:tab/>
      </w:r>
      <w:r>
        <w:rPr>
          <w:noProof/>
        </w:rPr>
        <w:t>Betrachtung der Ausgangsdaten und Identifikation von Problemen</w:t>
      </w:r>
      <w:r>
        <w:rPr>
          <w:noProof/>
        </w:rPr>
        <w:tab/>
      </w:r>
      <w:r>
        <w:rPr>
          <w:noProof/>
        </w:rPr>
        <w:fldChar w:fldCharType="begin"/>
      </w:r>
      <w:r>
        <w:rPr>
          <w:noProof/>
        </w:rPr>
        <w:instrText xml:space="preserve"> PAGEREF _Toc141460756 \h </w:instrText>
      </w:r>
      <w:r>
        <w:rPr>
          <w:noProof/>
        </w:rPr>
      </w:r>
      <w:r>
        <w:rPr>
          <w:noProof/>
        </w:rPr>
        <w:fldChar w:fldCharType="separate"/>
      </w:r>
      <w:r>
        <w:rPr>
          <w:noProof/>
        </w:rPr>
        <w:t>41</w:t>
      </w:r>
      <w:r>
        <w:rPr>
          <w:noProof/>
        </w:rPr>
        <w:fldChar w:fldCharType="end"/>
      </w:r>
    </w:p>
    <w:p w14:paraId="024CE97D" w14:textId="306A6DDF" w:rsidR="00E3230E" w:rsidRDefault="00E3230E">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5</w:t>
      </w:r>
      <w:r>
        <w:rPr>
          <w:rFonts w:asciiTheme="minorHAnsi" w:eastAsiaTheme="minorEastAsia" w:hAnsiTheme="minorHAnsi" w:cstheme="minorBidi"/>
          <w:b w:val="0"/>
          <w:bCs w:val="0"/>
          <w:noProof/>
          <w:kern w:val="2"/>
          <w:sz w:val="22"/>
          <w:szCs w:val="22"/>
          <w:lang w:eastAsia="de-DE"/>
          <w14:ligatures w14:val="standardContextual"/>
        </w:rPr>
        <w:tab/>
      </w:r>
      <w:r>
        <w:rPr>
          <w:noProof/>
        </w:rPr>
        <w:t>Anforderungen und Gesamtkonzept der Klassifikation</w:t>
      </w:r>
      <w:r>
        <w:rPr>
          <w:noProof/>
        </w:rPr>
        <w:tab/>
      </w:r>
      <w:r>
        <w:rPr>
          <w:noProof/>
        </w:rPr>
        <w:fldChar w:fldCharType="begin"/>
      </w:r>
      <w:r>
        <w:rPr>
          <w:noProof/>
        </w:rPr>
        <w:instrText xml:space="preserve"> PAGEREF _Toc141460757 \h </w:instrText>
      </w:r>
      <w:r>
        <w:rPr>
          <w:noProof/>
        </w:rPr>
      </w:r>
      <w:r>
        <w:rPr>
          <w:noProof/>
        </w:rPr>
        <w:fldChar w:fldCharType="separate"/>
      </w:r>
      <w:r>
        <w:rPr>
          <w:noProof/>
        </w:rPr>
        <w:t>45</w:t>
      </w:r>
      <w:r>
        <w:rPr>
          <w:noProof/>
        </w:rPr>
        <w:fldChar w:fldCharType="end"/>
      </w:r>
    </w:p>
    <w:p w14:paraId="5BA62053" w14:textId="4B2D3180" w:rsidR="00E3230E" w:rsidRDefault="00E3230E">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6</w:t>
      </w:r>
      <w:r>
        <w:rPr>
          <w:rFonts w:asciiTheme="minorHAnsi" w:eastAsiaTheme="minorEastAsia" w:hAnsiTheme="minorHAnsi" w:cstheme="minorBidi"/>
          <w:b w:val="0"/>
          <w:bCs w:val="0"/>
          <w:noProof/>
          <w:kern w:val="2"/>
          <w:sz w:val="22"/>
          <w:szCs w:val="22"/>
          <w:lang w:eastAsia="de-DE"/>
          <w14:ligatures w14:val="standardContextual"/>
        </w:rPr>
        <w:tab/>
      </w:r>
      <w:r>
        <w:rPr>
          <w:noProof/>
        </w:rPr>
        <w:t>Datensatzgenerierung</w:t>
      </w:r>
      <w:r>
        <w:rPr>
          <w:noProof/>
        </w:rPr>
        <w:tab/>
      </w:r>
      <w:r>
        <w:rPr>
          <w:noProof/>
        </w:rPr>
        <w:fldChar w:fldCharType="begin"/>
      </w:r>
      <w:r>
        <w:rPr>
          <w:noProof/>
        </w:rPr>
        <w:instrText xml:space="preserve"> PAGEREF _Toc141460758 \h </w:instrText>
      </w:r>
      <w:r>
        <w:rPr>
          <w:noProof/>
        </w:rPr>
      </w:r>
      <w:r>
        <w:rPr>
          <w:noProof/>
        </w:rPr>
        <w:fldChar w:fldCharType="separate"/>
      </w:r>
      <w:r>
        <w:rPr>
          <w:noProof/>
        </w:rPr>
        <w:t>48</w:t>
      </w:r>
      <w:r>
        <w:rPr>
          <w:noProof/>
        </w:rPr>
        <w:fldChar w:fldCharType="end"/>
      </w:r>
    </w:p>
    <w:p w14:paraId="0F32E7AD" w14:textId="3740A75E" w:rsidR="00E3230E" w:rsidRDefault="00E3230E">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7</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s Map-Matchings</w:t>
      </w:r>
      <w:r>
        <w:rPr>
          <w:noProof/>
        </w:rPr>
        <w:tab/>
      </w:r>
      <w:r>
        <w:rPr>
          <w:noProof/>
        </w:rPr>
        <w:fldChar w:fldCharType="begin"/>
      </w:r>
      <w:r>
        <w:rPr>
          <w:noProof/>
        </w:rPr>
        <w:instrText xml:space="preserve"> PAGEREF _Toc141460759 \h </w:instrText>
      </w:r>
      <w:r>
        <w:rPr>
          <w:noProof/>
        </w:rPr>
      </w:r>
      <w:r>
        <w:rPr>
          <w:noProof/>
        </w:rPr>
        <w:fldChar w:fldCharType="separate"/>
      </w:r>
      <w:r>
        <w:rPr>
          <w:noProof/>
        </w:rPr>
        <w:t>49</w:t>
      </w:r>
      <w:r>
        <w:rPr>
          <w:noProof/>
        </w:rPr>
        <w:fldChar w:fldCharType="end"/>
      </w:r>
    </w:p>
    <w:p w14:paraId="2EEE81F5" w14:textId="12BD6853" w:rsidR="00E3230E" w:rsidRDefault="00E3230E">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1</w:t>
      </w:r>
      <w:r>
        <w:rPr>
          <w:rFonts w:asciiTheme="minorHAnsi" w:eastAsiaTheme="minorEastAsia" w:hAnsiTheme="minorHAnsi" w:cstheme="minorBidi"/>
          <w:bCs w:val="0"/>
          <w:noProof/>
          <w:kern w:val="2"/>
          <w:sz w:val="22"/>
          <w:szCs w:val="22"/>
          <w:lang w:eastAsia="de-DE"/>
          <w14:ligatures w14:val="standardContextual"/>
        </w:rPr>
        <w:tab/>
      </w:r>
      <w:r>
        <w:rPr>
          <w:noProof/>
        </w:rPr>
        <w:t>Einrichtung der Valhalla-Instanz</w:t>
      </w:r>
      <w:r>
        <w:rPr>
          <w:noProof/>
        </w:rPr>
        <w:tab/>
      </w:r>
      <w:r>
        <w:rPr>
          <w:noProof/>
        </w:rPr>
        <w:fldChar w:fldCharType="begin"/>
      </w:r>
      <w:r>
        <w:rPr>
          <w:noProof/>
        </w:rPr>
        <w:instrText xml:space="preserve"> PAGEREF _Toc141460760 \h </w:instrText>
      </w:r>
      <w:r>
        <w:rPr>
          <w:noProof/>
        </w:rPr>
      </w:r>
      <w:r>
        <w:rPr>
          <w:noProof/>
        </w:rPr>
        <w:fldChar w:fldCharType="separate"/>
      </w:r>
      <w:r>
        <w:rPr>
          <w:noProof/>
        </w:rPr>
        <w:t>49</w:t>
      </w:r>
      <w:r>
        <w:rPr>
          <w:noProof/>
        </w:rPr>
        <w:fldChar w:fldCharType="end"/>
      </w:r>
    </w:p>
    <w:p w14:paraId="0EFC70FE" w14:textId="0A3A8F50" w:rsidR="00E3230E" w:rsidRDefault="00E3230E">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2</w:t>
      </w:r>
      <w:r>
        <w:rPr>
          <w:rFonts w:asciiTheme="minorHAnsi" w:eastAsiaTheme="minorEastAsia" w:hAnsiTheme="minorHAnsi" w:cstheme="minorBidi"/>
          <w:bCs w:val="0"/>
          <w:noProof/>
          <w:kern w:val="2"/>
          <w:sz w:val="22"/>
          <w:szCs w:val="22"/>
          <w:lang w:eastAsia="de-DE"/>
          <w14:ligatures w14:val="standardContextual"/>
        </w:rPr>
        <w:tab/>
      </w:r>
      <w:r>
        <w:rPr>
          <w:noProof/>
        </w:rPr>
        <w:t>Vorhersage des Matching-Modus / Vorklassifikation</w:t>
      </w:r>
      <w:r>
        <w:rPr>
          <w:noProof/>
        </w:rPr>
        <w:tab/>
      </w:r>
      <w:r>
        <w:rPr>
          <w:noProof/>
        </w:rPr>
        <w:fldChar w:fldCharType="begin"/>
      </w:r>
      <w:r>
        <w:rPr>
          <w:noProof/>
        </w:rPr>
        <w:instrText xml:space="preserve"> PAGEREF _Toc141460761 \h </w:instrText>
      </w:r>
      <w:r>
        <w:rPr>
          <w:noProof/>
        </w:rPr>
      </w:r>
      <w:r>
        <w:rPr>
          <w:noProof/>
        </w:rPr>
        <w:fldChar w:fldCharType="separate"/>
      </w:r>
      <w:r>
        <w:rPr>
          <w:noProof/>
        </w:rPr>
        <w:t>49</w:t>
      </w:r>
      <w:r>
        <w:rPr>
          <w:noProof/>
        </w:rPr>
        <w:fldChar w:fldCharType="end"/>
      </w:r>
    </w:p>
    <w:p w14:paraId="058783B6" w14:textId="1B83DD41" w:rsidR="00E3230E" w:rsidRDefault="00E3230E">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1</w:t>
      </w:r>
      <w:r>
        <w:rPr>
          <w:rFonts w:asciiTheme="minorHAnsi" w:eastAsiaTheme="minorEastAsia" w:hAnsiTheme="minorHAnsi" w:cstheme="minorBidi"/>
          <w:noProof/>
          <w:kern w:val="2"/>
          <w:sz w:val="22"/>
          <w:szCs w:val="22"/>
          <w:lang w:eastAsia="de-DE"/>
          <w14:ligatures w14:val="standardContextual"/>
        </w:rPr>
        <w:tab/>
      </w:r>
      <w:r>
        <w:rPr>
          <w:noProof/>
        </w:rPr>
        <w:t>Erzeugung der Trainingsdatensätze</w:t>
      </w:r>
      <w:r>
        <w:rPr>
          <w:noProof/>
        </w:rPr>
        <w:tab/>
      </w:r>
      <w:r>
        <w:rPr>
          <w:noProof/>
        </w:rPr>
        <w:fldChar w:fldCharType="begin"/>
      </w:r>
      <w:r>
        <w:rPr>
          <w:noProof/>
        </w:rPr>
        <w:instrText xml:space="preserve"> PAGEREF _Toc141460762 \h </w:instrText>
      </w:r>
      <w:r>
        <w:rPr>
          <w:noProof/>
        </w:rPr>
      </w:r>
      <w:r>
        <w:rPr>
          <w:noProof/>
        </w:rPr>
        <w:fldChar w:fldCharType="separate"/>
      </w:r>
      <w:r>
        <w:rPr>
          <w:noProof/>
        </w:rPr>
        <w:t>49</w:t>
      </w:r>
      <w:r>
        <w:rPr>
          <w:noProof/>
        </w:rPr>
        <w:fldChar w:fldCharType="end"/>
      </w:r>
    </w:p>
    <w:p w14:paraId="3AD4A2E0" w14:textId="460F3A0B" w:rsidR="00E3230E" w:rsidRDefault="00E3230E">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2</w:t>
      </w:r>
      <w:r>
        <w:rPr>
          <w:rFonts w:asciiTheme="minorHAnsi" w:eastAsiaTheme="minorEastAsia" w:hAnsiTheme="minorHAnsi" w:cstheme="minorBidi"/>
          <w:noProof/>
          <w:kern w:val="2"/>
          <w:sz w:val="22"/>
          <w:szCs w:val="22"/>
          <w:lang w:eastAsia="de-DE"/>
          <w14:ligatures w14:val="standardContextual"/>
        </w:rPr>
        <w:tab/>
      </w:r>
      <w:r>
        <w:rPr>
          <w:noProof/>
        </w:rPr>
        <w:t>Training, Optimierung und Auswahl der besten Klassifikatoren</w:t>
      </w:r>
      <w:r>
        <w:rPr>
          <w:noProof/>
        </w:rPr>
        <w:tab/>
      </w:r>
      <w:r>
        <w:rPr>
          <w:noProof/>
        </w:rPr>
        <w:fldChar w:fldCharType="begin"/>
      </w:r>
      <w:r>
        <w:rPr>
          <w:noProof/>
        </w:rPr>
        <w:instrText xml:space="preserve"> PAGEREF _Toc141460763 \h </w:instrText>
      </w:r>
      <w:r>
        <w:rPr>
          <w:noProof/>
        </w:rPr>
      </w:r>
      <w:r>
        <w:rPr>
          <w:noProof/>
        </w:rPr>
        <w:fldChar w:fldCharType="separate"/>
      </w:r>
      <w:r>
        <w:rPr>
          <w:noProof/>
        </w:rPr>
        <w:t>49</w:t>
      </w:r>
      <w:r>
        <w:rPr>
          <w:noProof/>
        </w:rPr>
        <w:fldChar w:fldCharType="end"/>
      </w:r>
    </w:p>
    <w:p w14:paraId="0A794957" w14:textId="7CDBDD63" w:rsidR="00E3230E" w:rsidRDefault="00E3230E">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3</w:t>
      </w:r>
      <w:r>
        <w:rPr>
          <w:rFonts w:asciiTheme="minorHAnsi" w:eastAsiaTheme="minorEastAsia" w:hAnsiTheme="minorHAnsi" w:cstheme="minorBidi"/>
          <w:noProof/>
          <w:kern w:val="2"/>
          <w:sz w:val="22"/>
          <w:szCs w:val="22"/>
          <w:lang w:eastAsia="de-DE"/>
          <w14:ligatures w14:val="standardContextual"/>
        </w:rPr>
        <w:tab/>
      </w:r>
      <w:r>
        <w:rPr>
          <w:noProof/>
        </w:rPr>
        <w:t>Evaluierung</w:t>
      </w:r>
      <w:r>
        <w:rPr>
          <w:noProof/>
        </w:rPr>
        <w:tab/>
      </w:r>
      <w:r>
        <w:rPr>
          <w:noProof/>
        </w:rPr>
        <w:fldChar w:fldCharType="begin"/>
      </w:r>
      <w:r>
        <w:rPr>
          <w:noProof/>
        </w:rPr>
        <w:instrText xml:space="preserve"> PAGEREF _Toc141460764 \h </w:instrText>
      </w:r>
      <w:r>
        <w:rPr>
          <w:noProof/>
        </w:rPr>
      </w:r>
      <w:r>
        <w:rPr>
          <w:noProof/>
        </w:rPr>
        <w:fldChar w:fldCharType="separate"/>
      </w:r>
      <w:r>
        <w:rPr>
          <w:noProof/>
        </w:rPr>
        <w:t>49</w:t>
      </w:r>
      <w:r>
        <w:rPr>
          <w:noProof/>
        </w:rPr>
        <w:fldChar w:fldCharType="end"/>
      </w:r>
    </w:p>
    <w:p w14:paraId="69FF398A" w14:textId="61D04F17" w:rsidR="00E3230E" w:rsidRDefault="00E3230E">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3</w:t>
      </w:r>
      <w:r>
        <w:rPr>
          <w:rFonts w:asciiTheme="minorHAnsi" w:eastAsiaTheme="minorEastAsia" w:hAnsiTheme="minorHAnsi" w:cstheme="minorBidi"/>
          <w:bCs w:val="0"/>
          <w:noProof/>
          <w:kern w:val="2"/>
          <w:sz w:val="22"/>
          <w:szCs w:val="22"/>
          <w:lang w:eastAsia="de-DE"/>
          <w14:ligatures w14:val="standardContextual"/>
        </w:rPr>
        <w:tab/>
      </w:r>
      <w:r>
        <w:rPr>
          <w:noProof/>
        </w:rPr>
        <w:t>Vor- und Nachbereitung des Map-Matchings</w:t>
      </w:r>
      <w:r>
        <w:rPr>
          <w:noProof/>
        </w:rPr>
        <w:tab/>
      </w:r>
      <w:r>
        <w:rPr>
          <w:noProof/>
        </w:rPr>
        <w:fldChar w:fldCharType="begin"/>
      </w:r>
      <w:r>
        <w:rPr>
          <w:noProof/>
        </w:rPr>
        <w:instrText xml:space="preserve"> PAGEREF _Toc141460765 \h </w:instrText>
      </w:r>
      <w:r>
        <w:rPr>
          <w:noProof/>
        </w:rPr>
      </w:r>
      <w:r>
        <w:rPr>
          <w:noProof/>
        </w:rPr>
        <w:fldChar w:fldCharType="separate"/>
      </w:r>
      <w:r>
        <w:rPr>
          <w:noProof/>
        </w:rPr>
        <w:t>50</w:t>
      </w:r>
      <w:r>
        <w:rPr>
          <w:noProof/>
        </w:rPr>
        <w:fldChar w:fldCharType="end"/>
      </w:r>
    </w:p>
    <w:p w14:paraId="7F4F400A" w14:textId="0D3B6C5C" w:rsidR="00E3230E" w:rsidRDefault="00E3230E">
      <w:pPr>
        <w:pStyle w:val="Verzeichnis2"/>
        <w:rPr>
          <w:rFonts w:asciiTheme="minorHAnsi" w:eastAsiaTheme="minorEastAsia" w:hAnsiTheme="minorHAnsi" w:cstheme="minorBidi"/>
          <w:bCs w:val="0"/>
          <w:noProof/>
          <w:kern w:val="2"/>
          <w:sz w:val="22"/>
          <w:szCs w:val="22"/>
          <w:lang w:eastAsia="de-DE"/>
          <w14:ligatures w14:val="standardContextual"/>
        </w:rPr>
      </w:pPr>
      <w:r w:rsidRPr="00B33AF1">
        <w:rPr>
          <w:noProof/>
          <w:color w:val="FF0000"/>
        </w:rPr>
        <w:t>7.4</w:t>
      </w:r>
      <w:r>
        <w:rPr>
          <w:rFonts w:asciiTheme="minorHAnsi" w:eastAsiaTheme="minorEastAsia" w:hAnsiTheme="minorHAnsi" w:cstheme="minorBidi"/>
          <w:bCs w:val="0"/>
          <w:noProof/>
          <w:kern w:val="2"/>
          <w:sz w:val="22"/>
          <w:szCs w:val="22"/>
          <w:lang w:eastAsia="de-DE"/>
          <w14:ligatures w14:val="standardContextual"/>
        </w:rPr>
        <w:tab/>
      </w:r>
      <w:r w:rsidRPr="00B33AF1">
        <w:rPr>
          <w:noProof/>
          <w:color w:val="FF0000"/>
        </w:rPr>
        <w:t>Evaluierung des Map-Matchings</w:t>
      </w:r>
      <w:r>
        <w:rPr>
          <w:noProof/>
        </w:rPr>
        <w:tab/>
      </w:r>
      <w:r>
        <w:rPr>
          <w:noProof/>
        </w:rPr>
        <w:fldChar w:fldCharType="begin"/>
      </w:r>
      <w:r>
        <w:rPr>
          <w:noProof/>
        </w:rPr>
        <w:instrText xml:space="preserve"> PAGEREF _Toc141460766 \h </w:instrText>
      </w:r>
      <w:r>
        <w:rPr>
          <w:noProof/>
        </w:rPr>
      </w:r>
      <w:r>
        <w:rPr>
          <w:noProof/>
        </w:rPr>
        <w:fldChar w:fldCharType="separate"/>
      </w:r>
      <w:r>
        <w:rPr>
          <w:noProof/>
        </w:rPr>
        <w:t>50</w:t>
      </w:r>
      <w:r>
        <w:rPr>
          <w:noProof/>
        </w:rPr>
        <w:fldChar w:fldCharType="end"/>
      </w:r>
    </w:p>
    <w:p w14:paraId="1E58C8D4" w14:textId="73D09684" w:rsidR="00E3230E" w:rsidRDefault="00E3230E">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8</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r Klassifikation</w:t>
      </w:r>
      <w:r>
        <w:rPr>
          <w:noProof/>
        </w:rPr>
        <w:tab/>
      </w:r>
      <w:r>
        <w:rPr>
          <w:noProof/>
        </w:rPr>
        <w:fldChar w:fldCharType="begin"/>
      </w:r>
      <w:r>
        <w:rPr>
          <w:noProof/>
        </w:rPr>
        <w:instrText xml:space="preserve"> PAGEREF _Toc141460767 \h </w:instrText>
      </w:r>
      <w:r>
        <w:rPr>
          <w:noProof/>
        </w:rPr>
      </w:r>
      <w:r>
        <w:rPr>
          <w:noProof/>
        </w:rPr>
        <w:fldChar w:fldCharType="separate"/>
      </w:r>
      <w:r>
        <w:rPr>
          <w:noProof/>
        </w:rPr>
        <w:t>51</w:t>
      </w:r>
      <w:r>
        <w:rPr>
          <w:noProof/>
        </w:rPr>
        <w:fldChar w:fldCharType="end"/>
      </w:r>
    </w:p>
    <w:p w14:paraId="4F1D36F8" w14:textId="6A8AE053" w:rsidR="00E3230E" w:rsidRDefault="00E3230E">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1</w:t>
      </w:r>
      <w:r>
        <w:rPr>
          <w:rFonts w:asciiTheme="minorHAnsi" w:eastAsiaTheme="minorEastAsia" w:hAnsiTheme="minorHAnsi" w:cstheme="minorBidi"/>
          <w:bCs w:val="0"/>
          <w:noProof/>
          <w:kern w:val="2"/>
          <w:sz w:val="22"/>
          <w:szCs w:val="22"/>
          <w:lang w:eastAsia="de-DE"/>
          <w14:ligatures w14:val="standardContextual"/>
        </w:rPr>
        <w:tab/>
      </w:r>
      <w:r>
        <w:rPr>
          <w:noProof/>
        </w:rPr>
        <w:t>Naiver Ansatz: Erweiterung der Vorklassifikatoren</w:t>
      </w:r>
      <w:r>
        <w:rPr>
          <w:noProof/>
        </w:rPr>
        <w:tab/>
      </w:r>
      <w:r>
        <w:rPr>
          <w:noProof/>
        </w:rPr>
        <w:fldChar w:fldCharType="begin"/>
      </w:r>
      <w:r>
        <w:rPr>
          <w:noProof/>
        </w:rPr>
        <w:instrText xml:space="preserve"> PAGEREF _Toc141460768 \h </w:instrText>
      </w:r>
      <w:r>
        <w:rPr>
          <w:noProof/>
        </w:rPr>
      </w:r>
      <w:r>
        <w:rPr>
          <w:noProof/>
        </w:rPr>
        <w:fldChar w:fldCharType="separate"/>
      </w:r>
      <w:r>
        <w:rPr>
          <w:noProof/>
        </w:rPr>
        <w:t>51</w:t>
      </w:r>
      <w:r>
        <w:rPr>
          <w:noProof/>
        </w:rPr>
        <w:fldChar w:fldCharType="end"/>
      </w:r>
    </w:p>
    <w:p w14:paraId="2ED2ACA6" w14:textId="7081FD39" w:rsidR="00E3230E" w:rsidRDefault="00E3230E">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2</w:t>
      </w:r>
      <w:r>
        <w:rPr>
          <w:rFonts w:asciiTheme="minorHAnsi" w:eastAsiaTheme="minorEastAsia" w:hAnsiTheme="minorHAnsi" w:cstheme="minorBidi"/>
          <w:bCs w:val="0"/>
          <w:noProof/>
          <w:kern w:val="2"/>
          <w:sz w:val="22"/>
          <w:szCs w:val="22"/>
          <w:lang w:eastAsia="de-DE"/>
          <w14:ligatures w14:val="standardContextual"/>
        </w:rPr>
        <w:tab/>
      </w:r>
      <w:r>
        <w:rPr>
          <w:noProof/>
        </w:rPr>
        <w:t>Sequenzieller Ansatz: Rekurrentes Neuronales Netzwerk</w:t>
      </w:r>
      <w:r>
        <w:rPr>
          <w:noProof/>
        </w:rPr>
        <w:tab/>
      </w:r>
      <w:r>
        <w:rPr>
          <w:noProof/>
        </w:rPr>
        <w:fldChar w:fldCharType="begin"/>
      </w:r>
      <w:r>
        <w:rPr>
          <w:noProof/>
        </w:rPr>
        <w:instrText xml:space="preserve"> PAGEREF _Toc141460769 \h </w:instrText>
      </w:r>
      <w:r>
        <w:rPr>
          <w:noProof/>
        </w:rPr>
      </w:r>
      <w:r>
        <w:rPr>
          <w:noProof/>
        </w:rPr>
        <w:fldChar w:fldCharType="separate"/>
      </w:r>
      <w:r>
        <w:rPr>
          <w:noProof/>
        </w:rPr>
        <w:t>52</w:t>
      </w:r>
      <w:r>
        <w:rPr>
          <w:noProof/>
        </w:rPr>
        <w:fldChar w:fldCharType="end"/>
      </w:r>
    </w:p>
    <w:p w14:paraId="63362D00" w14:textId="7349500B" w:rsidR="00E3230E" w:rsidRDefault="00E3230E">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1</w:t>
      </w:r>
      <w:r>
        <w:rPr>
          <w:rFonts w:asciiTheme="minorHAnsi" w:eastAsiaTheme="minorEastAsia" w:hAnsiTheme="minorHAnsi" w:cstheme="minorBidi"/>
          <w:noProof/>
          <w:kern w:val="2"/>
          <w:sz w:val="22"/>
          <w:szCs w:val="22"/>
          <w:lang w:eastAsia="de-DE"/>
          <w14:ligatures w14:val="standardContextual"/>
        </w:rPr>
        <w:tab/>
      </w:r>
      <w:r>
        <w:rPr>
          <w:noProof/>
        </w:rPr>
        <w:t>Vorstellung der Basisarchitektur</w:t>
      </w:r>
      <w:r>
        <w:rPr>
          <w:noProof/>
        </w:rPr>
        <w:tab/>
      </w:r>
      <w:r>
        <w:rPr>
          <w:noProof/>
        </w:rPr>
        <w:fldChar w:fldCharType="begin"/>
      </w:r>
      <w:r>
        <w:rPr>
          <w:noProof/>
        </w:rPr>
        <w:instrText xml:space="preserve"> PAGEREF _Toc141460770 \h </w:instrText>
      </w:r>
      <w:r>
        <w:rPr>
          <w:noProof/>
        </w:rPr>
      </w:r>
      <w:r>
        <w:rPr>
          <w:noProof/>
        </w:rPr>
        <w:fldChar w:fldCharType="separate"/>
      </w:r>
      <w:r>
        <w:rPr>
          <w:noProof/>
        </w:rPr>
        <w:t>52</w:t>
      </w:r>
      <w:r>
        <w:rPr>
          <w:noProof/>
        </w:rPr>
        <w:fldChar w:fldCharType="end"/>
      </w:r>
    </w:p>
    <w:p w14:paraId="30694AE4" w14:textId="08F5AB2F" w:rsidR="00E3230E" w:rsidRDefault="00E3230E">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2</w:t>
      </w:r>
      <w:r>
        <w:rPr>
          <w:rFonts w:asciiTheme="minorHAnsi" w:eastAsiaTheme="minorEastAsia" w:hAnsiTheme="minorHAnsi" w:cstheme="minorBidi"/>
          <w:noProof/>
          <w:kern w:val="2"/>
          <w:sz w:val="22"/>
          <w:szCs w:val="22"/>
          <w:lang w:eastAsia="de-DE"/>
          <w14:ligatures w14:val="standardContextual"/>
        </w:rPr>
        <w:tab/>
      </w:r>
      <w:r>
        <w:rPr>
          <w:noProof/>
        </w:rPr>
        <w:t>Vorbereitung der Datensätze</w:t>
      </w:r>
      <w:r>
        <w:rPr>
          <w:noProof/>
        </w:rPr>
        <w:tab/>
      </w:r>
      <w:r>
        <w:rPr>
          <w:noProof/>
        </w:rPr>
        <w:fldChar w:fldCharType="begin"/>
      </w:r>
      <w:r>
        <w:rPr>
          <w:noProof/>
        </w:rPr>
        <w:instrText xml:space="preserve"> PAGEREF _Toc141460771 \h </w:instrText>
      </w:r>
      <w:r>
        <w:rPr>
          <w:noProof/>
        </w:rPr>
      </w:r>
      <w:r>
        <w:rPr>
          <w:noProof/>
        </w:rPr>
        <w:fldChar w:fldCharType="separate"/>
      </w:r>
      <w:r>
        <w:rPr>
          <w:noProof/>
        </w:rPr>
        <w:t>52</w:t>
      </w:r>
      <w:r>
        <w:rPr>
          <w:noProof/>
        </w:rPr>
        <w:fldChar w:fldCharType="end"/>
      </w:r>
    </w:p>
    <w:p w14:paraId="526AEA43" w14:textId="46CF8B96" w:rsidR="00E3230E" w:rsidRDefault="00E3230E">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3</w:t>
      </w:r>
      <w:r>
        <w:rPr>
          <w:rFonts w:asciiTheme="minorHAnsi" w:eastAsiaTheme="minorEastAsia" w:hAnsiTheme="minorHAnsi" w:cstheme="minorBidi"/>
          <w:noProof/>
          <w:kern w:val="2"/>
          <w:sz w:val="22"/>
          <w:szCs w:val="22"/>
          <w:lang w:eastAsia="de-DE"/>
          <w14:ligatures w14:val="standardContextual"/>
        </w:rPr>
        <w:tab/>
      </w:r>
      <w:r>
        <w:rPr>
          <w:noProof/>
        </w:rPr>
        <w:t>Hyperparameteroptimierung und Bestimmung der besten Modelle</w:t>
      </w:r>
      <w:r>
        <w:rPr>
          <w:noProof/>
        </w:rPr>
        <w:tab/>
      </w:r>
      <w:r>
        <w:rPr>
          <w:noProof/>
        </w:rPr>
        <w:fldChar w:fldCharType="begin"/>
      </w:r>
      <w:r>
        <w:rPr>
          <w:noProof/>
        </w:rPr>
        <w:instrText xml:space="preserve"> PAGEREF _Toc141460772 \h </w:instrText>
      </w:r>
      <w:r>
        <w:rPr>
          <w:noProof/>
        </w:rPr>
      </w:r>
      <w:r>
        <w:rPr>
          <w:noProof/>
        </w:rPr>
        <w:fldChar w:fldCharType="separate"/>
      </w:r>
      <w:r>
        <w:rPr>
          <w:noProof/>
        </w:rPr>
        <w:t>52</w:t>
      </w:r>
      <w:r>
        <w:rPr>
          <w:noProof/>
        </w:rPr>
        <w:fldChar w:fldCharType="end"/>
      </w:r>
    </w:p>
    <w:p w14:paraId="6AA9F995" w14:textId="44781090" w:rsidR="00E3230E" w:rsidRDefault="00E3230E">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9</w:t>
      </w:r>
      <w:r>
        <w:rPr>
          <w:rFonts w:asciiTheme="minorHAnsi" w:eastAsiaTheme="minorEastAsia" w:hAnsiTheme="minorHAnsi" w:cstheme="minorBidi"/>
          <w:b w:val="0"/>
          <w:bCs w:val="0"/>
          <w:noProof/>
          <w:kern w:val="2"/>
          <w:sz w:val="22"/>
          <w:szCs w:val="22"/>
          <w:lang w:eastAsia="de-DE"/>
          <w14:ligatures w14:val="standardContextual"/>
        </w:rPr>
        <w:tab/>
      </w:r>
      <w:r>
        <w:rPr>
          <w:noProof/>
        </w:rPr>
        <w:t xml:space="preserve">Evaluierung </w:t>
      </w:r>
      <w:r w:rsidRPr="00B33AF1">
        <w:rPr>
          <w:noProof/>
          <w:color w:val="FF0000"/>
        </w:rPr>
        <w:t>und Diskussion</w:t>
      </w:r>
      <w:r>
        <w:rPr>
          <w:noProof/>
        </w:rPr>
        <w:tab/>
      </w:r>
      <w:r>
        <w:rPr>
          <w:noProof/>
        </w:rPr>
        <w:fldChar w:fldCharType="begin"/>
      </w:r>
      <w:r>
        <w:rPr>
          <w:noProof/>
        </w:rPr>
        <w:instrText xml:space="preserve"> PAGEREF _Toc141460773 \h </w:instrText>
      </w:r>
      <w:r>
        <w:rPr>
          <w:noProof/>
        </w:rPr>
      </w:r>
      <w:r>
        <w:rPr>
          <w:noProof/>
        </w:rPr>
        <w:fldChar w:fldCharType="separate"/>
      </w:r>
      <w:r>
        <w:rPr>
          <w:noProof/>
        </w:rPr>
        <w:t>54</w:t>
      </w:r>
      <w:r>
        <w:rPr>
          <w:noProof/>
        </w:rPr>
        <w:fldChar w:fldCharType="end"/>
      </w:r>
    </w:p>
    <w:p w14:paraId="15D8C2E4" w14:textId="7530F838" w:rsidR="00E3230E" w:rsidRDefault="00E3230E">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0</w:t>
      </w:r>
      <w:r>
        <w:rPr>
          <w:rFonts w:asciiTheme="minorHAnsi" w:eastAsiaTheme="minorEastAsia" w:hAnsiTheme="minorHAnsi" w:cstheme="minorBidi"/>
          <w:b w:val="0"/>
          <w:bCs w:val="0"/>
          <w:noProof/>
          <w:kern w:val="2"/>
          <w:sz w:val="22"/>
          <w:szCs w:val="22"/>
          <w:lang w:eastAsia="de-DE"/>
          <w14:ligatures w14:val="standardContextual"/>
        </w:rPr>
        <w:tab/>
      </w:r>
      <w:r>
        <w:rPr>
          <w:noProof/>
        </w:rPr>
        <w:t>Zusammenfassung und Ausblick</w:t>
      </w:r>
      <w:r>
        <w:rPr>
          <w:noProof/>
        </w:rPr>
        <w:tab/>
      </w:r>
      <w:r>
        <w:rPr>
          <w:noProof/>
        </w:rPr>
        <w:fldChar w:fldCharType="begin"/>
      </w:r>
      <w:r>
        <w:rPr>
          <w:noProof/>
        </w:rPr>
        <w:instrText xml:space="preserve"> PAGEREF _Toc141460774 \h </w:instrText>
      </w:r>
      <w:r>
        <w:rPr>
          <w:noProof/>
        </w:rPr>
      </w:r>
      <w:r>
        <w:rPr>
          <w:noProof/>
        </w:rPr>
        <w:fldChar w:fldCharType="separate"/>
      </w:r>
      <w:r>
        <w:rPr>
          <w:noProof/>
        </w:rPr>
        <w:t>55</w:t>
      </w:r>
      <w:r>
        <w:rPr>
          <w:noProof/>
        </w:rPr>
        <w:fldChar w:fldCharType="end"/>
      </w:r>
    </w:p>
    <w:p w14:paraId="37B95EAC" w14:textId="4E53722D" w:rsidR="00E3230E" w:rsidRDefault="00E3230E">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Quellenverzeichnis</w:t>
      </w:r>
      <w:r>
        <w:rPr>
          <w:noProof/>
        </w:rPr>
        <w:tab/>
      </w:r>
      <w:r>
        <w:rPr>
          <w:noProof/>
        </w:rPr>
        <w:fldChar w:fldCharType="begin"/>
      </w:r>
      <w:r>
        <w:rPr>
          <w:noProof/>
        </w:rPr>
        <w:instrText xml:space="preserve"> PAGEREF _Toc141460775 \h </w:instrText>
      </w:r>
      <w:r>
        <w:rPr>
          <w:noProof/>
        </w:rPr>
      </w:r>
      <w:r>
        <w:rPr>
          <w:noProof/>
        </w:rPr>
        <w:fldChar w:fldCharType="separate"/>
      </w:r>
      <w:r>
        <w:rPr>
          <w:noProof/>
        </w:rPr>
        <w:t>56</w:t>
      </w:r>
      <w:r>
        <w:rPr>
          <w:noProof/>
        </w:rPr>
        <w:fldChar w:fldCharType="end"/>
      </w:r>
    </w:p>
    <w:p w14:paraId="5D71CF03" w14:textId="6B34749F" w:rsidR="00E3230E" w:rsidRDefault="00E3230E">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nhang A 1.</w:t>
      </w:r>
      <w:r>
        <w:rPr>
          <w:rFonts w:asciiTheme="minorHAnsi" w:eastAsiaTheme="minorEastAsia" w:hAnsiTheme="minorHAnsi" w:cstheme="minorBidi"/>
          <w:b w:val="0"/>
          <w:bCs w:val="0"/>
          <w:noProof/>
          <w:kern w:val="2"/>
          <w:sz w:val="22"/>
          <w:szCs w:val="22"/>
          <w:lang w:eastAsia="de-DE"/>
          <w14:ligatures w14:val="standardContextual"/>
        </w:rPr>
        <w:tab/>
      </w:r>
      <w:r>
        <w:rPr>
          <w:noProof/>
        </w:rPr>
        <w:t>Test</w:t>
      </w:r>
      <w:r>
        <w:rPr>
          <w:noProof/>
        </w:rPr>
        <w:tab/>
      </w:r>
      <w:r>
        <w:rPr>
          <w:noProof/>
        </w:rPr>
        <w:fldChar w:fldCharType="begin"/>
      </w:r>
      <w:r>
        <w:rPr>
          <w:noProof/>
        </w:rPr>
        <w:instrText xml:space="preserve"> PAGEREF _Toc141460776 \h </w:instrText>
      </w:r>
      <w:r>
        <w:rPr>
          <w:noProof/>
        </w:rPr>
      </w:r>
      <w:r>
        <w:rPr>
          <w:noProof/>
        </w:rPr>
        <w:fldChar w:fldCharType="separate"/>
      </w:r>
      <w:r>
        <w:rPr>
          <w:noProof/>
        </w:rPr>
        <w:t>59</w:t>
      </w:r>
      <w:r>
        <w:rPr>
          <w:noProof/>
        </w:rPr>
        <w:fldChar w:fldCharType="end"/>
      </w:r>
    </w:p>
    <w:p w14:paraId="64F92232" w14:textId="721FA0D2" w:rsidR="008A08D5" w:rsidRDefault="008A08D5" w:rsidP="00696D95">
      <w:pPr>
        <w:pStyle w:val="berschrift1"/>
        <w:numPr>
          <w:ilvl w:val="0"/>
          <w:numId w:val="0"/>
        </w:numPr>
      </w:pPr>
      <w:r>
        <w:lastRenderedPageBreak/>
        <w:fldChar w:fldCharType="end"/>
      </w:r>
      <w:bookmarkStart w:id="2" w:name="_Toc141460717"/>
      <w:r w:rsidR="00696D95">
        <w:t>Abbildungsverzeichnis</w:t>
      </w:r>
      <w:bookmarkEnd w:id="2"/>
    </w:p>
    <w:p w14:paraId="71C5FEE5" w14:textId="16ABABCF" w:rsidR="00E3230E" w:rsidRDefault="00ED5972">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Abb. " </w:instrText>
      </w:r>
      <w:r>
        <w:fldChar w:fldCharType="separate"/>
      </w:r>
      <w:hyperlink w:anchor="_Toc141460777" w:history="1">
        <w:r w:rsidR="00E3230E" w:rsidRPr="00DC6584">
          <w:rPr>
            <w:rStyle w:val="Hyperlink"/>
            <w:noProof/>
          </w:rPr>
          <w:t>Abb.  1: Ermittlung der GNSS-Position als Schnittpunkt mehrerer Kugeln [5]</w:t>
        </w:r>
        <w:r w:rsidR="00E3230E">
          <w:rPr>
            <w:noProof/>
            <w:webHidden/>
          </w:rPr>
          <w:tab/>
        </w:r>
        <w:r w:rsidR="00E3230E">
          <w:rPr>
            <w:noProof/>
            <w:webHidden/>
          </w:rPr>
          <w:fldChar w:fldCharType="begin"/>
        </w:r>
        <w:r w:rsidR="00E3230E">
          <w:rPr>
            <w:noProof/>
            <w:webHidden/>
          </w:rPr>
          <w:instrText xml:space="preserve"> PAGEREF _Toc141460777 \h </w:instrText>
        </w:r>
        <w:r w:rsidR="00E3230E">
          <w:rPr>
            <w:noProof/>
            <w:webHidden/>
          </w:rPr>
        </w:r>
        <w:r w:rsidR="00E3230E">
          <w:rPr>
            <w:noProof/>
            <w:webHidden/>
          </w:rPr>
          <w:fldChar w:fldCharType="separate"/>
        </w:r>
        <w:r w:rsidR="00E3230E">
          <w:rPr>
            <w:noProof/>
            <w:webHidden/>
          </w:rPr>
          <w:t>12</w:t>
        </w:r>
        <w:r w:rsidR="00E3230E">
          <w:rPr>
            <w:noProof/>
            <w:webHidden/>
          </w:rPr>
          <w:fldChar w:fldCharType="end"/>
        </w:r>
      </w:hyperlink>
    </w:p>
    <w:p w14:paraId="53D086AF" w14:textId="22596602" w:rsidR="00E3230E" w:rsidRDefault="00E3230E">
      <w:pPr>
        <w:pStyle w:val="Abbildungsverzeichnis"/>
        <w:rPr>
          <w:rFonts w:asciiTheme="minorHAnsi" w:eastAsiaTheme="minorEastAsia" w:hAnsiTheme="minorHAnsi" w:cstheme="minorBidi"/>
          <w:noProof/>
          <w:kern w:val="2"/>
          <w:sz w:val="22"/>
          <w:lang w:eastAsia="de-DE"/>
          <w14:ligatures w14:val="standardContextual"/>
        </w:rPr>
      </w:pPr>
      <w:hyperlink w:anchor="_Toc141460778" w:history="1">
        <w:r w:rsidRPr="00DC6584">
          <w:rPr>
            <w:rStyle w:val="Hyperlink"/>
            <w:noProof/>
          </w:rPr>
          <w:t>Abb.  2: Map-Matching von aufgenommenen GNSS-Punkten auf das Straßennetz [7]</w:t>
        </w:r>
        <w:r>
          <w:rPr>
            <w:noProof/>
            <w:webHidden/>
          </w:rPr>
          <w:tab/>
        </w:r>
        <w:r>
          <w:rPr>
            <w:noProof/>
            <w:webHidden/>
          </w:rPr>
          <w:fldChar w:fldCharType="begin"/>
        </w:r>
        <w:r>
          <w:rPr>
            <w:noProof/>
            <w:webHidden/>
          </w:rPr>
          <w:instrText xml:space="preserve"> PAGEREF _Toc141460778 \h </w:instrText>
        </w:r>
        <w:r>
          <w:rPr>
            <w:noProof/>
            <w:webHidden/>
          </w:rPr>
        </w:r>
        <w:r>
          <w:rPr>
            <w:noProof/>
            <w:webHidden/>
          </w:rPr>
          <w:fldChar w:fldCharType="separate"/>
        </w:r>
        <w:r>
          <w:rPr>
            <w:noProof/>
            <w:webHidden/>
          </w:rPr>
          <w:t>13</w:t>
        </w:r>
        <w:r>
          <w:rPr>
            <w:noProof/>
            <w:webHidden/>
          </w:rPr>
          <w:fldChar w:fldCharType="end"/>
        </w:r>
      </w:hyperlink>
    </w:p>
    <w:p w14:paraId="01CBCC35" w14:textId="44EBE924" w:rsidR="00E3230E" w:rsidRDefault="00E3230E">
      <w:pPr>
        <w:pStyle w:val="Abbildungsverzeichnis"/>
        <w:rPr>
          <w:rFonts w:asciiTheme="minorHAnsi" w:eastAsiaTheme="minorEastAsia" w:hAnsiTheme="minorHAnsi" w:cstheme="minorBidi"/>
          <w:noProof/>
          <w:kern w:val="2"/>
          <w:sz w:val="22"/>
          <w:lang w:eastAsia="de-DE"/>
          <w14:ligatures w14:val="standardContextual"/>
        </w:rPr>
      </w:pPr>
      <w:hyperlink w:anchor="_Toc141460779" w:history="1">
        <w:r w:rsidRPr="00DC6584">
          <w:rPr>
            <w:rStyle w:val="Hyperlink"/>
            <w:noProof/>
          </w:rPr>
          <w:t>Abb.  3: GNSS-Punkte und zugehörige Kandidaten</w:t>
        </w:r>
        <w:r>
          <w:rPr>
            <w:noProof/>
            <w:webHidden/>
          </w:rPr>
          <w:tab/>
        </w:r>
        <w:r>
          <w:rPr>
            <w:noProof/>
            <w:webHidden/>
          </w:rPr>
          <w:fldChar w:fldCharType="begin"/>
        </w:r>
        <w:r>
          <w:rPr>
            <w:noProof/>
            <w:webHidden/>
          </w:rPr>
          <w:instrText xml:space="preserve"> PAGEREF _Toc141460779 \h </w:instrText>
        </w:r>
        <w:r>
          <w:rPr>
            <w:noProof/>
            <w:webHidden/>
          </w:rPr>
        </w:r>
        <w:r>
          <w:rPr>
            <w:noProof/>
            <w:webHidden/>
          </w:rPr>
          <w:fldChar w:fldCharType="separate"/>
        </w:r>
        <w:r>
          <w:rPr>
            <w:noProof/>
            <w:webHidden/>
          </w:rPr>
          <w:t>14</w:t>
        </w:r>
        <w:r>
          <w:rPr>
            <w:noProof/>
            <w:webHidden/>
          </w:rPr>
          <w:fldChar w:fldCharType="end"/>
        </w:r>
      </w:hyperlink>
    </w:p>
    <w:p w14:paraId="0265BE90" w14:textId="2DBC636C" w:rsidR="00E3230E" w:rsidRDefault="00E3230E">
      <w:pPr>
        <w:pStyle w:val="Abbildungsverzeichnis"/>
        <w:rPr>
          <w:rFonts w:asciiTheme="minorHAnsi" w:eastAsiaTheme="minorEastAsia" w:hAnsiTheme="minorHAnsi" w:cstheme="minorBidi"/>
          <w:noProof/>
          <w:kern w:val="2"/>
          <w:sz w:val="22"/>
          <w:lang w:eastAsia="de-DE"/>
          <w14:ligatures w14:val="standardContextual"/>
        </w:rPr>
      </w:pPr>
      <w:hyperlink w:anchor="_Toc141460780" w:history="1">
        <w:r w:rsidRPr="00DC6584">
          <w:rPr>
            <w:rStyle w:val="Hyperlink"/>
            <w:noProof/>
          </w:rPr>
          <w:t>Abb.  4: Mögliche Übergänge und optimaler Pfad [7]</w:t>
        </w:r>
        <w:r>
          <w:rPr>
            <w:noProof/>
            <w:webHidden/>
          </w:rPr>
          <w:tab/>
        </w:r>
        <w:r>
          <w:rPr>
            <w:noProof/>
            <w:webHidden/>
          </w:rPr>
          <w:fldChar w:fldCharType="begin"/>
        </w:r>
        <w:r>
          <w:rPr>
            <w:noProof/>
            <w:webHidden/>
          </w:rPr>
          <w:instrText xml:space="preserve"> PAGEREF _Toc141460780 \h </w:instrText>
        </w:r>
        <w:r>
          <w:rPr>
            <w:noProof/>
            <w:webHidden/>
          </w:rPr>
        </w:r>
        <w:r>
          <w:rPr>
            <w:noProof/>
            <w:webHidden/>
          </w:rPr>
          <w:fldChar w:fldCharType="separate"/>
        </w:r>
        <w:r>
          <w:rPr>
            <w:noProof/>
            <w:webHidden/>
          </w:rPr>
          <w:t>15</w:t>
        </w:r>
        <w:r>
          <w:rPr>
            <w:noProof/>
            <w:webHidden/>
          </w:rPr>
          <w:fldChar w:fldCharType="end"/>
        </w:r>
      </w:hyperlink>
    </w:p>
    <w:p w14:paraId="144C3B5C" w14:textId="01DAB1E8" w:rsidR="00E3230E" w:rsidRDefault="00E3230E">
      <w:pPr>
        <w:pStyle w:val="Abbildungsverzeichnis"/>
        <w:rPr>
          <w:rFonts w:asciiTheme="minorHAnsi" w:eastAsiaTheme="minorEastAsia" w:hAnsiTheme="minorHAnsi" w:cstheme="minorBidi"/>
          <w:noProof/>
          <w:kern w:val="2"/>
          <w:sz w:val="22"/>
          <w:lang w:eastAsia="de-DE"/>
          <w14:ligatures w14:val="standardContextual"/>
        </w:rPr>
      </w:pPr>
      <w:hyperlink w:anchor="_Toc141460781" w:history="1">
        <w:r w:rsidRPr="00DC6584">
          <w:rPr>
            <w:rStyle w:val="Hyperlink"/>
            <w:noProof/>
          </w:rPr>
          <w:t>Abb.  5: Lineare Separierung durch suboptimale und optimale Hyperebene [10, S. 156]</w:t>
        </w:r>
        <w:r>
          <w:rPr>
            <w:noProof/>
            <w:webHidden/>
          </w:rPr>
          <w:tab/>
        </w:r>
        <w:r>
          <w:rPr>
            <w:noProof/>
            <w:webHidden/>
          </w:rPr>
          <w:fldChar w:fldCharType="begin"/>
        </w:r>
        <w:r>
          <w:rPr>
            <w:noProof/>
            <w:webHidden/>
          </w:rPr>
          <w:instrText xml:space="preserve"> PAGEREF _Toc141460781 \h </w:instrText>
        </w:r>
        <w:r>
          <w:rPr>
            <w:noProof/>
            <w:webHidden/>
          </w:rPr>
        </w:r>
        <w:r>
          <w:rPr>
            <w:noProof/>
            <w:webHidden/>
          </w:rPr>
          <w:fldChar w:fldCharType="separate"/>
        </w:r>
        <w:r>
          <w:rPr>
            <w:noProof/>
            <w:webHidden/>
          </w:rPr>
          <w:t>17</w:t>
        </w:r>
        <w:r>
          <w:rPr>
            <w:noProof/>
            <w:webHidden/>
          </w:rPr>
          <w:fldChar w:fldCharType="end"/>
        </w:r>
      </w:hyperlink>
    </w:p>
    <w:p w14:paraId="4B8E06DE" w14:textId="0FD188B5" w:rsidR="00E3230E" w:rsidRDefault="00E3230E">
      <w:pPr>
        <w:pStyle w:val="Abbildungsverzeichnis"/>
        <w:rPr>
          <w:rFonts w:asciiTheme="minorHAnsi" w:eastAsiaTheme="minorEastAsia" w:hAnsiTheme="minorHAnsi" w:cstheme="minorBidi"/>
          <w:noProof/>
          <w:kern w:val="2"/>
          <w:sz w:val="22"/>
          <w:lang w:eastAsia="de-DE"/>
          <w14:ligatures w14:val="standardContextual"/>
        </w:rPr>
      </w:pPr>
      <w:hyperlink w:anchor="_Toc141460782" w:history="1">
        <w:r w:rsidRPr="00DC6584">
          <w:rPr>
            <w:rStyle w:val="Hyperlink"/>
            <w:noProof/>
          </w:rPr>
          <w:t>Abb.  6: Effekt des Regularisierungsparameters C bei Soft-Margin-SVMs [10, S. 157]</w:t>
        </w:r>
        <w:r>
          <w:rPr>
            <w:noProof/>
            <w:webHidden/>
          </w:rPr>
          <w:tab/>
        </w:r>
        <w:r>
          <w:rPr>
            <w:noProof/>
            <w:webHidden/>
          </w:rPr>
          <w:fldChar w:fldCharType="begin"/>
        </w:r>
        <w:r>
          <w:rPr>
            <w:noProof/>
            <w:webHidden/>
          </w:rPr>
          <w:instrText xml:space="preserve"> PAGEREF _Toc141460782 \h </w:instrText>
        </w:r>
        <w:r>
          <w:rPr>
            <w:noProof/>
            <w:webHidden/>
          </w:rPr>
        </w:r>
        <w:r>
          <w:rPr>
            <w:noProof/>
            <w:webHidden/>
          </w:rPr>
          <w:fldChar w:fldCharType="separate"/>
        </w:r>
        <w:r>
          <w:rPr>
            <w:noProof/>
            <w:webHidden/>
          </w:rPr>
          <w:t>18</w:t>
        </w:r>
        <w:r>
          <w:rPr>
            <w:noProof/>
            <w:webHidden/>
          </w:rPr>
          <w:fldChar w:fldCharType="end"/>
        </w:r>
      </w:hyperlink>
    </w:p>
    <w:p w14:paraId="22AA4BAF" w14:textId="156ED013" w:rsidR="00E3230E" w:rsidRDefault="00E3230E">
      <w:pPr>
        <w:pStyle w:val="Abbildungsverzeichnis"/>
        <w:rPr>
          <w:rFonts w:asciiTheme="minorHAnsi" w:eastAsiaTheme="minorEastAsia" w:hAnsiTheme="minorHAnsi" w:cstheme="minorBidi"/>
          <w:noProof/>
          <w:kern w:val="2"/>
          <w:sz w:val="22"/>
          <w:lang w:eastAsia="de-DE"/>
          <w14:ligatures w14:val="standardContextual"/>
        </w:rPr>
      </w:pPr>
      <w:hyperlink w:anchor="_Toc141460783" w:history="1">
        <w:r w:rsidRPr="00DC6584">
          <w:rPr>
            <w:rStyle w:val="Hyperlink"/>
            <w:noProof/>
          </w:rPr>
          <w:t>Abb.  7: Hinzufügen von Merkmalen, um Datenpunkte separierbar zu machen [10, S. 159]</w:t>
        </w:r>
        <w:r>
          <w:rPr>
            <w:noProof/>
            <w:webHidden/>
          </w:rPr>
          <w:tab/>
        </w:r>
        <w:r>
          <w:rPr>
            <w:noProof/>
            <w:webHidden/>
          </w:rPr>
          <w:fldChar w:fldCharType="begin"/>
        </w:r>
        <w:r>
          <w:rPr>
            <w:noProof/>
            <w:webHidden/>
          </w:rPr>
          <w:instrText xml:space="preserve"> PAGEREF _Toc141460783 \h </w:instrText>
        </w:r>
        <w:r>
          <w:rPr>
            <w:noProof/>
            <w:webHidden/>
          </w:rPr>
        </w:r>
        <w:r>
          <w:rPr>
            <w:noProof/>
            <w:webHidden/>
          </w:rPr>
          <w:fldChar w:fldCharType="separate"/>
        </w:r>
        <w:r>
          <w:rPr>
            <w:noProof/>
            <w:webHidden/>
          </w:rPr>
          <w:t>18</w:t>
        </w:r>
        <w:r>
          <w:rPr>
            <w:noProof/>
            <w:webHidden/>
          </w:rPr>
          <w:fldChar w:fldCharType="end"/>
        </w:r>
      </w:hyperlink>
    </w:p>
    <w:p w14:paraId="7A264273" w14:textId="4D92F6A3" w:rsidR="00E3230E" w:rsidRDefault="00E3230E">
      <w:pPr>
        <w:pStyle w:val="Abbildungsverzeichnis"/>
        <w:rPr>
          <w:rFonts w:asciiTheme="minorHAnsi" w:eastAsiaTheme="minorEastAsia" w:hAnsiTheme="minorHAnsi" w:cstheme="minorBidi"/>
          <w:noProof/>
          <w:kern w:val="2"/>
          <w:sz w:val="22"/>
          <w:lang w:eastAsia="de-DE"/>
          <w14:ligatures w14:val="standardContextual"/>
        </w:rPr>
      </w:pPr>
      <w:hyperlink w:anchor="_Toc141460784" w:history="1">
        <w:r w:rsidRPr="00DC6584">
          <w:rPr>
            <w:rStyle w:val="Hyperlink"/>
            <w:noProof/>
          </w:rPr>
          <w:t>Abb.  8: Beispiel für einen Entscheidungsbaum [10, S. 178]</w:t>
        </w:r>
        <w:r>
          <w:rPr>
            <w:noProof/>
            <w:webHidden/>
          </w:rPr>
          <w:tab/>
        </w:r>
        <w:r>
          <w:rPr>
            <w:noProof/>
            <w:webHidden/>
          </w:rPr>
          <w:fldChar w:fldCharType="begin"/>
        </w:r>
        <w:r>
          <w:rPr>
            <w:noProof/>
            <w:webHidden/>
          </w:rPr>
          <w:instrText xml:space="preserve"> PAGEREF _Toc141460784 \h </w:instrText>
        </w:r>
        <w:r>
          <w:rPr>
            <w:noProof/>
            <w:webHidden/>
          </w:rPr>
        </w:r>
        <w:r>
          <w:rPr>
            <w:noProof/>
            <w:webHidden/>
          </w:rPr>
          <w:fldChar w:fldCharType="separate"/>
        </w:r>
        <w:r>
          <w:rPr>
            <w:noProof/>
            <w:webHidden/>
          </w:rPr>
          <w:t>19</w:t>
        </w:r>
        <w:r>
          <w:rPr>
            <w:noProof/>
            <w:webHidden/>
          </w:rPr>
          <w:fldChar w:fldCharType="end"/>
        </w:r>
      </w:hyperlink>
    </w:p>
    <w:p w14:paraId="28D039BA" w14:textId="171464C9" w:rsidR="00E3230E" w:rsidRDefault="00E3230E">
      <w:pPr>
        <w:pStyle w:val="Abbildungsverzeichnis"/>
        <w:rPr>
          <w:rFonts w:asciiTheme="minorHAnsi" w:eastAsiaTheme="minorEastAsia" w:hAnsiTheme="minorHAnsi" w:cstheme="minorBidi"/>
          <w:noProof/>
          <w:kern w:val="2"/>
          <w:sz w:val="22"/>
          <w:lang w:eastAsia="de-DE"/>
          <w14:ligatures w14:val="standardContextual"/>
        </w:rPr>
      </w:pPr>
      <w:hyperlink w:anchor="_Toc141460785" w:history="1">
        <w:r w:rsidRPr="00DC6584">
          <w:rPr>
            <w:rStyle w:val="Hyperlink"/>
            <w:noProof/>
          </w:rPr>
          <w:t>Abb.  9: Aufbau eines Künstlichen Neuronalen Netzes</w:t>
        </w:r>
        <w:r>
          <w:rPr>
            <w:noProof/>
            <w:webHidden/>
          </w:rPr>
          <w:tab/>
        </w:r>
        <w:r>
          <w:rPr>
            <w:noProof/>
            <w:webHidden/>
          </w:rPr>
          <w:fldChar w:fldCharType="begin"/>
        </w:r>
        <w:r>
          <w:rPr>
            <w:noProof/>
            <w:webHidden/>
          </w:rPr>
          <w:instrText xml:space="preserve"> PAGEREF _Toc141460785 \h </w:instrText>
        </w:r>
        <w:r>
          <w:rPr>
            <w:noProof/>
            <w:webHidden/>
          </w:rPr>
        </w:r>
        <w:r>
          <w:rPr>
            <w:noProof/>
            <w:webHidden/>
          </w:rPr>
          <w:fldChar w:fldCharType="separate"/>
        </w:r>
        <w:r>
          <w:rPr>
            <w:noProof/>
            <w:webHidden/>
          </w:rPr>
          <w:t>21</w:t>
        </w:r>
        <w:r>
          <w:rPr>
            <w:noProof/>
            <w:webHidden/>
          </w:rPr>
          <w:fldChar w:fldCharType="end"/>
        </w:r>
      </w:hyperlink>
    </w:p>
    <w:p w14:paraId="57436977" w14:textId="2E408E2A" w:rsidR="00E3230E" w:rsidRDefault="00E3230E">
      <w:pPr>
        <w:pStyle w:val="Abbildungsverzeichnis"/>
        <w:rPr>
          <w:rFonts w:asciiTheme="minorHAnsi" w:eastAsiaTheme="minorEastAsia" w:hAnsiTheme="minorHAnsi" w:cstheme="minorBidi"/>
          <w:noProof/>
          <w:kern w:val="2"/>
          <w:sz w:val="22"/>
          <w:lang w:eastAsia="de-DE"/>
          <w14:ligatures w14:val="standardContextual"/>
        </w:rPr>
      </w:pPr>
      <w:hyperlink w:anchor="_Toc141460786" w:history="1">
        <w:r w:rsidRPr="00DC6584">
          <w:rPr>
            <w:rStyle w:val="Hyperlink"/>
            <w:noProof/>
          </w:rPr>
          <w:t>Abb.  10: Veranschaulichung eines künstlichen Neurons</w:t>
        </w:r>
        <w:r>
          <w:rPr>
            <w:noProof/>
            <w:webHidden/>
          </w:rPr>
          <w:tab/>
        </w:r>
        <w:r>
          <w:rPr>
            <w:noProof/>
            <w:webHidden/>
          </w:rPr>
          <w:fldChar w:fldCharType="begin"/>
        </w:r>
        <w:r>
          <w:rPr>
            <w:noProof/>
            <w:webHidden/>
          </w:rPr>
          <w:instrText xml:space="preserve"> PAGEREF _Toc141460786 \h </w:instrText>
        </w:r>
        <w:r>
          <w:rPr>
            <w:noProof/>
            <w:webHidden/>
          </w:rPr>
        </w:r>
        <w:r>
          <w:rPr>
            <w:noProof/>
            <w:webHidden/>
          </w:rPr>
          <w:fldChar w:fldCharType="separate"/>
        </w:r>
        <w:r>
          <w:rPr>
            <w:noProof/>
            <w:webHidden/>
          </w:rPr>
          <w:t>22</w:t>
        </w:r>
        <w:r>
          <w:rPr>
            <w:noProof/>
            <w:webHidden/>
          </w:rPr>
          <w:fldChar w:fldCharType="end"/>
        </w:r>
      </w:hyperlink>
    </w:p>
    <w:p w14:paraId="5031CC5A" w14:textId="2F928A58" w:rsidR="00E3230E" w:rsidRDefault="00E3230E">
      <w:pPr>
        <w:pStyle w:val="Abbildungsverzeichnis"/>
        <w:rPr>
          <w:rFonts w:asciiTheme="minorHAnsi" w:eastAsiaTheme="minorEastAsia" w:hAnsiTheme="minorHAnsi" w:cstheme="minorBidi"/>
          <w:noProof/>
          <w:kern w:val="2"/>
          <w:sz w:val="22"/>
          <w:lang w:eastAsia="de-DE"/>
          <w14:ligatures w14:val="standardContextual"/>
        </w:rPr>
      </w:pPr>
      <w:hyperlink w:anchor="_Toc141460787" w:history="1">
        <w:r w:rsidRPr="00DC6584">
          <w:rPr>
            <w:rStyle w:val="Hyperlink"/>
            <w:noProof/>
          </w:rPr>
          <w:t>Abb.  11: Aktivierungsfunktionen: tanh(z),</w:t>
        </w:r>
        <w:r w:rsidRPr="00DC6584">
          <w:rPr>
            <w:rStyle w:val="Hyperlink"/>
            <w:rFonts w:ascii="Cambria Math" w:hAnsi="Cambria Math"/>
            <w:i/>
            <w:noProof/>
          </w:rPr>
          <w:t xml:space="preserve"> </w:t>
        </w:r>
        <m:oMath>
          <m:r>
            <w:rPr>
              <w:rStyle w:val="Hyperlink"/>
              <w:rFonts w:ascii="Cambria Math" w:hAnsi="Cambria Math"/>
              <w:noProof/>
            </w:rPr>
            <m:t>σz</m:t>
          </m:r>
        </m:oMath>
        <w:r w:rsidRPr="00DC6584">
          <w:rPr>
            <w:rStyle w:val="Hyperlink"/>
            <w:rFonts w:ascii="Cambria Math" w:hAnsi="Cambria Math"/>
            <w:i/>
            <w:noProof/>
          </w:rPr>
          <w:t xml:space="preserve"> </w:t>
        </w:r>
        <w:r w:rsidRPr="00DC6584">
          <w:rPr>
            <w:rStyle w:val="Hyperlink"/>
            <w:rFonts w:ascii="Cambria Math" w:hAnsi="Cambria Math"/>
            <w:iCs/>
            <w:noProof/>
          </w:rPr>
          <w:t xml:space="preserve">und </w:t>
        </w:r>
        <m:oMath>
          <m:r>
            <w:rPr>
              <w:rStyle w:val="Hyperlink"/>
              <w:rFonts w:ascii="Cambria Math" w:hAnsi="Cambria Math"/>
              <w:noProof/>
            </w:rPr>
            <m:t>ReLUz</m:t>
          </m:r>
        </m:oMath>
        <w:r>
          <w:rPr>
            <w:noProof/>
            <w:webHidden/>
          </w:rPr>
          <w:tab/>
        </w:r>
        <w:r>
          <w:rPr>
            <w:noProof/>
            <w:webHidden/>
          </w:rPr>
          <w:fldChar w:fldCharType="begin"/>
        </w:r>
        <w:r>
          <w:rPr>
            <w:noProof/>
            <w:webHidden/>
          </w:rPr>
          <w:instrText xml:space="preserve"> PAGEREF _Toc141460787 \h </w:instrText>
        </w:r>
        <w:r>
          <w:rPr>
            <w:noProof/>
            <w:webHidden/>
          </w:rPr>
        </w:r>
        <w:r>
          <w:rPr>
            <w:noProof/>
            <w:webHidden/>
          </w:rPr>
          <w:fldChar w:fldCharType="separate"/>
        </w:r>
        <w:r>
          <w:rPr>
            <w:noProof/>
            <w:webHidden/>
          </w:rPr>
          <w:t>23</w:t>
        </w:r>
        <w:r>
          <w:rPr>
            <w:noProof/>
            <w:webHidden/>
          </w:rPr>
          <w:fldChar w:fldCharType="end"/>
        </w:r>
      </w:hyperlink>
    </w:p>
    <w:p w14:paraId="21797589" w14:textId="39EF48FF" w:rsidR="00E3230E" w:rsidRDefault="00E3230E">
      <w:pPr>
        <w:pStyle w:val="Abbildungsverzeichnis"/>
        <w:rPr>
          <w:rFonts w:asciiTheme="minorHAnsi" w:eastAsiaTheme="minorEastAsia" w:hAnsiTheme="minorHAnsi" w:cstheme="minorBidi"/>
          <w:noProof/>
          <w:kern w:val="2"/>
          <w:sz w:val="22"/>
          <w:lang w:eastAsia="de-DE"/>
          <w14:ligatures w14:val="standardContextual"/>
        </w:rPr>
      </w:pPr>
      <w:hyperlink w:anchor="_Toc141460788" w:history="1">
        <w:r w:rsidRPr="00DC6584">
          <w:rPr>
            <w:rStyle w:val="Hyperlink"/>
            <w:noProof/>
          </w:rPr>
          <w:t>Abb.  12: Darstellung des Gradientenabstiegs [16]</w:t>
        </w:r>
        <w:r>
          <w:rPr>
            <w:noProof/>
            <w:webHidden/>
          </w:rPr>
          <w:tab/>
        </w:r>
        <w:r>
          <w:rPr>
            <w:noProof/>
            <w:webHidden/>
          </w:rPr>
          <w:fldChar w:fldCharType="begin"/>
        </w:r>
        <w:r>
          <w:rPr>
            <w:noProof/>
            <w:webHidden/>
          </w:rPr>
          <w:instrText xml:space="preserve"> PAGEREF _Toc141460788 \h </w:instrText>
        </w:r>
        <w:r>
          <w:rPr>
            <w:noProof/>
            <w:webHidden/>
          </w:rPr>
        </w:r>
        <w:r>
          <w:rPr>
            <w:noProof/>
            <w:webHidden/>
          </w:rPr>
          <w:fldChar w:fldCharType="separate"/>
        </w:r>
        <w:r>
          <w:rPr>
            <w:noProof/>
            <w:webHidden/>
          </w:rPr>
          <w:t>24</w:t>
        </w:r>
        <w:r>
          <w:rPr>
            <w:noProof/>
            <w:webHidden/>
          </w:rPr>
          <w:fldChar w:fldCharType="end"/>
        </w:r>
      </w:hyperlink>
    </w:p>
    <w:p w14:paraId="4B9EBE45" w14:textId="46398BA8" w:rsidR="00E3230E" w:rsidRDefault="00E3230E">
      <w:pPr>
        <w:pStyle w:val="Abbildungsverzeichnis"/>
        <w:rPr>
          <w:rFonts w:asciiTheme="minorHAnsi" w:eastAsiaTheme="minorEastAsia" w:hAnsiTheme="minorHAnsi" w:cstheme="minorBidi"/>
          <w:noProof/>
          <w:kern w:val="2"/>
          <w:sz w:val="22"/>
          <w:lang w:eastAsia="de-DE"/>
          <w14:ligatures w14:val="standardContextual"/>
        </w:rPr>
      </w:pPr>
      <w:hyperlink w:anchor="_Toc141460789" w:history="1">
        <w:r w:rsidRPr="00DC6584">
          <w:rPr>
            <w:rStyle w:val="Hyperlink"/>
            <w:noProof/>
          </w:rPr>
          <w:t>Abb.  13: Gedächtniszelle: statisch und über die Zeit aufgerollt</w:t>
        </w:r>
        <w:r>
          <w:rPr>
            <w:noProof/>
            <w:webHidden/>
          </w:rPr>
          <w:tab/>
        </w:r>
        <w:r>
          <w:rPr>
            <w:noProof/>
            <w:webHidden/>
          </w:rPr>
          <w:fldChar w:fldCharType="begin"/>
        </w:r>
        <w:r>
          <w:rPr>
            <w:noProof/>
            <w:webHidden/>
          </w:rPr>
          <w:instrText xml:space="preserve"> PAGEREF _Toc141460789 \h </w:instrText>
        </w:r>
        <w:r>
          <w:rPr>
            <w:noProof/>
            <w:webHidden/>
          </w:rPr>
        </w:r>
        <w:r>
          <w:rPr>
            <w:noProof/>
            <w:webHidden/>
          </w:rPr>
          <w:fldChar w:fldCharType="separate"/>
        </w:r>
        <w:r>
          <w:rPr>
            <w:noProof/>
            <w:webHidden/>
          </w:rPr>
          <w:t>26</w:t>
        </w:r>
        <w:r>
          <w:rPr>
            <w:noProof/>
            <w:webHidden/>
          </w:rPr>
          <w:fldChar w:fldCharType="end"/>
        </w:r>
      </w:hyperlink>
    </w:p>
    <w:p w14:paraId="23F62B12" w14:textId="551A11CE" w:rsidR="00E3230E" w:rsidRDefault="00E3230E">
      <w:pPr>
        <w:pStyle w:val="Abbildungsverzeichnis"/>
        <w:rPr>
          <w:rFonts w:asciiTheme="minorHAnsi" w:eastAsiaTheme="minorEastAsia" w:hAnsiTheme="minorHAnsi" w:cstheme="minorBidi"/>
          <w:noProof/>
          <w:kern w:val="2"/>
          <w:sz w:val="22"/>
          <w:lang w:eastAsia="de-DE"/>
          <w14:ligatures w14:val="standardContextual"/>
        </w:rPr>
      </w:pPr>
      <w:hyperlink w:anchor="_Toc141460790" w:history="1">
        <w:r w:rsidRPr="00DC6584">
          <w:rPr>
            <w:rStyle w:val="Hyperlink"/>
            <w:noProof/>
            <w:lang w:val="en-GB"/>
          </w:rPr>
          <w:t>Abb.  14: Sequence-To-Sequence und Sequence-To-Vector RNN</w:t>
        </w:r>
        <w:r>
          <w:rPr>
            <w:noProof/>
            <w:webHidden/>
          </w:rPr>
          <w:tab/>
        </w:r>
        <w:r>
          <w:rPr>
            <w:noProof/>
            <w:webHidden/>
          </w:rPr>
          <w:fldChar w:fldCharType="begin"/>
        </w:r>
        <w:r>
          <w:rPr>
            <w:noProof/>
            <w:webHidden/>
          </w:rPr>
          <w:instrText xml:space="preserve"> PAGEREF _Toc141460790 \h </w:instrText>
        </w:r>
        <w:r>
          <w:rPr>
            <w:noProof/>
            <w:webHidden/>
          </w:rPr>
        </w:r>
        <w:r>
          <w:rPr>
            <w:noProof/>
            <w:webHidden/>
          </w:rPr>
          <w:fldChar w:fldCharType="separate"/>
        </w:r>
        <w:r>
          <w:rPr>
            <w:noProof/>
            <w:webHidden/>
          </w:rPr>
          <w:t>27</w:t>
        </w:r>
        <w:r>
          <w:rPr>
            <w:noProof/>
            <w:webHidden/>
          </w:rPr>
          <w:fldChar w:fldCharType="end"/>
        </w:r>
      </w:hyperlink>
    </w:p>
    <w:p w14:paraId="35DF0863" w14:textId="050F8CC5" w:rsidR="00E3230E" w:rsidRDefault="00E3230E">
      <w:pPr>
        <w:pStyle w:val="Abbildungsverzeichnis"/>
        <w:rPr>
          <w:rFonts w:asciiTheme="minorHAnsi" w:eastAsiaTheme="minorEastAsia" w:hAnsiTheme="minorHAnsi" w:cstheme="minorBidi"/>
          <w:noProof/>
          <w:kern w:val="2"/>
          <w:sz w:val="22"/>
          <w:lang w:eastAsia="de-DE"/>
          <w14:ligatures w14:val="standardContextual"/>
        </w:rPr>
      </w:pPr>
      <w:hyperlink w:anchor="_Toc141460791" w:history="1">
        <w:r w:rsidRPr="00DC6584">
          <w:rPr>
            <w:rStyle w:val="Hyperlink"/>
            <w:noProof/>
          </w:rPr>
          <w:t>Abb.  15: Beispiel für eine zweiklassige Konfusionsmatrix; eigene Abbildung</w:t>
        </w:r>
        <w:r>
          <w:rPr>
            <w:noProof/>
            <w:webHidden/>
          </w:rPr>
          <w:tab/>
        </w:r>
        <w:r>
          <w:rPr>
            <w:noProof/>
            <w:webHidden/>
          </w:rPr>
          <w:fldChar w:fldCharType="begin"/>
        </w:r>
        <w:r>
          <w:rPr>
            <w:noProof/>
            <w:webHidden/>
          </w:rPr>
          <w:instrText xml:space="preserve"> PAGEREF _Toc141460791 \h </w:instrText>
        </w:r>
        <w:r>
          <w:rPr>
            <w:noProof/>
            <w:webHidden/>
          </w:rPr>
        </w:r>
        <w:r>
          <w:rPr>
            <w:noProof/>
            <w:webHidden/>
          </w:rPr>
          <w:fldChar w:fldCharType="separate"/>
        </w:r>
        <w:r>
          <w:rPr>
            <w:noProof/>
            <w:webHidden/>
          </w:rPr>
          <w:t>28</w:t>
        </w:r>
        <w:r>
          <w:rPr>
            <w:noProof/>
            <w:webHidden/>
          </w:rPr>
          <w:fldChar w:fldCharType="end"/>
        </w:r>
      </w:hyperlink>
    </w:p>
    <w:p w14:paraId="4851964E" w14:textId="60A696C5" w:rsidR="00E3230E" w:rsidRDefault="00E3230E">
      <w:pPr>
        <w:pStyle w:val="Abbildungsverzeichnis"/>
        <w:rPr>
          <w:rFonts w:asciiTheme="minorHAnsi" w:eastAsiaTheme="minorEastAsia" w:hAnsiTheme="minorHAnsi" w:cstheme="minorBidi"/>
          <w:noProof/>
          <w:kern w:val="2"/>
          <w:sz w:val="22"/>
          <w:lang w:eastAsia="de-DE"/>
          <w14:ligatures w14:val="standardContextual"/>
        </w:rPr>
      </w:pPr>
      <w:hyperlink w:anchor="_Toc141460792" w:history="1">
        <w:r w:rsidRPr="00DC6584">
          <w:rPr>
            <w:rStyle w:val="Hyperlink"/>
            <w:noProof/>
          </w:rPr>
          <w:t>Abb.  16: Screenshot der MotionTrace-App</w:t>
        </w:r>
        <w:r>
          <w:rPr>
            <w:noProof/>
            <w:webHidden/>
          </w:rPr>
          <w:tab/>
        </w:r>
        <w:r>
          <w:rPr>
            <w:noProof/>
            <w:webHidden/>
          </w:rPr>
          <w:fldChar w:fldCharType="begin"/>
        </w:r>
        <w:r>
          <w:rPr>
            <w:noProof/>
            <w:webHidden/>
          </w:rPr>
          <w:instrText xml:space="preserve"> PAGEREF _Toc141460792 \h </w:instrText>
        </w:r>
        <w:r>
          <w:rPr>
            <w:noProof/>
            <w:webHidden/>
          </w:rPr>
        </w:r>
        <w:r>
          <w:rPr>
            <w:noProof/>
            <w:webHidden/>
          </w:rPr>
          <w:fldChar w:fldCharType="separate"/>
        </w:r>
        <w:r>
          <w:rPr>
            <w:noProof/>
            <w:webHidden/>
          </w:rPr>
          <w:t>40</w:t>
        </w:r>
        <w:r>
          <w:rPr>
            <w:noProof/>
            <w:webHidden/>
          </w:rPr>
          <w:fldChar w:fldCharType="end"/>
        </w:r>
      </w:hyperlink>
    </w:p>
    <w:p w14:paraId="7D000E17" w14:textId="50F098D3" w:rsidR="00E3230E" w:rsidRDefault="00E3230E">
      <w:pPr>
        <w:pStyle w:val="Abbildungsverzeichnis"/>
        <w:rPr>
          <w:rFonts w:asciiTheme="minorHAnsi" w:eastAsiaTheme="minorEastAsia" w:hAnsiTheme="minorHAnsi" w:cstheme="minorBidi"/>
          <w:noProof/>
          <w:kern w:val="2"/>
          <w:sz w:val="22"/>
          <w:lang w:eastAsia="de-DE"/>
          <w14:ligatures w14:val="standardContextual"/>
        </w:rPr>
      </w:pPr>
      <w:hyperlink w:anchor="_Toc141460793" w:history="1">
        <w:r w:rsidRPr="00DC6584">
          <w:rPr>
            <w:rStyle w:val="Hyperlink"/>
            <w:noProof/>
          </w:rPr>
          <w:t>Abb.  17: Umfang der Aufnahmen (in Stunden) nach Verkehrsteilnehmerklasse</w:t>
        </w:r>
        <w:r>
          <w:rPr>
            <w:noProof/>
            <w:webHidden/>
          </w:rPr>
          <w:tab/>
        </w:r>
        <w:r>
          <w:rPr>
            <w:noProof/>
            <w:webHidden/>
          </w:rPr>
          <w:fldChar w:fldCharType="begin"/>
        </w:r>
        <w:r>
          <w:rPr>
            <w:noProof/>
            <w:webHidden/>
          </w:rPr>
          <w:instrText xml:space="preserve"> PAGEREF _Toc141460793 \h </w:instrText>
        </w:r>
        <w:r>
          <w:rPr>
            <w:noProof/>
            <w:webHidden/>
          </w:rPr>
        </w:r>
        <w:r>
          <w:rPr>
            <w:noProof/>
            <w:webHidden/>
          </w:rPr>
          <w:fldChar w:fldCharType="separate"/>
        </w:r>
        <w:r>
          <w:rPr>
            <w:noProof/>
            <w:webHidden/>
          </w:rPr>
          <w:t>41</w:t>
        </w:r>
        <w:r>
          <w:rPr>
            <w:noProof/>
            <w:webHidden/>
          </w:rPr>
          <w:fldChar w:fldCharType="end"/>
        </w:r>
      </w:hyperlink>
    </w:p>
    <w:p w14:paraId="06298DCE" w14:textId="37E3D32B" w:rsidR="00E3230E" w:rsidRDefault="00E3230E">
      <w:pPr>
        <w:pStyle w:val="Abbildungsverzeichnis"/>
        <w:rPr>
          <w:rFonts w:asciiTheme="minorHAnsi" w:eastAsiaTheme="minorEastAsia" w:hAnsiTheme="minorHAnsi" w:cstheme="minorBidi"/>
          <w:noProof/>
          <w:kern w:val="2"/>
          <w:sz w:val="22"/>
          <w:lang w:eastAsia="de-DE"/>
          <w14:ligatures w14:val="standardContextual"/>
        </w:rPr>
      </w:pPr>
      <w:hyperlink w:anchor="_Toc141460794" w:history="1">
        <w:r w:rsidRPr="00DC6584">
          <w:rPr>
            <w:rStyle w:val="Hyperlink"/>
            <w:noProof/>
          </w:rPr>
          <w:t>Abb.  18: Visualisierung der gesammelten GNSS-Sequenzen im Raum Sonneberg-Neustadt</w:t>
        </w:r>
        <w:r>
          <w:rPr>
            <w:noProof/>
            <w:webHidden/>
          </w:rPr>
          <w:tab/>
        </w:r>
        <w:r>
          <w:rPr>
            <w:noProof/>
            <w:webHidden/>
          </w:rPr>
          <w:fldChar w:fldCharType="begin"/>
        </w:r>
        <w:r>
          <w:rPr>
            <w:noProof/>
            <w:webHidden/>
          </w:rPr>
          <w:instrText xml:space="preserve"> PAGEREF _Toc141460794 \h </w:instrText>
        </w:r>
        <w:r>
          <w:rPr>
            <w:noProof/>
            <w:webHidden/>
          </w:rPr>
        </w:r>
        <w:r>
          <w:rPr>
            <w:noProof/>
            <w:webHidden/>
          </w:rPr>
          <w:fldChar w:fldCharType="separate"/>
        </w:r>
        <w:r>
          <w:rPr>
            <w:noProof/>
            <w:webHidden/>
          </w:rPr>
          <w:t>42</w:t>
        </w:r>
        <w:r>
          <w:rPr>
            <w:noProof/>
            <w:webHidden/>
          </w:rPr>
          <w:fldChar w:fldCharType="end"/>
        </w:r>
      </w:hyperlink>
    </w:p>
    <w:p w14:paraId="0331DEA6" w14:textId="44358743" w:rsidR="00E3230E" w:rsidRDefault="00E3230E">
      <w:pPr>
        <w:pStyle w:val="Abbildungsverzeichnis"/>
        <w:rPr>
          <w:rFonts w:asciiTheme="minorHAnsi" w:eastAsiaTheme="minorEastAsia" w:hAnsiTheme="minorHAnsi" w:cstheme="minorBidi"/>
          <w:noProof/>
          <w:kern w:val="2"/>
          <w:sz w:val="22"/>
          <w:lang w:eastAsia="de-DE"/>
          <w14:ligatures w14:val="standardContextual"/>
        </w:rPr>
      </w:pPr>
      <w:hyperlink w:anchor="_Toc141460795" w:history="1">
        <w:r w:rsidRPr="00DC6584">
          <w:rPr>
            <w:rStyle w:val="Hyperlink"/>
            <w:noProof/>
          </w:rPr>
          <w:t>Abb.  19: Primäre Fehlerarten innerhalb der GNSS-Sequenzen</w:t>
        </w:r>
        <w:r>
          <w:rPr>
            <w:noProof/>
            <w:webHidden/>
          </w:rPr>
          <w:tab/>
        </w:r>
        <w:r>
          <w:rPr>
            <w:noProof/>
            <w:webHidden/>
          </w:rPr>
          <w:fldChar w:fldCharType="begin"/>
        </w:r>
        <w:r>
          <w:rPr>
            <w:noProof/>
            <w:webHidden/>
          </w:rPr>
          <w:instrText xml:space="preserve"> PAGEREF _Toc141460795 \h </w:instrText>
        </w:r>
        <w:r>
          <w:rPr>
            <w:noProof/>
            <w:webHidden/>
          </w:rPr>
        </w:r>
        <w:r>
          <w:rPr>
            <w:noProof/>
            <w:webHidden/>
          </w:rPr>
          <w:fldChar w:fldCharType="separate"/>
        </w:r>
        <w:r>
          <w:rPr>
            <w:noProof/>
            <w:webHidden/>
          </w:rPr>
          <w:t>42</w:t>
        </w:r>
        <w:r>
          <w:rPr>
            <w:noProof/>
            <w:webHidden/>
          </w:rPr>
          <w:fldChar w:fldCharType="end"/>
        </w:r>
      </w:hyperlink>
    </w:p>
    <w:p w14:paraId="2B372C5F" w14:textId="1CDFFDB3" w:rsidR="00E3230E" w:rsidRDefault="00E3230E">
      <w:pPr>
        <w:pStyle w:val="Abbildungsverzeichnis"/>
        <w:rPr>
          <w:rFonts w:asciiTheme="minorHAnsi" w:eastAsiaTheme="minorEastAsia" w:hAnsiTheme="minorHAnsi" w:cstheme="minorBidi"/>
          <w:noProof/>
          <w:kern w:val="2"/>
          <w:sz w:val="22"/>
          <w:lang w:eastAsia="de-DE"/>
          <w14:ligatures w14:val="standardContextual"/>
        </w:rPr>
      </w:pPr>
      <w:hyperlink w:anchor="_Toc141460796" w:history="1">
        <w:r w:rsidRPr="00DC6584">
          <w:rPr>
            <w:rStyle w:val="Hyperlink"/>
            <w:noProof/>
          </w:rPr>
          <w:t>Abb.  20: Veranschaulichtes Gesamtkonzept der Verkehrsteilnehmerklassifikation</w:t>
        </w:r>
        <w:r>
          <w:rPr>
            <w:noProof/>
            <w:webHidden/>
          </w:rPr>
          <w:tab/>
        </w:r>
        <w:r>
          <w:rPr>
            <w:noProof/>
            <w:webHidden/>
          </w:rPr>
          <w:fldChar w:fldCharType="begin"/>
        </w:r>
        <w:r>
          <w:rPr>
            <w:noProof/>
            <w:webHidden/>
          </w:rPr>
          <w:instrText xml:space="preserve"> PAGEREF _Toc141460796 \h </w:instrText>
        </w:r>
        <w:r>
          <w:rPr>
            <w:noProof/>
            <w:webHidden/>
          </w:rPr>
        </w:r>
        <w:r>
          <w:rPr>
            <w:noProof/>
            <w:webHidden/>
          </w:rPr>
          <w:fldChar w:fldCharType="separate"/>
        </w:r>
        <w:r>
          <w:rPr>
            <w:noProof/>
            <w:webHidden/>
          </w:rPr>
          <w:t>45</w:t>
        </w:r>
        <w:r>
          <w:rPr>
            <w:noProof/>
            <w:webHidden/>
          </w:rPr>
          <w:fldChar w:fldCharType="end"/>
        </w:r>
      </w:hyperlink>
    </w:p>
    <w:p w14:paraId="7EADF67A" w14:textId="40B0A7A0" w:rsidR="00E3230E" w:rsidRDefault="00E3230E">
      <w:pPr>
        <w:pStyle w:val="Abbildungsverzeichnis"/>
        <w:rPr>
          <w:rFonts w:asciiTheme="minorHAnsi" w:eastAsiaTheme="minorEastAsia" w:hAnsiTheme="minorHAnsi" w:cstheme="minorBidi"/>
          <w:noProof/>
          <w:kern w:val="2"/>
          <w:sz w:val="22"/>
          <w:lang w:eastAsia="de-DE"/>
          <w14:ligatures w14:val="standardContextual"/>
        </w:rPr>
      </w:pPr>
      <w:hyperlink w:anchor="_Toc141460797" w:history="1">
        <w:r w:rsidRPr="00DC6584">
          <w:rPr>
            <w:rStyle w:val="Hyperlink"/>
            <w:noProof/>
          </w:rPr>
          <w:t>Abb.  21: Klassendiagramm zur MapMatcher-Klasse</w:t>
        </w:r>
        <w:r>
          <w:rPr>
            <w:noProof/>
            <w:webHidden/>
          </w:rPr>
          <w:tab/>
        </w:r>
        <w:r>
          <w:rPr>
            <w:noProof/>
            <w:webHidden/>
          </w:rPr>
          <w:fldChar w:fldCharType="begin"/>
        </w:r>
        <w:r>
          <w:rPr>
            <w:noProof/>
            <w:webHidden/>
          </w:rPr>
          <w:instrText xml:space="preserve"> PAGEREF _Toc141460797 \h </w:instrText>
        </w:r>
        <w:r>
          <w:rPr>
            <w:noProof/>
            <w:webHidden/>
          </w:rPr>
        </w:r>
        <w:r>
          <w:rPr>
            <w:noProof/>
            <w:webHidden/>
          </w:rPr>
          <w:fldChar w:fldCharType="separate"/>
        </w:r>
        <w:r>
          <w:rPr>
            <w:noProof/>
            <w:webHidden/>
          </w:rPr>
          <w:t>50</w:t>
        </w:r>
        <w:r>
          <w:rPr>
            <w:noProof/>
            <w:webHidden/>
          </w:rPr>
          <w:fldChar w:fldCharType="end"/>
        </w:r>
      </w:hyperlink>
    </w:p>
    <w:p w14:paraId="72D59F7A" w14:textId="50DEDA1C" w:rsidR="00E3230E" w:rsidRDefault="00E3230E">
      <w:pPr>
        <w:pStyle w:val="Abbildungsverzeichnis"/>
        <w:rPr>
          <w:rFonts w:asciiTheme="minorHAnsi" w:eastAsiaTheme="minorEastAsia" w:hAnsiTheme="minorHAnsi" w:cstheme="minorBidi"/>
          <w:noProof/>
          <w:kern w:val="2"/>
          <w:sz w:val="22"/>
          <w:lang w:eastAsia="de-DE"/>
          <w14:ligatures w14:val="standardContextual"/>
        </w:rPr>
      </w:pPr>
      <w:hyperlink w:anchor="_Toc141460798" w:history="1">
        <w:r w:rsidRPr="00DC6584">
          <w:rPr>
            <w:rStyle w:val="Hyperlink"/>
            <w:noProof/>
          </w:rPr>
          <w:t>Abb.  22: Basisarchitektur der RNNs für die Verkehrsteilnehmerklassifikation</w:t>
        </w:r>
        <w:r>
          <w:rPr>
            <w:noProof/>
            <w:webHidden/>
          </w:rPr>
          <w:tab/>
        </w:r>
        <w:r>
          <w:rPr>
            <w:noProof/>
            <w:webHidden/>
          </w:rPr>
          <w:fldChar w:fldCharType="begin"/>
        </w:r>
        <w:r>
          <w:rPr>
            <w:noProof/>
            <w:webHidden/>
          </w:rPr>
          <w:instrText xml:space="preserve"> PAGEREF _Toc141460798 \h </w:instrText>
        </w:r>
        <w:r>
          <w:rPr>
            <w:noProof/>
            <w:webHidden/>
          </w:rPr>
        </w:r>
        <w:r>
          <w:rPr>
            <w:noProof/>
            <w:webHidden/>
          </w:rPr>
          <w:fldChar w:fldCharType="separate"/>
        </w:r>
        <w:r>
          <w:rPr>
            <w:noProof/>
            <w:webHidden/>
          </w:rPr>
          <w:t>52</w:t>
        </w:r>
        <w:r>
          <w:rPr>
            <w:noProof/>
            <w:webHidden/>
          </w:rPr>
          <w:fldChar w:fldCharType="end"/>
        </w:r>
      </w:hyperlink>
    </w:p>
    <w:p w14:paraId="4E59C785" w14:textId="08540096" w:rsidR="00AB5561" w:rsidRPr="00AB5561" w:rsidRDefault="00ED5972" w:rsidP="00AB5561">
      <w:r>
        <w:fldChar w:fldCharType="end"/>
      </w:r>
    </w:p>
    <w:p w14:paraId="24DFC75F" w14:textId="77777777" w:rsidR="00696D95" w:rsidRDefault="00696D95" w:rsidP="00696D95">
      <w:pPr>
        <w:pStyle w:val="berschrift1"/>
        <w:numPr>
          <w:ilvl w:val="0"/>
          <w:numId w:val="0"/>
        </w:numPr>
      </w:pPr>
      <w:bookmarkStart w:id="3" w:name="_Toc141460718"/>
      <w:r>
        <w:lastRenderedPageBreak/>
        <w:t>Tabellenverzeichnis</w:t>
      </w:r>
      <w:bookmarkEnd w:id="3"/>
    </w:p>
    <w:p w14:paraId="6BBBB4BC" w14:textId="3928181E" w:rsidR="00C9672B" w:rsidRDefault="008D131C">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Tab. " </w:instrText>
      </w:r>
      <w:r>
        <w:fldChar w:fldCharType="separate"/>
      </w:r>
      <w:hyperlink w:anchor="_Toc141352795" w:history="1">
        <w:r w:rsidR="00C9672B" w:rsidRPr="007C49A2">
          <w:rPr>
            <w:rStyle w:val="Hyperlink"/>
            <w:noProof/>
          </w:rPr>
          <w:t>Tab.  1: Spalten der von MotionTrace erzeugten csv-Dateien</w:t>
        </w:r>
        <w:r w:rsidR="00C9672B">
          <w:rPr>
            <w:noProof/>
            <w:webHidden/>
          </w:rPr>
          <w:tab/>
        </w:r>
        <w:r w:rsidR="00C9672B">
          <w:rPr>
            <w:noProof/>
            <w:webHidden/>
          </w:rPr>
          <w:fldChar w:fldCharType="begin"/>
        </w:r>
        <w:r w:rsidR="00C9672B">
          <w:rPr>
            <w:noProof/>
            <w:webHidden/>
          </w:rPr>
          <w:instrText xml:space="preserve"> PAGEREF _Toc141352795 \h </w:instrText>
        </w:r>
        <w:r w:rsidR="00C9672B">
          <w:rPr>
            <w:noProof/>
            <w:webHidden/>
          </w:rPr>
        </w:r>
        <w:r w:rsidR="00C9672B">
          <w:rPr>
            <w:noProof/>
            <w:webHidden/>
          </w:rPr>
          <w:fldChar w:fldCharType="separate"/>
        </w:r>
        <w:r w:rsidR="00C9672B">
          <w:rPr>
            <w:noProof/>
            <w:webHidden/>
          </w:rPr>
          <w:t>37</w:t>
        </w:r>
        <w:r w:rsidR="00C9672B">
          <w:rPr>
            <w:noProof/>
            <w:webHidden/>
          </w:rPr>
          <w:fldChar w:fldCharType="end"/>
        </w:r>
      </w:hyperlink>
    </w:p>
    <w:p w14:paraId="1B118B2F" w14:textId="701FFA4E" w:rsidR="00C9672B"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352796" w:history="1">
        <w:r w:rsidR="00C9672B" w:rsidRPr="007C49A2">
          <w:rPr>
            <w:rStyle w:val="Hyperlink"/>
            <w:noProof/>
          </w:rPr>
          <w:t>Tab.  2: Ergebnisse der Gittersuche für die Drei-Klassen-SVM</w:t>
        </w:r>
        <w:r w:rsidR="00C9672B">
          <w:rPr>
            <w:noProof/>
            <w:webHidden/>
          </w:rPr>
          <w:tab/>
        </w:r>
        <w:r w:rsidR="00C9672B">
          <w:rPr>
            <w:noProof/>
            <w:webHidden/>
          </w:rPr>
          <w:fldChar w:fldCharType="begin"/>
        </w:r>
        <w:r w:rsidR="00C9672B">
          <w:rPr>
            <w:noProof/>
            <w:webHidden/>
          </w:rPr>
          <w:instrText xml:space="preserve"> PAGEREF _Toc141352796 \h </w:instrText>
        </w:r>
        <w:r w:rsidR="00C9672B">
          <w:rPr>
            <w:noProof/>
            <w:webHidden/>
          </w:rPr>
        </w:r>
        <w:r w:rsidR="00C9672B">
          <w:rPr>
            <w:noProof/>
            <w:webHidden/>
          </w:rPr>
          <w:fldChar w:fldCharType="separate"/>
        </w:r>
        <w:r w:rsidR="00C9672B">
          <w:rPr>
            <w:noProof/>
            <w:webHidden/>
          </w:rPr>
          <w:t>44</w:t>
        </w:r>
        <w:r w:rsidR="00C9672B">
          <w:rPr>
            <w:noProof/>
            <w:webHidden/>
          </w:rPr>
          <w:fldChar w:fldCharType="end"/>
        </w:r>
      </w:hyperlink>
    </w:p>
    <w:p w14:paraId="0B15395C" w14:textId="6D900048" w:rsidR="00C9672B"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352797" w:history="1">
        <w:r w:rsidR="00C9672B" w:rsidRPr="007C49A2">
          <w:rPr>
            <w:rStyle w:val="Hyperlink"/>
            <w:noProof/>
          </w:rPr>
          <w:t>Tab.  3: Ergebnisse der Gittersuche für den Drei-Klassen-Random-Forest</w:t>
        </w:r>
        <w:r w:rsidR="00C9672B">
          <w:rPr>
            <w:noProof/>
            <w:webHidden/>
          </w:rPr>
          <w:tab/>
        </w:r>
        <w:r w:rsidR="00C9672B">
          <w:rPr>
            <w:noProof/>
            <w:webHidden/>
          </w:rPr>
          <w:fldChar w:fldCharType="begin"/>
        </w:r>
        <w:r w:rsidR="00C9672B">
          <w:rPr>
            <w:noProof/>
            <w:webHidden/>
          </w:rPr>
          <w:instrText xml:space="preserve"> PAGEREF _Toc141352797 \h </w:instrText>
        </w:r>
        <w:r w:rsidR="00C9672B">
          <w:rPr>
            <w:noProof/>
            <w:webHidden/>
          </w:rPr>
        </w:r>
        <w:r w:rsidR="00C9672B">
          <w:rPr>
            <w:noProof/>
            <w:webHidden/>
          </w:rPr>
          <w:fldChar w:fldCharType="separate"/>
        </w:r>
        <w:r w:rsidR="00C9672B">
          <w:rPr>
            <w:noProof/>
            <w:webHidden/>
          </w:rPr>
          <w:t>44</w:t>
        </w:r>
        <w:r w:rsidR="00C9672B">
          <w:rPr>
            <w:noProof/>
            <w:webHidden/>
          </w:rPr>
          <w:fldChar w:fldCharType="end"/>
        </w:r>
      </w:hyperlink>
    </w:p>
    <w:p w14:paraId="48462323" w14:textId="651F5DE2" w:rsidR="00C9672B"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352798" w:history="1">
        <w:r w:rsidR="00C9672B" w:rsidRPr="007C49A2">
          <w:rPr>
            <w:rStyle w:val="Hyperlink"/>
            <w:noProof/>
          </w:rPr>
          <w:t>Tab.  4: Ergebnisse der Gittersuche für die Vier-Klassen-SVM</w:t>
        </w:r>
        <w:r w:rsidR="00C9672B">
          <w:rPr>
            <w:noProof/>
            <w:webHidden/>
          </w:rPr>
          <w:tab/>
        </w:r>
        <w:r w:rsidR="00C9672B">
          <w:rPr>
            <w:noProof/>
            <w:webHidden/>
          </w:rPr>
          <w:fldChar w:fldCharType="begin"/>
        </w:r>
        <w:r w:rsidR="00C9672B">
          <w:rPr>
            <w:noProof/>
            <w:webHidden/>
          </w:rPr>
          <w:instrText xml:space="preserve"> PAGEREF _Toc141352798 \h </w:instrText>
        </w:r>
        <w:r w:rsidR="00C9672B">
          <w:rPr>
            <w:noProof/>
            <w:webHidden/>
          </w:rPr>
        </w:r>
        <w:r w:rsidR="00C9672B">
          <w:rPr>
            <w:noProof/>
            <w:webHidden/>
          </w:rPr>
          <w:fldChar w:fldCharType="separate"/>
        </w:r>
        <w:r w:rsidR="00C9672B">
          <w:rPr>
            <w:noProof/>
            <w:webHidden/>
          </w:rPr>
          <w:t>46</w:t>
        </w:r>
        <w:r w:rsidR="00C9672B">
          <w:rPr>
            <w:noProof/>
            <w:webHidden/>
          </w:rPr>
          <w:fldChar w:fldCharType="end"/>
        </w:r>
      </w:hyperlink>
    </w:p>
    <w:p w14:paraId="45BECFB4" w14:textId="5F3550C2" w:rsidR="00C9672B"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352799" w:history="1">
        <w:r w:rsidR="00C9672B" w:rsidRPr="007C49A2">
          <w:rPr>
            <w:rStyle w:val="Hyperlink"/>
            <w:noProof/>
          </w:rPr>
          <w:t>Tab.  5: Ergebnisse der Gittersuche für den Vier-Klassen-Random-Forest</w:t>
        </w:r>
        <w:r w:rsidR="00C9672B">
          <w:rPr>
            <w:noProof/>
            <w:webHidden/>
          </w:rPr>
          <w:tab/>
        </w:r>
        <w:r w:rsidR="00C9672B">
          <w:rPr>
            <w:noProof/>
            <w:webHidden/>
          </w:rPr>
          <w:fldChar w:fldCharType="begin"/>
        </w:r>
        <w:r w:rsidR="00C9672B">
          <w:rPr>
            <w:noProof/>
            <w:webHidden/>
          </w:rPr>
          <w:instrText xml:space="preserve"> PAGEREF _Toc141352799 \h </w:instrText>
        </w:r>
        <w:r w:rsidR="00C9672B">
          <w:rPr>
            <w:noProof/>
            <w:webHidden/>
          </w:rPr>
        </w:r>
        <w:r w:rsidR="00C9672B">
          <w:rPr>
            <w:noProof/>
            <w:webHidden/>
          </w:rPr>
          <w:fldChar w:fldCharType="separate"/>
        </w:r>
        <w:r w:rsidR="00C9672B">
          <w:rPr>
            <w:noProof/>
            <w:webHidden/>
          </w:rPr>
          <w:t>46</w:t>
        </w:r>
        <w:r w:rsidR="00C9672B">
          <w:rPr>
            <w:noProof/>
            <w:webHidden/>
          </w:rPr>
          <w:fldChar w:fldCharType="end"/>
        </w:r>
      </w:hyperlink>
    </w:p>
    <w:p w14:paraId="44330C00" w14:textId="4D53EF97" w:rsidR="00C9672B"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352800" w:history="1">
        <w:r w:rsidR="00C9672B" w:rsidRPr="007C49A2">
          <w:rPr>
            <w:rStyle w:val="Hyperlink"/>
            <w:noProof/>
          </w:rPr>
          <w:t>Tab.  6: Ergebnisse der Gittersuche für das Rekurrente Neuronale Netzwerk</w:t>
        </w:r>
        <w:r w:rsidR="00C9672B">
          <w:rPr>
            <w:noProof/>
            <w:webHidden/>
          </w:rPr>
          <w:tab/>
        </w:r>
        <w:r w:rsidR="00C9672B">
          <w:rPr>
            <w:noProof/>
            <w:webHidden/>
          </w:rPr>
          <w:fldChar w:fldCharType="begin"/>
        </w:r>
        <w:r w:rsidR="00C9672B">
          <w:rPr>
            <w:noProof/>
            <w:webHidden/>
          </w:rPr>
          <w:instrText xml:space="preserve"> PAGEREF _Toc141352800 \h </w:instrText>
        </w:r>
        <w:r w:rsidR="00C9672B">
          <w:rPr>
            <w:noProof/>
            <w:webHidden/>
          </w:rPr>
        </w:r>
        <w:r w:rsidR="00C9672B">
          <w:rPr>
            <w:noProof/>
            <w:webHidden/>
          </w:rPr>
          <w:fldChar w:fldCharType="separate"/>
        </w:r>
        <w:r w:rsidR="00C9672B">
          <w:rPr>
            <w:noProof/>
            <w:webHidden/>
          </w:rPr>
          <w:t>47</w:t>
        </w:r>
        <w:r w:rsidR="00C9672B">
          <w:rPr>
            <w:noProof/>
            <w:webHidden/>
          </w:rPr>
          <w:fldChar w:fldCharType="end"/>
        </w:r>
      </w:hyperlink>
    </w:p>
    <w:p w14:paraId="546F74BE" w14:textId="75602D25" w:rsidR="008D131C" w:rsidRPr="008D131C" w:rsidRDefault="008D131C" w:rsidP="008D131C">
      <w:r>
        <w:fldChar w:fldCharType="end"/>
      </w:r>
    </w:p>
    <w:p w14:paraId="0FE6423F" w14:textId="0EC2472E" w:rsidR="00696D95" w:rsidRDefault="00826918" w:rsidP="00696D95">
      <w:pPr>
        <w:pStyle w:val="berschrift1"/>
        <w:numPr>
          <w:ilvl w:val="0"/>
          <w:numId w:val="0"/>
        </w:numPr>
      </w:pPr>
      <w:bookmarkStart w:id="4" w:name="_Toc141460719"/>
      <w:r>
        <w:lastRenderedPageBreak/>
        <w:t>C</w:t>
      </w:r>
      <w:r w:rsidR="00696D95">
        <w:t>odeverzeichnis</w:t>
      </w:r>
      <w:bookmarkEnd w:id="4"/>
    </w:p>
    <w:p w14:paraId="11E2B68D" w14:textId="77777777" w:rsidR="00696D95" w:rsidRDefault="00696D95" w:rsidP="00696D95">
      <w:pPr>
        <w:pStyle w:val="berschrift1"/>
        <w:numPr>
          <w:ilvl w:val="0"/>
          <w:numId w:val="0"/>
        </w:numPr>
      </w:pPr>
      <w:bookmarkStart w:id="5" w:name="_Toc141460720"/>
      <w:r>
        <w:lastRenderedPageBreak/>
        <w:t>Abkürzungsverzeichnis</w:t>
      </w:r>
      <w:bookmarkEnd w:id="5"/>
    </w:p>
    <w:p w14:paraId="6C87EFDA" w14:textId="17A97ED9" w:rsidR="008E49AD" w:rsidRDefault="008E49AD" w:rsidP="00632428">
      <w:pPr>
        <w:tabs>
          <w:tab w:val="left" w:pos="2127"/>
        </w:tabs>
      </w:pPr>
      <w:r>
        <w:t>4G</w:t>
      </w:r>
      <w:r>
        <w:tab/>
        <w:t>Vierte Generation des Mobilfunks</w:t>
      </w:r>
    </w:p>
    <w:p w14:paraId="4C3D02E1" w14:textId="5BB0F4BC" w:rsidR="00364D8C" w:rsidRDefault="008E49AD" w:rsidP="00632428">
      <w:pPr>
        <w:tabs>
          <w:tab w:val="left" w:pos="2127"/>
        </w:tabs>
      </w:pPr>
      <w:r>
        <w:t>5G</w:t>
      </w:r>
      <w:r>
        <w:tab/>
        <w:t>Fünfte Generation des Mobilfunks</w:t>
      </w:r>
    </w:p>
    <w:p w14:paraId="51D4A17E" w14:textId="6E513511" w:rsidR="00B91010" w:rsidRDefault="00B91010" w:rsidP="00632428">
      <w:pPr>
        <w:tabs>
          <w:tab w:val="left" w:pos="2127"/>
        </w:tabs>
      </w:pPr>
      <w:r>
        <w:t>API</w:t>
      </w:r>
      <w:r>
        <w:tab/>
        <w:t>Application Programming Interface</w:t>
      </w:r>
    </w:p>
    <w:p w14:paraId="4BACFEDF" w14:textId="56DE2CEF" w:rsidR="002B4972" w:rsidRPr="00375724" w:rsidRDefault="002B4972" w:rsidP="00632428">
      <w:pPr>
        <w:tabs>
          <w:tab w:val="left" w:pos="2127"/>
        </w:tabs>
      </w:pPr>
      <w:r w:rsidRPr="00375724">
        <w:t>DQLN</w:t>
      </w:r>
      <w:r w:rsidRPr="00375724">
        <w:tab/>
        <w:t>Deep-Q-Learning-Netz</w:t>
      </w:r>
    </w:p>
    <w:p w14:paraId="40B53A57" w14:textId="2F2825CE" w:rsidR="002B4972" w:rsidRPr="001106F6" w:rsidRDefault="002B4972" w:rsidP="00632428">
      <w:pPr>
        <w:tabs>
          <w:tab w:val="left" w:pos="2127"/>
        </w:tabs>
      </w:pPr>
      <w:proofErr w:type="gramStart"/>
      <w:r w:rsidRPr="001106F6">
        <w:t>FFN</w:t>
      </w:r>
      <w:r w:rsidRPr="001106F6">
        <w:tab/>
        <w:t>Feed</w:t>
      </w:r>
      <w:proofErr w:type="gramEnd"/>
      <w:r w:rsidRPr="001106F6">
        <w:t>-Forward-Netz</w:t>
      </w:r>
    </w:p>
    <w:p w14:paraId="1F733A0D" w14:textId="0AB52C13" w:rsidR="008E49AD" w:rsidRPr="001106F6" w:rsidRDefault="008E49AD" w:rsidP="00632428">
      <w:pPr>
        <w:tabs>
          <w:tab w:val="left" w:pos="2127"/>
        </w:tabs>
        <w:jc w:val="left"/>
      </w:pPr>
      <w:r w:rsidRPr="001106F6">
        <w:t>GNSS</w:t>
      </w:r>
      <w:r w:rsidRPr="001106F6">
        <w:tab/>
      </w:r>
      <w:r w:rsidR="00B91010" w:rsidRPr="001106F6">
        <w:t>G</w:t>
      </w:r>
      <w:r w:rsidRPr="001106F6">
        <w:t xml:space="preserve">lobal </w:t>
      </w:r>
      <w:r w:rsidR="00B91010" w:rsidRPr="001106F6">
        <w:t>N</w:t>
      </w:r>
      <w:r w:rsidRPr="001106F6">
        <w:t xml:space="preserve">avigation </w:t>
      </w:r>
      <w:r w:rsidR="00B91010" w:rsidRPr="001106F6">
        <w:t>S</w:t>
      </w:r>
      <w:r w:rsidRPr="001106F6">
        <w:t xml:space="preserve">atellite </w:t>
      </w:r>
      <w:r w:rsidR="00B91010" w:rsidRPr="001106F6">
        <w:t>S</w:t>
      </w:r>
      <w:r w:rsidRPr="001106F6">
        <w:t xml:space="preserve">ystem </w:t>
      </w:r>
    </w:p>
    <w:p w14:paraId="67878525" w14:textId="49045B08" w:rsidR="00F26DEA" w:rsidRDefault="00F26DEA" w:rsidP="00632428">
      <w:pPr>
        <w:tabs>
          <w:tab w:val="left" w:pos="2127"/>
        </w:tabs>
        <w:jc w:val="left"/>
      </w:pPr>
      <w:r w:rsidRPr="00F26DEA">
        <w:t>HMM</w:t>
      </w:r>
      <w:r w:rsidRPr="00F26DEA">
        <w:tab/>
        <w:t>H</w:t>
      </w:r>
      <w:r>
        <w:t>idden</w:t>
      </w:r>
      <w:r w:rsidR="000B1D3E">
        <w:t>-</w:t>
      </w:r>
      <w:r>
        <w:t>Markov</w:t>
      </w:r>
      <w:r w:rsidR="000B1D3E">
        <w:t>-</w:t>
      </w:r>
      <w:r>
        <w:t>Model</w:t>
      </w:r>
    </w:p>
    <w:p w14:paraId="7CE49284" w14:textId="25264E6C" w:rsidR="00BB762F" w:rsidRPr="00F26DEA" w:rsidRDefault="00BB762F" w:rsidP="00632428">
      <w:pPr>
        <w:tabs>
          <w:tab w:val="left" w:pos="2127"/>
        </w:tabs>
        <w:jc w:val="left"/>
      </w:pPr>
      <w:r>
        <w:t>HTTP</w:t>
      </w:r>
      <w:r>
        <w:tab/>
        <w:t>Hypertext Transfer Protocol</w:t>
      </w:r>
    </w:p>
    <w:p w14:paraId="3610D647" w14:textId="58E878E4" w:rsidR="003E639E" w:rsidRDefault="003E639E" w:rsidP="00632428">
      <w:pPr>
        <w:tabs>
          <w:tab w:val="left" w:pos="2127"/>
        </w:tabs>
        <w:jc w:val="left"/>
      </w:pPr>
      <w:r w:rsidRPr="003E639E">
        <w:t>IZK</w:t>
      </w:r>
      <w:r w:rsidRPr="003E639E">
        <w:tab/>
        <w:t>Innovations-Zentrum Kronach e</w:t>
      </w:r>
      <w:r>
        <w:t>.V.</w:t>
      </w:r>
    </w:p>
    <w:p w14:paraId="0323EF02" w14:textId="3D384A1C" w:rsidR="00BB762F" w:rsidRPr="00BB762F" w:rsidRDefault="00BB762F" w:rsidP="00632428">
      <w:pPr>
        <w:tabs>
          <w:tab w:val="left" w:pos="2127"/>
        </w:tabs>
        <w:jc w:val="left"/>
        <w:rPr>
          <w:lang w:val="en-GB"/>
        </w:rPr>
      </w:pPr>
      <w:r w:rsidRPr="00BB762F">
        <w:rPr>
          <w:lang w:val="en-GB"/>
        </w:rPr>
        <w:t>JSON</w:t>
      </w:r>
      <w:r w:rsidRPr="00BB762F">
        <w:rPr>
          <w:lang w:val="en-GB"/>
        </w:rPr>
        <w:tab/>
        <w:t>JavaScript Object Notat</w:t>
      </w:r>
      <w:r>
        <w:rPr>
          <w:lang w:val="en-GB"/>
        </w:rPr>
        <w:t>ion</w:t>
      </w:r>
    </w:p>
    <w:p w14:paraId="091620D2" w14:textId="2696F3A8" w:rsidR="0086204F" w:rsidRDefault="00311D05" w:rsidP="00632428">
      <w:pPr>
        <w:tabs>
          <w:tab w:val="left" w:pos="2127"/>
        </w:tabs>
        <w:jc w:val="left"/>
        <w:rPr>
          <w:lang w:val="en-GB"/>
        </w:rPr>
      </w:pPr>
      <w:r w:rsidRPr="00311D05">
        <w:rPr>
          <w:lang w:val="en-GB"/>
        </w:rPr>
        <w:t>L</w:t>
      </w:r>
      <w:r>
        <w:rPr>
          <w:lang w:val="en-GB"/>
        </w:rPr>
        <w:t>I</w:t>
      </w:r>
      <w:r w:rsidRPr="00311D05">
        <w:rPr>
          <w:lang w:val="en-GB"/>
        </w:rPr>
        <w:t>DAR</w:t>
      </w:r>
      <w:r w:rsidRPr="00311D05">
        <w:rPr>
          <w:lang w:val="en-GB"/>
        </w:rPr>
        <w:tab/>
      </w:r>
      <w:r w:rsidR="00B91010">
        <w:rPr>
          <w:lang w:val="en-GB"/>
        </w:rPr>
        <w:t>L</w:t>
      </w:r>
      <w:r w:rsidRPr="00311D05">
        <w:rPr>
          <w:lang w:val="en-GB"/>
        </w:rPr>
        <w:t xml:space="preserve">ight </w:t>
      </w:r>
      <w:r w:rsidR="00B91010">
        <w:rPr>
          <w:lang w:val="en-GB"/>
        </w:rPr>
        <w:t>D</w:t>
      </w:r>
      <w:r w:rsidRPr="00311D05">
        <w:rPr>
          <w:lang w:val="en-GB"/>
        </w:rPr>
        <w:t xml:space="preserve">etection and </w:t>
      </w:r>
      <w:r w:rsidR="00B91010">
        <w:rPr>
          <w:lang w:val="en-GB"/>
        </w:rPr>
        <w:t>R</w:t>
      </w:r>
      <w:r>
        <w:rPr>
          <w:lang w:val="en-GB"/>
        </w:rPr>
        <w:t>anging</w:t>
      </w:r>
    </w:p>
    <w:p w14:paraId="75090522" w14:textId="4DA1531C" w:rsidR="00C4253B" w:rsidRDefault="00C4253B" w:rsidP="00632428">
      <w:pPr>
        <w:tabs>
          <w:tab w:val="left" w:pos="2127"/>
        </w:tabs>
        <w:jc w:val="left"/>
        <w:rPr>
          <w:lang w:val="en-GB"/>
        </w:rPr>
      </w:pPr>
      <w:r>
        <w:rPr>
          <w:lang w:val="en-GB"/>
        </w:rPr>
        <w:t>LKW</w:t>
      </w:r>
      <w:r>
        <w:rPr>
          <w:lang w:val="en-GB"/>
        </w:rPr>
        <w:tab/>
        <w:t>Lastkraftwagen</w:t>
      </w:r>
    </w:p>
    <w:p w14:paraId="749C9A8D" w14:textId="29556E01" w:rsidR="0086204F" w:rsidRDefault="0086204F" w:rsidP="00632428">
      <w:pPr>
        <w:tabs>
          <w:tab w:val="left" w:pos="2127"/>
        </w:tabs>
        <w:jc w:val="left"/>
        <w:rPr>
          <w:lang w:val="en-GB"/>
        </w:rPr>
      </w:pPr>
      <w:r>
        <w:rPr>
          <w:lang w:val="en-GB"/>
        </w:rPr>
        <w:t>LSTM</w:t>
      </w:r>
      <w:r>
        <w:rPr>
          <w:lang w:val="en-GB"/>
        </w:rPr>
        <w:tab/>
        <w:t>Long-Short-Term-Memory</w:t>
      </w:r>
    </w:p>
    <w:p w14:paraId="232D329A" w14:textId="7DAF9F15" w:rsidR="00AC5130" w:rsidRDefault="00AC5130" w:rsidP="00632428">
      <w:pPr>
        <w:tabs>
          <w:tab w:val="left" w:pos="2127"/>
        </w:tabs>
        <w:jc w:val="left"/>
        <w:rPr>
          <w:lang w:val="en-GB"/>
        </w:rPr>
      </w:pPr>
      <w:r>
        <w:rPr>
          <w:lang w:val="en-GB"/>
        </w:rPr>
        <w:t>MM</w:t>
      </w:r>
      <w:r>
        <w:rPr>
          <w:lang w:val="en-GB"/>
        </w:rPr>
        <w:tab/>
        <w:t>Map-Matching</w:t>
      </w:r>
    </w:p>
    <w:p w14:paraId="0943EE19" w14:textId="7C906773" w:rsidR="00C4253B" w:rsidRDefault="00C4253B" w:rsidP="00632428">
      <w:pPr>
        <w:tabs>
          <w:tab w:val="left" w:pos="2127"/>
        </w:tabs>
        <w:jc w:val="left"/>
        <w:rPr>
          <w:lang w:val="en-GB"/>
        </w:rPr>
      </w:pPr>
      <w:r>
        <w:rPr>
          <w:lang w:val="en-GB"/>
        </w:rPr>
        <w:t>PKW</w:t>
      </w:r>
      <w:r>
        <w:rPr>
          <w:lang w:val="en-GB"/>
        </w:rPr>
        <w:tab/>
        <w:t>Personenkraftwagen</w:t>
      </w:r>
    </w:p>
    <w:p w14:paraId="302D1732" w14:textId="1CCFC8BB" w:rsidR="00311D05" w:rsidRDefault="00311D05" w:rsidP="00632428">
      <w:pPr>
        <w:tabs>
          <w:tab w:val="left" w:pos="2127"/>
        </w:tabs>
        <w:jc w:val="left"/>
        <w:rPr>
          <w:lang w:val="en-GB"/>
        </w:rPr>
      </w:pPr>
      <w:r w:rsidRPr="00D46483">
        <w:rPr>
          <w:lang w:val="en-GB"/>
        </w:rPr>
        <w:t>RADAR</w:t>
      </w:r>
      <w:r w:rsidR="00632428" w:rsidRPr="00D46483">
        <w:rPr>
          <w:lang w:val="en-GB"/>
        </w:rPr>
        <w:tab/>
      </w:r>
      <w:r w:rsidR="00B91010">
        <w:rPr>
          <w:lang w:val="en-GB"/>
        </w:rPr>
        <w:t>R</w:t>
      </w:r>
      <w:r w:rsidRPr="00D46483">
        <w:rPr>
          <w:lang w:val="en-GB"/>
        </w:rPr>
        <w:t xml:space="preserve">adio </w:t>
      </w:r>
      <w:r w:rsidR="00B91010">
        <w:rPr>
          <w:lang w:val="en-GB"/>
        </w:rPr>
        <w:t>D</w:t>
      </w:r>
      <w:r w:rsidRPr="00D46483">
        <w:rPr>
          <w:lang w:val="en-GB"/>
        </w:rPr>
        <w:t xml:space="preserve">etection and </w:t>
      </w:r>
      <w:r w:rsidR="00B91010">
        <w:rPr>
          <w:lang w:val="en-GB"/>
        </w:rPr>
        <w:t>R</w:t>
      </w:r>
      <w:r w:rsidRPr="00D46483">
        <w:rPr>
          <w:lang w:val="en-GB"/>
        </w:rPr>
        <w:t>anging</w:t>
      </w:r>
      <w:r w:rsidR="00AF2340" w:rsidRPr="00D46483">
        <w:rPr>
          <w:lang w:val="en-GB"/>
        </w:rPr>
        <w:t xml:space="preserve"> </w:t>
      </w:r>
    </w:p>
    <w:p w14:paraId="1F0996F1" w14:textId="72EEEABA" w:rsidR="00D219F6" w:rsidRDefault="00D219F6" w:rsidP="00632428">
      <w:pPr>
        <w:tabs>
          <w:tab w:val="left" w:pos="2127"/>
        </w:tabs>
        <w:jc w:val="left"/>
        <w:rPr>
          <w:lang w:val="en-GB"/>
        </w:rPr>
      </w:pPr>
      <w:r>
        <w:rPr>
          <w:lang w:val="en-GB"/>
        </w:rPr>
        <w:t>RBF</w:t>
      </w:r>
      <w:r>
        <w:rPr>
          <w:lang w:val="en-GB"/>
        </w:rPr>
        <w:tab/>
        <w:t>Radial Basis Function</w:t>
      </w:r>
    </w:p>
    <w:p w14:paraId="73065DE6" w14:textId="3B9103C0" w:rsidR="00280D40" w:rsidRPr="001C6F59" w:rsidRDefault="00280D40" w:rsidP="00632428">
      <w:pPr>
        <w:tabs>
          <w:tab w:val="left" w:pos="2127"/>
        </w:tabs>
        <w:jc w:val="left"/>
        <w:rPr>
          <w:lang w:val="en-GB"/>
        </w:rPr>
      </w:pPr>
      <w:proofErr w:type="spellStart"/>
      <w:r w:rsidRPr="001C6F59">
        <w:rPr>
          <w:lang w:val="en-GB"/>
        </w:rPr>
        <w:t>ReLU</w:t>
      </w:r>
      <w:proofErr w:type="spellEnd"/>
      <w:r w:rsidRPr="001C6F59">
        <w:rPr>
          <w:lang w:val="en-GB"/>
        </w:rPr>
        <w:tab/>
        <w:t xml:space="preserve">Rectified Linear Unit </w:t>
      </w:r>
    </w:p>
    <w:p w14:paraId="4BEB346E" w14:textId="1CFE9F73" w:rsidR="002B4972" w:rsidRPr="008201D2" w:rsidRDefault="002B4972" w:rsidP="00632428">
      <w:pPr>
        <w:tabs>
          <w:tab w:val="left" w:pos="2127"/>
        </w:tabs>
        <w:jc w:val="left"/>
      </w:pPr>
      <w:r w:rsidRPr="008201D2">
        <w:t>RNN</w:t>
      </w:r>
      <w:r w:rsidRPr="008201D2">
        <w:tab/>
        <w:t>Rekurrentes Neuronales Netz</w:t>
      </w:r>
    </w:p>
    <w:p w14:paraId="4230677F" w14:textId="67042B20" w:rsidR="00822681" w:rsidRPr="008201D2" w:rsidRDefault="00822681" w:rsidP="00632428">
      <w:pPr>
        <w:tabs>
          <w:tab w:val="left" w:pos="2127"/>
        </w:tabs>
        <w:jc w:val="left"/>
      </w:pPr>
      <w:proofErr w:type="gramStart"/>
      <w:r w:rsidRPr="008201D2">
        <w:t>SVM</w:t>
      </w:r>
      <w:r w:rsidRPr="008201D2">
        <w:tab/>
        <w:t>Support</w:t>
      </w:r>
      <w:proofErr w:type="gramEnd"/>
      <w:r w:rsidRPr="008201D2">
        <w:t xml:space="preserve"> Vector Machine</w:t>
      </w:r>
    </w:p>
    <w:p w14:paraId="47958E37" w14:textId="77777777" w:rsidR="00364D8C" w:rsidRPr="008201D2" w:rsidRDefault="00364D8C" w:rsidP="00696D95"/>
    <w:p w14:paraId="711BA0DC" w14:textId="77777777" w:rsidR="00364D8C" w:rsidRPr="008201D2" w:rsidRDefault="00364D8C" w:rsidP="00696D95">
      <w:pPr>
        <w:sectPr w:rsidR="00364D8C" w:rsidRPr="008201D2" w:rsidSect="00AB5561">
          <w:pgSz w:w="11906" w:h="16838"/>
          <w:pgMar w:top="1418" w:right="1418" w:bottom="1418" w:left="1418" w:header="709" w:footer="709" w:gutter="0"/>
          <w:cols w:space="708"/>
          <w:docGrid w:linePitch="360"/>
        </w:sectPr>
      </w:pPr>
    </w:p>
    <w:p w14:paraId="0EC74F3F" w14:textId="0DB52EB1" w:rsidR="00E07CB2" w:rsidRDefault="00364D8C" w:rsidP="00801569">
      <w:pPr>
        <w:pStyle w:val="berschrift1"/>
        <w:ind w:left="0" w:firstLine="0"/>
      </w:pPr>
      <w:bookmarkStart w:id="6" w:name="_Toc141460721"/>
      <w:r>
        <w:lastRenderedPageBreak/>
        <w:t>Einleitung</w:t>
      </w:r>
      <w:bookmarkEnd w:id="6"/>
    </w:p>
    <w:p w14:paraId="393B043B" w14:textId="356F416E" w:rsidR="00801569" w:rsidRDefault="00C04DDC" w:rsidP="0078062F">
      <w:pPr>
        <w:pStyle w:val="berschrift2"/>
      </w:pPr>
      <w:bookmarkStart w:id="7" w:name="_Toc141460722"/>
      <w:r>
        <w:t xml:space="preserve">Einleitung </w:t>
      </w:r>
      <w:r w:rsidR="003038A5" w:rsidRPr="00AB0677">
        <w:t>und Projekthintergrund</w:t>
      </w:r>
      <w:bookmarkEnd w:id="7"/>
    </w:p>
    <w:p w14:paraId="6F39556F" w14:textId="6C0FE799" w:rsidR="002564BA" w:rsidRDefault="000D72E8" w:rsidP="0078062F">
      <w:r>
        <w:t xml:space="preserve">Schone heute besitzen Mobilität und Konnektivität einen großen Einfluss auf den Alltag und die Lebensqualität vieler Menschen. </w:t>
      </w:r>
      <w:r w:rsidR="003759A8">
        <w:t xml:space="preserve">Zwei bedeutende </w:t>
      </w:r>
      <w:r>
        <w:t>T</w:t>
      </w:r>
      <w:r w:rsidR="003759A8">
        <w:t xml:space="preserve">rends, die im </w:t>
      </w:r>
      <w:r w:rsidR="00B236AC">
        <w:t xml:space="preserve">Zusammenhang </w:t>
      </w:r>
      <w:r>
        <w:t>mit diesen beiden Begriffen</w:t>
      </w:r>
      <w:r w:rsidR="003759A8">
        <w:t xml:space="preserve"> immer wieder Erwähnung finden, sind hierbei das </w:t>
      </w:r>
      <w:r w:rsidR="003759A8" w:rsidRPr="00DF6A13">
        <w:rPr>
          <w:i/>
          <w:iCs/>
          <w:color w:val="70AD47" w:themeColor="accent6"/>
        </w:rPr>
        <w:t>autonome Fahren</w:t>
      </w:r>
      <w:r w:rsidR="003759A8" w:rsidRPr="00DF6A13">
        <w:rPr>
          <w:color w:val="70AD47" w:themeColor="accent6"/>
        </w:rPr>
        <w:t xml:space="preserve"> </w:t>
      </w:r>
      <w:r w:rsidR="003759A8">
        <w:t xml:space="preserve">und </w:t>
      </w:r>
      <w:r w:rsidR="003759A8" w:rsidRPr="00DF6A13">
        <w:rPr>
          <w:i/>
          <w:iCs/>
          <w:color w:val="70AD47" w:themeColor="accent6"/>
        </w:rPr>
        <w:t>5G</w:t>
      </w:r>
      <w:r w:rsidR="003759A8">
        <w:t>.</w:t>
      </w:r>
      <w:r w:rsidR="002564BA">
        <w:t xml:space="preserve"> </w:t>
      </w:r>
      <w:r w:rsidR="007C5224">
        <w:t>Dass diese beiden Trends eng miteinander in Verbindung stehen, legt ein Bericht des Beratungsunternehmens Gartner nahe, nach welchem der Ausbau von 5G-Netzwerken von großer Bedeutung für die weitere</w:t>
      </w:r>
      <w:r w:rsidR="009372EC">
        <w:t>n</w:t>
      </w:r>
      <w:r w:rsidR="007C5224">
        <w:t xml:space="preserve"> Entwicklung</w:t>
      </w:r>
      <w:r w:rsidR="009372EC">
        <w:t>en</w:t>
      </w:r>
      <w:r w:rsidR="007C5224">
        <w:t xml:space="preserve"> des autonomen Fahrens ist. </w:t>
      </w:r>
      <w:r w:rsidR="009372EC">
        <w:t xml:space="preserve">Der wichtigste Grund hierfür ist </w:t>
      </w:r>
      <w:r w:rsidR="0078062F">
        <w:t xml:space="preserve">demnach die immer </w:t>
      </w:r>
      <w:r w:rsidR="009372EC">
        <w:t xml:space="preserve">weiter steigende Menge von Fahrzeug- und Sensordaten, welche </w:t>
      </w:r>
      <w:proofErr w:type="gramStart"/>
      <w:r w:rsidR="005750D5">
        <w:t>durch zunehmend</w:t>
      </w:r>
      <w:proofErr w:type="gramEnd"/>
      <w:r w:rsidR="005750D5">
        <w:t xml:space="preserve"> autonomisierte Fahrzeuge</w:t>
      </w:r>
      <w:r w:rsidR="009372EC">
        <w:t xml:space="preserve"> nicht nur </w:t>
      </w:r>
      <w:r w:rsidR="002564BA">
        <w:t>verarbeitet,</w:t>
      </w:r>
      <w:r w:rsidR="009372EC">
        <w:t xml:space="preserve"> sondern auch im Zuge von </w:t>
      </w:r>
      <w:r w:rsidR="009372EC" w:rsidRPr="00DF6A13">
        <w:rPr>
          <w:i/>
          <w:iCs/>
          <w:color w:val="70AD47" w:themeColor="accent6"/>
        </w:rPr>
        <w:t>Car-2-</w:t>
      </w:r>
      <w:r w:rsidR="002564BA" w:rsidRPr="00DF6A13">
        <w:rPr>
          <w:i/>
          <w:iCs/>
          <w:color w:val="70AD47" w:themeColor="accent6"/>
        </w:rPr>
        <w:t>X</w:t>
      </w:r>
      <w:r w:rsidR="009372EC" w:rsidRPr="00DF6A13">
        <w:rPr>
          <w:i/>
          <w:iCs/>
          <w:color w:val="70AD47" w:themeColor="accent6"/>
        </w:rPr>
        <w:t xml:space="preserve">-Kommunikation </w:t>
      </w:r>
      <w:r w:rsidR="009372EC">
        <w:t>zeitkritisch mit anderen</w:t>
      </w:r>
      <w:r w:rsidR="002564BA">
        <w:t xml:space="preserve"> Akteuren</w:t>
      </w:r>
      <w:r w:rsidR="009372EC">
        <w:t xml:space="preserve"> geteilt werden </w:t>
      </w:r>
      <w:r w:rsidR="0078062F">
        <w:t>muss</w:t>
      </w:r>
      <w:r w:rsidR="009372EC">
        <w:t xml:space="preserve">. </w:t>
      </w:r>
      <w:r w:rsidR="0078062F">
        <w:t>Hierdurch ist davon auszugehen, dass 5G</w:t>
      </w:r>
      <w:r w:rsidR="005750D5">
        <w:t xml:space="preserve"> </w:t>
      </w:r>
      <w:r w:rsidR="002E2198">
        <w:t xml:space="preserve">durch </w:t>
      </w:r>
      <w:r w:rsidR="00BA070C">
        <w:t>die</w:t>
      </w:r>
      <w:r w:rsidR="002E2198">
        <w:t xml:space="preserve"> bis zu zehnfach höheren Übertragungsraten (</w:t>
      </w:r>
      <w:r w:rsidR="004B300D">
        <w:t>im Vergleich</w:t>
      </w:r>
      <w:r w:rsidR="002E2198">
        <w:t xml:space="preserve"> mit dem heutigen </w:t>
      </w:r>
      <w:r w:rsidR="002E2198" w:rsidRPr="00DF6A13">
        <w:rPr>
          <w:color w:val="70AD47" w:themeColor="accent6"/>
        </w:rPr>
        <w:t>4G-LTE</w:t>
      </w:r>
      <w:r w:rsidR="002E2198">
        <w:t>)</w:t>
      </w:r>
      <w:r w:rsidR="0078062F">
        <w:t xml:space="preserve"> in Zukunft nicht nur Einfluss auf die allgemeine Konnektivität und das Infotainment von Fahrzeugen nehmen, sondern auch ganz konkret zur weiteren Steigerung der Sicherheit im autonomen Fahren beitragen </w:t>
      </w:r>
      <w:r w:rsidR="00BA070C">
        <w:t>wird</w:t>
      </w:r>
      <w:r w:rsidR="005750D5">
        <w:t xml:space="preserve"> </w:t>
      </w:r>
      <w:sdt>
        <w:sdtPr>
          <w:alias w:val="To edit, see citavi.com/edit"/>
          <w:tag w:val="CitaviPlaceholder#18507209-df20-40ff-81ec-a7fceea124cc"/>
          <w:id w:val="1949810274"/>
          <w:placeholder>
            <w:docPart w:val="DefaultPlaceholder_-1854013440"/>
          </w:placeholder>
        </w:sdtPr>
        <w:sdtContent>
          <w:r w:rsidR="005750D5">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zkzZTgwLWQ1Y2ItNDk2ZC1iNmUxLTVkODM4YjE4NjQ4NiIsIlJhbmdlTGVuZ3RoIjozLCJSZWZlcmVuY2VJZCI6IjM2MDMxODY1LTc5YjAtNDk3MC05MzdmLTYwNjQ5NzBjZDF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uMDYuMjAyMyIsIkF1dGhvcnMiOltdLCJDaXRhdGlvbktleVVwZGF0ZVR5cGUiOjAsIkNvbGxhYm9yYXRvcnMiOltdLCJEYXRlIjoiMjAuMDYuMjAyMyIsIkVkaXRvcnMiOltdLCJFdmFsdWF0aW9uQ29tcGxleGl0eSI6MCwiRXZhbHVhdGlvblNvdXJjZVRleHRGb3JtYXQiOjAsIkdyb3VwcyI6W3siJGlkIjoiN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GlkIjoiOCIsIiR0eXBlIjoiU3dpc3NBY2FkZW1pYy5DaXRhdmkuUHJvamVjdCwgU3dpc3NBY2FkZW1pYy5DaXRhdmkifX1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dhcnRuZXIuY29tL2VuL25ld3Nyb29tL3ByZXNzLXJlbGVhc2VzLzIwMTgtMDYtMjEtZ2FydG5lci1zYXlzLTVnLW5ldHdvcmtzLWhhdmUtYS1wYXJhbW91bnQtcm9sZS1pbi1hdXRvbm9tb3VzLXZlaGljbGUtY29ubmVjdGl2aXR5IiwiVXJpU3RyaW5nIjoiaHR0cHM6Ly93d3cuZ2FydG5lci5jb20vZW4vbmV3c3Jvb20vcHJlc3MtcmVsZWFzZXMvMjAxOC0wNi0yMS1nYXJ0bmVyLXNheXMtNWctbmV0d29ya3MtaGF2ZS1hLXBhcmFtb3VudC1yb2xlLWluLWF1dG9ub21vdXMtdmVoaWNsZS1jb25uZWN0aXZpdH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FdIn1dfSwiVGFnIjoiQ2l0YXZpUGxhY2Vob2xkZXIjMTg1MDcyMDktZGYyMC00MGZmLTgxZWMtYTdmY2VlYTEyNGNjIiwiVGV4dCI6IlsxXSIsIldBSVZlcnNpb24iOiI2LjE0LjAuMCJ9}</w:instrText>
          </w:r>
          <w:r w:rsidR="005750D5">
            <w:fldChar w:fldCharType="separate"/>
          </w:r>
          <w:r w:rsidR="00CA0B4B">
            <w:t>[1]</w:t>
          </w:r>
          <w:r w:rsidR="005750D5">
            <w:fldChar w:fldCharType="end"/>
          </w:r>
        </w:sdtContent>
      </w:sdt>
      <w:r w:rsidR="0078062F">
        <w:t>.</w:t>
      </w:r>
      <w:r w:rsidR="002564BA">
        <w:t xml:space="preserve"> </w:t>
      </w:r>
    </w:p>
    <w:p w14:paraId="0C349663" w14:textId="6F4B1ADC" w:rsidR="006C5BE0" w:rsidRDefault="001550F1" w:rsidP="00C16502">
      <w:r>
        <w:t xml:space="preserve">In diesem Kontext wurde auch das Projekt </w:t>
      </w:r>
      <w:r w:rsidRPr="001550F1">
        <w:rPr>
          <w:i/>
          <w:iCs/>
        </w:rPr>
        <w:t>5GKC</w:t>
      </w:r>
      <w:r>
        <w:t xml:space="preserve"> ins Leben gerufen</w:t>
      </w:r>
      <w:r w:rsidR="00E13969">
        <w:t xml:space="preserve">. Das Ziel dieses Projektes besteht darin in der oberfränkischen Stadt Kronach ein 5G-basiertes </w:t>
      </w:r>
      <w:r w:rsidR="00F83448">
        <w:t>Testfeld zu schaffen, in welchem verschiedene Anwendungen von 5G im autonomen Fahren erforscht, entwickelt und im öffentlichen Verkehr erprobt werden können. Der wesentliche Fokus liegt dabei auf den Bereichen Steuerung, Überwachung, Mensch-Fahrzeug-Interaktion</w:t>
      </w:r>
      <w:r w:rsidR="009010EB">
        <w:t xml:space="preserve"> und Kommunikation</w:t>
      </w:r>
      <w:r w:rsidR="00033869">
        <w:t>. Kooperationspartner des Projektes ist dabei neben dem Fraunhofer-Institut für integrierte Schaltungen, dem Innovations-Zentrum</w:t>
      </w:r>
      <w:r w:rsidR="00F46B12">
        <w:t xml:space="preserve"> </w:t>
      </w:r>
      <w:r w:rsidR="00033869">
        <w:t xml:space="preserve">Region Kronach e.V., und </w:t>
      </w:r>
      <w:r w:rsidR="00F46B12">
        <w:t xml:space="preserve">Valeo, </w:t>
      </w:r>
      <w:r w:rsidR="00033869">
        <w:t>dem</w:t>
      </w:r>
      <w:r w:rsidR="00F46B12">
        <w:t xml:space="preserve"> Weltmarktführer für Fahrerassistenzsysteme, auch die Hochschule für angewandte Wissenschaften Coburg. Letztere dient als akademisches Zentrum der Region, als wichtiger Impulsgeber und Partner bei verschiedenen Forschungsprojekten. Zu diesen zählt </w:t>
      </w:r>
      <w:r w:rsidR="00E37BD5">
        <w:t xml:space="preserve">auch ein Projekt zur </w:t>
      </w:r>
      <w:r w:rsidR="00E37BD5" w:rsidRPr="00E37BD5">
        <w:rPr>
          <w:i/>
          <w:iCs/>
        </w:rPr>
        <w:t>erweiterten Umfeldwahrnehmung</w:t>
      </w:r>
      <w:r w:rsidR="00AC052B">
        <w:rPr>
          <w:i/>
          <w:iCs/>
        </w:rPr>
        <w:t xml:space="preserve"> autonomer Fahrzeuge</w:t>
      </w:r>
      <w:r w:rsidR="00E37BD5" w:rsidRPr="00E37BD5">
        <w:t xml:space="preserve">, </w:t>
      </w:r>
      <w:r w:rsidR="00E37BD5">
        <w:t xml:space="preserve">in </w:t>
      </w:r>
      <w:r w:rsidR="00E37BD5" w:rsidRPr="00E37BD5">
        <w:t>welchem</w:t>
      </w:r>
      <w:r w:rsidR="00E37BD5">
        <w:t xml:space="preserve"> auch</w:t>
      </w:r>
      <w:r w:rsidR="00E37BD5" w:rsidRPr="00E37BD5">
        <w:t xml:space="preserve"> die vorliegende Arbeit </w:t>
      </w:r>
      <w:r w:rsidR="00E37BD5">
        <w:t>zu verorten</w:t>
      </w:r>
      <w:r w:rsidR="00E37BD5" w:rsidRPr="00E37BD5">
        <w:t xml:space="preserve"> ist</w:t>
      </w:r>
      <w:r w:rsidR="00684848">
        <w:rPr>
          <w:i/>
          <w:iCs/>
        </w:rPr>
        <w:t xml:space="preserve"> </w:t>
      </w:r>
      <w:sdt>
        <w:sdtPr>
          <w:alias w:val="To edit, see citavi.com/edit"/>
          <w:tag w:val="CitaviPlaceholder#b8a16a8e-31b9-4414-bbef-bc9afd067722"/>
          <w:id w:val="2141682234"/>
          <w:placeholder>
            <w:docPart w:val="DefaultPlaceholder_-1854013440"/>
          </w:placeholder>
        </w:sdtPr>
        <w:sdtContent>
          <w:r w:rsidR="006C5BE0">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jVjMjE2LTBiZDUtNDNlOC1iOTEyLTc1MDViNDMzYWZjZSIsIlJhbmdlTGVuZ3RoIjozLCJSZWZlcmVuY2VJZCI6IjY3MTRlNmE4LWIzMWUtNDM5My05MjFjLTJlZmJiZGE4NT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MC4wNi4yMDIzIiwiQXV0aG9ycyI6W3siJGlkIjoiNyIsIiR0eXBlIjoiU3dpc3NBY2FkZW1pYy5DaXRhdmkuUGVyc29uLCBTd2lzc0FjYWRlbWljLkNpdGF2aSIsIkxhc3ROYW1lIjoiSVpLIiwiUHJvdGVjdGVkIjpmYWxzZSwiU2V4IjowLCJDcmVhdGVkQnkiOiJfTGVubmkgS29lcHBlciIsIkNyZWF0ZWRPbiI6IjIwMjMtMDYtMjBUMTU6MzA6MTIiLCJNb2RpZmllZEJ5IjoiX0xlbm5pIEtvZXBwZXIiLCJJZCI6IjA2Njk1ODdjLTFjNzUtNDYwNS1iYWU1LTNhNjIwYzMyMTU2MSIsIk1vZGlmaWVkT24iOiIyMDIzLTA2LTIwVDE1OjMwOjE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FiaGxvYzVnLmpwZyIsIlVyaVN0cmluZyI6IjY3MTRlNmE4LWIzMWUtNDM5My05MjFjLTJlZmJiZGE4NTg3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C4wNi4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81Z2tjLm5ldC91ZWJlcnNpY2h0LyIsIlVyaVN0cmluZyI6Imh0dHBzOi8vNWdrYy5uZXQ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JbMl0ifV19LCJUYWciOiJDaXRhdmlQbGFjZWhvbGRlciNiOGExNmE4ZS0zMWI5LTQ0MTQtYmJlZi1iYzlhZmQwNjc3MjIiLCJUZXh0IjoiWzJdIiwiV0FJVmVyc2lvbiI6IjYuMTQuMC4wIn0=}</w:instrText>
          </w:r>
          <w:r w:rsidR="006C5BE0">
            <w:fldChar w:fldCharType="separate"/>
          </w:r>
          <w:r w:rsidR="00CA0B4B">
            <w:t>[2]</w:t>
          </w:r>
          <w:r w:rsidR="006C5BE0">
            <w:fldChar w:fldCharType="end"/>
          </w:r>
        </w:sdtContent>
      </w:sdt>
      <w:r w:rsidR="00684848">
        <w:t>.</w:t>
      </w:r>
    </w:p>
    <w:p w14:paraId="1287F93E" w14:textId="71D43BC6" w:rsidR="00801569" w:rsidRDefault="009010EB" w:rsidP="00651BCB">
      <w:pPr>
        <w:pStyle w:val="berschrift2"/>
      </w:pPr>
      <w:r>
        <w:t xml:space="preserve"> </w:t>
      </w:r>
      <w:bookmarkStart w:id="8" w:name="_Toc141460723"/>
      <w:r w:rsidR="00900171">
        <w:t>Motivation und Zielsetzung</w:t>
      </w:r>
      <w:bookmarkEnd w:id="8"/>
    </w:p>
    <w:p w14:paraId="6C8E495D" w14:textId="55ABE76B" w:rsidR="00493AA2" w:rsidRDefault="00C04DDC" w:rsidP="003038A5">
      <w:r>
        <w:t>Im Bereich des autonomen Fahren</w:t>
      </w:r>
      <w:r w:rsidR="00157331">
        <w:t>s</w:t>
      </w:r>
      <w:r w:rsidR="00A41BB7">
        <w:t xml:space="preserve"> und der Fahrerassistenzsysteme</w:t>
      </w:r>
      <w:r>
        <w:t xml:space="preserve"> spielt die </w:t>
      </w:r>
      <w:r w:rsidR="004B300D">
        <w:t>Wahrnehmung des Fahrzeugumfeldes</w:t>
      </w:r>
      <w:r w:rsidR="00D67986">
        <w:t xml:space="preserve">, zu welchem neben der </w:t>
      </w:r>
      <w:r w:rsidR="00E644DA">
        <w:t>unbelebten</w:t>
      </w:r>
      <w:r w:rsidR="00D67986">
        <w:t xml:space="preserve"> Umgebung </w:t>
      </w:r>
      <w:r w:rsidR="00AC052B">
        <w:t>vor allem</w:t>
      </w:r>
      <w:r w:rsidR="00D67986">
        <w:t xml:space="preserve"> auch andere </w:t>
      </w:r>
      <w:r w:rsidR="00D67986">
        <w:lastRenderedPageBreak/>
        <w:t>Verkehrsteilnehmer gehören,</w:t>
      </w:r>
      <w:r>
        <w:t xml:space="preserve"> eine entscheidende Rolle.</w:t>
      </w:r>
      <w:r w:rsidR="004E4D82">
        <w:t xml:space="preserve"> </w:t>
      </w:r>
      <w:r w:rsidR="00F6550F">
        <w:t xml:space="preserve">Üblicherweise kommen hierfür verschiedenste Sensorsysteme, wie </w:t>
      </w:r>
      <w:r w:rsidR="00F6550F" w:rsidRPr="00F6550F">
        <w:rPr>
          <w:i/>
          <w:iCs/>
          <w:color w:val="70AD47" w:themeColor="accent6"/>
        </w:rPr>
        <w:t>Ultraschall</w:t>
      </w:r>
      <w:r w:rsidR="00F6550F">
        <w:t xml:space="preserve">-, </w:t>
      </w:r>
      <w:r w:rsidR="00311D05">
        <w:rPr>
          <w:i/>
          <w:iCs/>
          <w:color w:val="70AD47" w:themeColor="accent6"/>
        </w:rPr>
        <w:t>RADAR</w:t>
      </w:r>
      <w:r w:rsidR="00F6550F">
        <w:t xml:space="preserve">- und </w:t>
      </w:r>
      <w:r w:rsidR="00F6550F" w:rsidRPr="00F6550F">
        <w:rPr>
          <w:i/>
          <w:iCs/>
          <w:color w:val="70AD47" w:themeColor="accent6"/>
        </w:rPr>
        <w:t>L</w:t>
      </w:r>
      <w:r w:rsidR="00311D05">
        <w:rPr>
          <w:i/>
          <w:iCs/>
          <w:color w:val="70AD47" w:themeColor="accent6"/>
        </w:rPr>
        <w:t>IDAR</w:t>
      </w:r>
      <w:r w:rsidR="00F6550F">
        <w:t xml:space="preserve">-Sensoren, sowie kamerabasierte Verfahren, wie das </w:t>
      </w:r>
      <w:r w:rsidR="00F6550F" w:rsidRPr="00F6550F">
        <w:rPr>
          <w:color w:val="70AD47" w:themeColor="accent6"/>
        </w:rPr>
        <w:t>Stereo</w:t>
      </w:r>
      <w:r w:rsidR="00F6550F">
        <w:t xml:space="preserve">- und das </w:t>
      </w:r>
      <w:r w:rsidR="00F6550F" w:rsidRPr="00F6550F">
        <w:rPr>
          <w:color w:val="70AD47" w:themeColor="accent6"/>
        </w:rPr>
        <w:t>Maschinelle-Sehen</w:t>
      </w:r>
      <w:r w:rsidR="00F6550F">
        <w:t xml:space="preserve"> zum Einsatz</w:t>
      </w:r>
      <w:r w:rsidR="000473D0">
        <w:t xml:space="preserve">, welche allesamt spezifische Vor- und Nachteile mit sich bringen. Die Vorteile können hierbei durch die sogenannte </w:t>
      </w:r>
      <w:r w:rsidR="000473D0" w:rsidRPr="00590199">
        <w:rPr>
          <w:i/>
          <w:iCs/>
        </w:rPr>
        <w:t>Sensordatenfusion</w:t>
      </w:r>
      <w:r w:rsidR="000473D0">
        <w:t xml:space="preserve">, also durch die Kombination von Informationen aus verschieden Sensorsystemen, oft gut zusammengeführt werden, was auch häufig zum Ausgleich spezifischer Nachteile einzelner </w:t>
      </w:r>
      <w:r w:rsidR="00B236AC">
        <w:t>Sensoren</w:t>
      </w:r>
      <w:r w:rsidR="000473D0">
        <w:t xml:space="preserve"> führt </w:t>
      </w:r>
      <w:sdt>
        <w:sdtPr>
          <w:alias w:val="To edit, see citavi.com/edit"/>
          <w:tag w:val="CitaviPlaceholder#806bda95-f36a-4755-ac20-3af9479d61ae"/>
          <w:id w:val="296802882"/>
          <w:placeholder>
            <w:docPart w:val="DefaultPlaceholder_-1854013440"/>
          </w:placeholder>
        </w:sdtPr>
        <w:sdtEndPr>
          <w:rPr>
            <w:color w:val="FF0000"/>
          </w:rPr>
        </w:sdtEndPr>
        <w:sdtContent>
          <w:r w:rsidR="000473D0" w:rsidRPr="00684848">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TEyOTY1LTJmYmYtNGUxMC1iMWJiLWRlMGZjZTUzOTI1OCIsIlJhbmdlTGVuZ3RoIjoxMSwiUmVmZXJlbmNlSWQiOiI3NTFkNjk1Zi1jZWEzLTQwMjItYmE0ZS0zNDMxZWVmZmEy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QwIiwiU3RhcnRQYWdlIjp7IiRpZCI6IjUiLCIkdHlwZSI6IlN3aXNzQWNhZGVtaWMuUGFnZU51bWJlciwgU3dpc3NBY2FkZW1pYyIsIklzRnVsbHlOdW1lcmljIjp0cnVlLCJOdW1iZXIiOjQ0MCwiTnVtYmVyaW5nVHlwZSI6MCwiTnVtZXJhbFN5c3RlbSI6MCwiT3JpZ2luYWxTdHJpbmciOiI0NDAiLCJQcmV0dHlTdHJpbmciOiI0NDAifX0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yLCJPcmlnaW5hbFN0cmluZyI6IkM6XFxVc2Vyc1xcbGVubmlcXEFwcERhdGFcXExvY2FsXFxUZW1wXFx2MGJqYjJmNC5qcGciLCJVcmlTdHJpbmciOiI3NTFkNjk1Zi1jZWEzLTQwMjItYmE0ZS0zNDMxZWVmZmEyYm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EwIn19XSwiSGFzTGFiZWwxIjpmYWxzZSwiSGFzTGFiZWwyIjpmYWxzZSwiSXNibiI6Ijk3ODM2NTgwNTczNDMiLCJLZXl3b3JkcyI6W10sIkxhbmd1YWdlIjoiZ2Vy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ZWJvb2tjZW50cmFsLnByb3F1ZXN0LmNvbS9saWIva3hwL2RldGFpbC5hY3Rpb24/ZG9jSUQ9MTk5Nzg4OCIsIlVyaVN0cmluZyI6Imh0dHBzOi8vZWJvb2tjZW50cmFsLnByb3F1ZXN0LmNvbS9saWIva3hwL2RldGFpbC5hY3Rpb24/ZG9jSUQ9MTk5Nzg4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ywgUy4gNDQwXSJ9XX0sIlRhZyI6IkNpdGF2aVBsYWNlaG9sZGVyIzgwNmJkYTk1LWYzNmEtNDc1NS1hYzIwLTNhZjk0NzlkNjFhZSIsIlRleHQiOiJbMywgUy4gNDQwXSIsIldBSVZlcnNpb24iOiI2LjE0LjAuMCJ9}</w:instrText>
          </w:r>
          <w:r w:rsidR="000473D0" w:rsidRPr="00684848">
            <w:fldChar w:fldCharType="separate"/>
          </w:r>
          <w:r w:rsidR="00CA0B4B">
            <w:t>[3, S. 440]</w:t>
          </w:r>
          <w:r w:rsidR="000473D0" w:rsidRPr="00684848">
            <w:fldChar w:fldCharType="end"/>
          </w:r>
        </w:sdtContent>
      </w:sdt>
      <w:r w:rsidR="00F6550F">
        <w:t>.</w:t>
      </w:r>
      <w:r w:rsidR="000473D0">
        <w:t xml:space="preserve"> </w:t>
      </w:r>
      <w:r w:rsidR="003D4686">
        <w:t>Ein</w:t>
      </w:r>
      <w:r w:rsidR="00AF716C">
        <w:t xml:space="preserve"> wesentlicher</w:t>
      </w:r>
      <w:r w:rsidR="003D4686">
        <w:t xml:space="preserve"> Nachteil </w:t>
      </w:r>
      <w:r w:rsidR="004512BE">
        <w:t xml:space="preserve">bleibt </w:t>
      </w:r>
      <w:r w:rsidR="00E644DA">
        <w:t xml:space="preserve">bei den heute verbreiteten Systemen </w:t>
      </w:r>
      <w:r w:rsidR="004512BE">
        <w:t>jedoch in jedem Fall bestehen</w:t>
      </w:r>
      <w:r w:rsidR="00AF716C">
        <w:t>, d</w:t>
      </w:r>
      <w:r w:rsidR="00493AA2">
        <w:t xml:space="preserve">enn </w:t>
      </w:r>
      <w:r w:rsidR="004512BE">
        <w:t xml:space="preserve">alle beschränken sich </w:t>
      </w:r>
      <w:r w:rsidR="00493AA2">
        <w:t>auf ein stark limitiertes Umfeld des Fahrzeuges, welches sich im Fall von kamerabasierten Verfahren bspw. auf das Sichtfeld der Kameras beschränkt.</w:t>
      </w:r>
      <w:r w:rsidR="00AF716C">
        <w:t xml:space="preserve"> Dieses Sichtfeld kann jedoch insbesondere im städtischen Verkehr sehr stark eingeschränkt sein</w:t>
      </w:r>
      <w:r w:rsidR="00106307">
        <w:t xml:space="preserve">, woraus sich ein Bedarf nach Systemen begründet, welche auch zur erweiterten Umfeldwahrnehmung eingesetzt werden </w:t>
      </w:r>
      <w:r w:rsidR="00250F33">
        <w:t>können,</w:t>
      </w:r>
      <w:r w:rsidR="00106307">
        <w:t xml:space="preserve"> um die bestehenden Systeme zu </w:t>
      </w:r>
      <w:r w:rsidR="001C4A27">
        <w:t>ergänzen</w:t>
      </w:r>
      <w:r w:rsidR="00106307">
        <w:t xml:space="preserve"> </w:t>
      </w:r>
      <w:r w:rsidR="00320669">
        <w:t xml:space="preserve">und das autonome Fahren </w:t>
      </w:r>
      <w:r w:rsidR="00590199">
        <w:t>somit</w:t>
      </w:r>
      <w:r w:rsidR="00475D0D">
        <w:t xml:space="preserve"> </w:t>
      </w:r>
      <w:r w:rsidR="00320669">
        <w:t>sicherer zu machen.</w:t>
      </w:r>
    </w:p>
    <w:p w14:paraId="45952B50" w14:textId="6F94072B" w:rsidR="00620355" w:rsidRDefault="001800EB" w:rsidP="003038A5">
      <w:r>
        <w:t xml:space="preserve">Im Zuge dieser Bachelorarbeit soll hierbei </w:t>
      </w:r>
      <w:r w:rsidR="00E8610B">
        <w:t>die Möglichkeit</w:t>
      </w:r>
      <w:r>
        <w:t xml:space="preserve"> </w:t>
      </w:r>
      <w:r w:rsidR="00C8323D">
        <w:t>erforscht</w:t>
      </w:r>
      <w:r>
        <w:t xml:space="preserve"> werden, </w:t>
      </w:r>
      <w:r w:rsidR="001869DC">
        <w:t xml:space="preserve">Verkehrsteilnehmer auf Basis von </w:t>
      </w:r>
      <w:r w:rsidR="00F2587D">
        <w:t>sequenziell bereitgestellten</w:t>
      </w:r>
      <w:r w:rsidR="001869DC">
        <w:t xml:space="preserve"> </w:t>
      </w:r>
      <w:r w:rsidR="001869DC" w:rsidRPr="00465A5C">
        <w:rPr>
          <w:i/>
          <w:iCs/>
        </w:rPr>
        <w:t>GNSS-Koordinaten</w:t>
      </w:r>
      <w:r w:rsidR="00E8610B" w:rsidRPr="0050017B">
        <w:t xml:space="preserve"> </w:t>
      </w:r>
      <w:r w:rsidR="00E8610B" w:rsidRPr="00E8610B">
        <w:t xml:space="preserve">durch den Einsatz </w:t>
      </w:r>
      <w:r w:rsidR="00E8610B" w:rsidRPr="00E8610B">
        <w:rPr>
          <w:i/>
          <w:iCs/>
        </w:rPr>
        <w:t>maschineller Lernverfahren</w:t>
      </w:r>
      <w:r w:rsidR="001869DC">
        <w:t xml:space="preserve"> in verschiedene Typen zu klassifizieren.</w:t>
      </w:r>
      <w:r w:rsidR="00F2587D">
        <w:t xml:space="preserve"> </w:t>
      </w:r>
      <w:r w:rsidR="00E8610B">
        <w:t xml:space="preserve">Hierbei soll die Klassifikation möglichst realitätsnah, also insbesondere unter der Nutzung von realen </w:t>
      </w:r>
      <w:r w:rsidR="00417E41">
        <w:t xml:space="preserve">Positionssequenzen aus dem Straßenverkehr, </w:t>
      </w:r>
      <w:r w:rsidR="00E8610B">
        <w:t>umgesetzt</w:t>
      </w:r>
      <w:r w:rsidR="00417E41">
        <w:t xml:space="preserve"> werden.  </w:t>
      </w:r>
      <w:r w:rsidR="00C4487B">
        <w:t xml:space="preserve">Aus vorangegangenen Forschungsarbeiten ist dabei bekannt, dass reale Positionsdaten, die über das GNSS ermittelt </w:t>
      </w:r>
      <w:r w:rsidR="00BF4694">
        <w:t>werden,</w:t>
      </w:r>
      <w:r w:rsidR="00C4487B">
        <w:t xml:space="preserve"> häufig ungenau und zu einem gewissen Grad verrauscht sind</w:t>
      </w:r>
      <w:r w:rsidR="00E8610B">
        <w:t>, w</w:t>
      </w:r>
      <w:r w:rsidR="00BF4694">
        <w:t xml:space="preserve">eshalb im </w:t>
      </w:r>
      <w:r w:rsidR="00E8610B">
        <w:t>Verlauf</w:t>
      </w:r>
      <w:r w:rsidR="00BF4694">
        <w:t xml:space="preserve"> dieser Arbeit</w:t>
      </w:r>
      <w:r w:rsidR="00620355">
        <w:t xml:space="preserve"> zunächst einmal</w:t>
      </w:r>
      <w:r w:rsidR="00C8323D">
        <w:t xml:space="preserve"> die</w:t>
      </w:r>
      <w:r w:rsidR="00620355">
        <w:t xml:space="preserve"> folgende </w:t>
      </w:r>
      <w:r w:rsidR="00ED2B24">
        <w:t>F</w:t>
      </w:r>
      <w:r w:rsidR="00620355">
        <w:t xml:space="preserve">rage untersucht </w:t>
      </w:r>
      <w:r w:rsidR="00AC052B">
        <w:t>wird</w:t>
      </w:r>
      <w:r w:rsidR="00620355">
        <w:t xml:space="preserve">: </w:t>
      </w:r>
    </w:p>
    <w:p w14:paraId="3A85B752" w14:textId="4A2846F0" w:rsidR="00620355" w:rsidRDefault="00620355" w:rsidP="003038A5">
      <w:pPr>
        <w:rPr>
          <w:i/>
          <w:iCs/>
        </w:rPr>
      </w:pPr>
      <w:r w:rsidRPr="00620355">
        <w:rPr>
          <w:i/>
          <w:iCs/>
        </w:rPr>
        <w:t>Wie können reale Positionsdaten, die Ungenauigkeiten und Rauschen aufweisen, so vorverarbeitet werden, dass sie sich gut für den Einsatz maschineller Lernverfahren eignen?</w:t>
      </w:r>
    </w:p>
    <w:p w14:paraId="1AF28EB0" w14:textId="54AF6948" w:rsidR="00620355" w:rsidRDefault="00620355" w:rsidP="003038A5">
      <w:r>
        <w:t xml:space="preserve">Im Anschluss daran ergibt sich </w:t>
      </w:r>
      <w:r w:rsidR="00C8323D">
        <w:t xml:space="preserve">dann </w:t>
      </w:r>
      <w:r>
        <w:t>die primäre Forschungsfrage der Arbeit:</w:t>
      </w:r>
    </w:p>
    <w:p w14:paraId="3C07198E" w14:textId="3B3843D9" w:rsidR="00F6550F" w:rsidRDefault="00620355" w:rsidP="003038A5">
      <w:pPr>
        <w:rPr>
          <w:i/>
          <w:iCs/>
        </w:rPr>
      </w:pPr>
      <w:r w:rsidRPr="00620355">
        <w:rPr>
          <w:i/>
          <w:iCs/>
        </w:rPr>
        <w:t>Welche Verfahren des maschinellen Lernens sind für die Klassifizierung von Verkehrsteilnehmern auf Basis von sequenziellen Positionsdaten geeignet?</w:t>
      </w:r>
    </w:p>
    <w:p w14:paraId="0CA6B813" w14:textId="62F98BBA" w:rsidR="00EE4DA0" w:rsidRPr="00EE4DA0" w:rsidRDefault="00EE4DA0" w:rsidP="003038A5">
      <w:r>
        <w:t xml:space="preserve">Sollten die Ergebnisse dieser Arbeit als positiv zu bewerten sein, ließe sich auf Basis der Antworten </w:t>
      </w:r>
      <w:r w:rsidR="00B4552A">
        <w:t>zu</w:t>
      </w:r>
      <w:r>
        <w:t xml:space="preserve"> diese</w:t>
      </w:r>
      <w:r w:rsidR="00B4552A">
        <w:t xml:space="preserve">n </w:t>
      </w:r>
      <w:r>
        <w:t xml:space="preserve">beiden Fragen, ein System entwickeln, welches </w:t>
      </w:r>
      <w:r w:rsidR="00B4552A">
        <w:t>in der Lage ist</w:t>
      </w:r>
      <w:r w:rsidR="00B05F89">
        <w:t>,</w:t>
      </w:r>
      <w:r w:rsidR="00B4552A">
        <w:t xml:space="preserve"> Informationen zu anderen Verkehrsteilnehmern </w:t>
      </w:r>
      <w:r w:rsidR="00B05F89">
        <w:t>abzuleiten</w:t>
      </w:r>
      <w:r w:rsidR="00B4552A">
        <w:t xml:space="preserve">, während sich diese noch </w:t>
      </w:r>
      <w:r w:rsidR="008348D5">
        <w:t xml:space="preserve">deutlich </w:t>
      </w:r>
      <w:r w:rsidR="00B4552A">
        <w:t xml:space="preserve">außerhalb der Reichweite der </w:t>
      </w:r>
      <w:r w:rsidR="008348D5">
        <w:t>bisher üblichen</w:t>
      </w:r>
      <w:r w:rsidR="00B4552A">
        <w:t xml:space="preserve"> Sensorsysteme von autonomen Fahrzeugen befinden. </w:t>
      </w:r>
    </w:p>
    <w:p w14:paraId="2CF95D62" w14:textId="5A25FCCA" w:rsidR="00801569" w:rsidRDefault="00801569" w:rsidP="00C04DDC">
      <w:pPr>
        <w:pStyle w:val="berschrift2"/>
      </w:pPr>
      <w:bookmarkStart w:id="9" w:name="_Toc141460724"/>
      <w:r w:rsidRPr="00AB0677">
        <w:lastRenderedPageBreak/>
        <w:t>Aufbau der Arbeit</w:t>
      </w:r>
      <w:bookmarkEnd w:id="9"/>
    </w:p>
    <w:p w14:paraId="07FEAB56" w14:textId="52E6502E" w:rsidR="00F907E5" w:rsidRPr="004470D5" w:rsidRDefault="00D66912" w:rsidP="00D66912">
      <w:r>
        <w:t xml:space="preserve">Um </w:t>
      </w:r>
      <w:r w:rsidR="000469C6">
        <w:t xml:space="preserve">die im letzten Abschnitt formulierten Forschungsfragen zu </w:t>
      </w:r>
      <w:r w:rsidR="002707E1">
        <w:t>beantworten,</w:t>
      </w:r>
      <w:r w:rsidR="000469C6">
        <w:t xml:space="preserve"> s</w:t>
      </w:r>
      <w:r w:rsidR="002707E1">
        <w:t xml:space="preserve">oll im nachfolgenden Kapitel 2 </w:t>
      </w:r>
      <w:r w:rsidR="002707E1" w:rsidRPr="002707E1">
        <w:rPr>
          <w:i/>
          <w:iCs/>
        </w:rPr>
        <w:t>Theoretischer Hintergrund</w:t>
      </w:r>
      <w:r w:rsidR="002707E1">
        <w:t xml:space="preserve"> zunächst auf die wesentlichen Grundlagen eingegangen werden, die für ein Verständnis der weiteren Arbeit notwendig sind. Anschließend wird im Kapitel 3 </w:t>
      </w:r>
      <w:r w:rsidR="002707E1" w:rsidRPr="002707E1">
        <w:rPr>
          <w:i/>
          <w:iCs/>
        </w:rPr>
        <w:t>Verwandte Arbeiten</w:t>
      </w:r>
      <w:r w:rsidR="002707E1">
        <w:rPr>
          <w:i/>
          <w:iCs/>
        </w:rPr>
        <w:t xml:space="preserve"> </w:t>
      </w:r>
      <w:r w:rsidR="002707E1">
        <w:t xml:space="preserve">auf den bisherigen Stand der Forschung Bezug genommen. Es wird aufgezeigt welche verwandten Ansätze bei der Klassifikation von Verkehrsteilnehmern aus Positionsdaten bereits existieren und worin sich diese von dem Ansatz </w:t>
      </w:r>
      <w:r w:rsidR="00373C23">
        <w:t>der vorliegenden</w:t>
      </w:r>
      <w:r w:rsidR="002707E1">
        <w:t xml:space="preserve"> Arbeit unterscheiden.</w:t>
      </w:r>
      <w:r w:rsidR="00373C23">
        <w:t xml:space="preserve"> In Kapitel 4 </w:t>
      </w:r>
      <w:r w:rsidR="00373C23" w:rsidRPr="00373C23">
        <w:rPr>
          <w:i/>
          <w:iCs/>
        </w:rPr>
        <w:t>Datengrundlage</w:t>
      </w:r>
      <w:r w:rsidR="00373C23">
        <w:t xml:space="preserve"> wird der Datensatz vorgestellt</w:t>
      </w:r>
      <w:r w:rsidR="00F907E5">
        <w:t xml:space="preserve">, welcher die Basis für die in dieser Arbeit umgesetzten Klassifikation bildet. </w:t>
      </w:r>
      <w:r w:rsidR="0072601D">
        <w:t xml:space="preserve">In Kapitel 5 </w:t>
      </w:r>
      <w:r w:rsidR="0072601D" w:rsidRPr="0072601D">
        <w:rPr>
          <w:i/>
          <w:iCs/>
        </w:rPr>
        <w:t>Anforderungen und Gesamtkonzept</w:t>
      </w:r>
      <w:r w:rsidR="0072601D">
        <w:t xml:space="preserve"> folgt basierend darauf die Vorstellung der wichtigsten Anforderungen und des angestrebten Gesamtkonzeptes der Klassifikation.</w:t>
      </w:r>
      <w:r w:rsidR="004470D5">
        <w:t xml:space="preserve"> Die nachfolgenden Kapitel 6 </w:t>
      </w:r>
      <w:r w:rsidR="004470D5" w:rsidRPr="004470D5">
        <w:rPr>
          <w:i/>
          <w:iCs/>
        </w:rPr>
        <w:t>Umsetzung des Map-Matchings</w:t>
      </w:r>
      <w:r w:rsidR="004470D5">
        <w:t xml:space="preserve"> und 7 </w:t>
      </w:r>
      <w:r w:rsidR="004470D5" w:rsidRPr="004470D5">
        <w:rPr>
          <w:i/>
          <w:iCs/>
        </w:rPr>
        <w:t>Umsetzung der Klassifikation</w:t>
      </w:r>
      <w:r w:rsidR="004470D5">
        <w:rPr>
          <w:i/>
          <w:iCs/>
        </w:rPr>
        <w:t xml:space="preserve"> </w:t>
      </w:r>
      <w:r w:rsidR="004470D5">
        <w:t xml:space="preserve">beschreiben die </w:t>
      </w:r>
      <w:r w:rsidR="00D3571E">
        <w:t>Realisierung und Implementierung</w:t>
      </w:r>
      <w:r w:rsidR="004470D5">
        <w:t xml:space="preserve"> der vielversprechendsten Verfahren zur Vorverarbeitung </w:t>
      </w:r>
      <w:r w:rsidR="005F6A0F">
        <w:t>bzw. zur</w:t>
      </w:r>
      <w:r w:rsidR="004470D5">
        <w:t xml:space="preserve"> Klassifikation der Positionssequenzen. Die Ergebnisse werden im Anschluss daran im Kapitel 8 </w:t>
      </w:r>
      <w:r w:rsidR="004470D5" w:rsidRPr="004470D5">
        <w:rPr>
          <w:i/>
          <w:iCs/>
        </w:rPr>
        <w:t>Evaluierung und Diskussion</w:t>
      </w:r>
      <w:r w:rsidR="004470D5">
        <w:t xml:space="preserve"> </w:t>
      </w:r>
      <w:r w:rsidR="002D2FD6">
        <w:t xml:space="preserve">auf Basis unabhängiger </w:t>
      </w:r>
      <w:r w:rsidR="0005759E">
        <w:t>Testd</w:t>
      </w:r>
      <w:r w:rsidR="002D2FD6">
        <w:t xml:space="preserve">aten </w:t>
      </w:r>
      <w:r w:rsidR="004470D5">
        <w:t>miteinander verglichen und hinsichtlich ihrer Qualität bewertet.</w:t>
      </w:r>
      <w:r w:rsidR="007F6FBB">
        <w:t xml:space="preserve"> Den Abschluss bildet das Kapitel 9 </w:t>
      </w:r>
      <w:r w:rsidR="007F6FBB" w:rsidRPr="007F6FBB">
        <w:rPr>
          <w:i/>
          <w:iCs/>
        </w:rPr>
        <w:t>Zusammenfassung und Ausblick</w:t>
      </w:r>
      <w:r w:rsidR="007F6FBB">
        <w:t>, in welchem ein Fazit gezogen und auf weiteres Forschungspotenzial hingewiesen wird.</w:t>
      </w:r>
    </w:p>
    <w:p w14:paraId="59180E2F" w14:textId="759E5AB2" w:rsidR="00750369" w:rsidRDefault="00BD43D5" w:rsidP="007B71BC">
      <w:pPr>
        <w:pStyle w:val="berschrift1"/>
      </w:pPr>
      <w:bookmarkStart w:id="10" w:name="_Toc141460725"/>
      <w:r>
        <w:lastRenderedPageBreak/>
        <w:t>Theoretischer Hintergrund</w:t>
      </w:r>
      <w:bookmarkEnd w:id="10"/>
    </w:p>
    <w:p w14:paraId="0E5E1EAF" w14:textId="77777777" w:rsidR="00C057EC" w:rsidRDefault="00C057EC" w:rsidP="00C057EC">
      <w:pPr>
        <w:pStyle w:val="berschrift2"/>
      </w:pPr>
      <w:bookmarkStart w:id="11" w:name="_Toc141460726"/>
      <w:r>
        <w:t>Global Navigation Satellite System</w:t>
      </w:r>
      <w:bookmarkEnd w:id="11"/>
      <w:r>
        <w:t xml:space="preserve"> </w:t>
      </w:r>
    </w:p>
    <w:p w14:paraId="37DA0B3E" w14:textId="3F645A1B" w:rsidR="001C1E30" w:rsidRDefault="004D5A20" w:rsidP="001C1E30">
      <w:r w:rsidRPr="004D5A20">
        <w:rPr>
          <w:i/>
          <w:iCs/>
        </w:rPr>
        <w:t>Global Navigation Satellite System</w:t>
      </w:r>
      <w:r w:rsidRPr="004D5A20">
        <w:t xml:space="preserve"> (dt. gl</w:t>
      </w:r>
      <w:r>
        <w:t>obales Navigationssatellitensystem) ist der Sammelbegriff für die zahlreichen satellitengestützten Systeme, welche heute für den Zweck der Navigation und Standortbestimmung eingesetzt werden. Hierzu zählen neben de</w:t>
      </w:r>
      <w:r w:rsidR="008470FB">
        <w:t>n global verfügbaren</w:t>
      </w:r>
      <w:r>
        <w:t xml:space="preserve"> </w:t>
      </w:r>
      <w:r w:rsidR="008470FB">
        <w:t xml:space="preserve">Systemen, wie dem </w:t>
      </w:r>
      <w:r w:rsidRPr="008470FB">
        <w:rPr>
          <w:i/>
          <w:iCs/>
        </w:rPr>
        <w:t>Global Positioning System</w:t>
      </w:r>
      <w:r w:rsidR="008470FB">
        <w:rPr>
          <w:i/>
          <w:iCs/>
        </w:rPr>
        <w:t xml:space="preserve"> </w:t>
      </w:r>
      <w:r w:rsidR="008470FB" w:rsidRPr="008470FB">
        <w:t>(GPS)</w:t>
      </w:r>
      <w:r w:rsidR="008470FB">
        <w:rPr>
          <w:i/>
          <w:iCs/>
        </w:rPr>
        <w:t xml:space="preserve"> </w:t>
      </w:r>
      <w:r w:rsidR="008470FB">
        <w:t xml:space="preserve">der Vereinigten Staaten von Amerika, dem </w:t>
      </w:r>
      <w:r w:rsidR="008470FB" w:rsidRPr="00642142">
        <w:rPr>
          <w:i/>
          <w:iCs/>
        </w:rPr>
        <w:t>GLONASS</w:t>
      </w:r>
      <w:r w:rsidR="008470FB">
        <w:t xml:space="preserve"> der russischen Föderation, dem </w:t>
      </w:r>
      <w:r w:rsidR="008470FB" w:rsidRPr="00642142">
        <w:rPr>
          <w:i/>
          <w:iCs/>
        </w:rPr>
        <w:t>Galileo</w:t>
      </w:r>
      <w:r w:rsidR="008470FB">
        <w:t xml:space="preserve">-System der Europäischen Union und dem </w:t>
      </w:r>
      <w:r w:rsidR="008470FB" w:rsidRPr="00642142">
        <w:rPr>
          <w:i/>
          <w:iCs/>
        </w:rPr>
        <w:t>BeiDou</w:t>
      </w:r>
      <w:r w:rsidR="008470FB">
        <w:t>-System der Volksrepublik China auch weitere regional</w:t>
      </w:r>
      <w:r w:rsidR="006503AB">
        <w:t xml:space="preserve"> beschränkte</w:t>
      </w:r>
      <w:r w:rsidR="008470FB">
        <w:t xml:space="preserve"> Unterstützungssysteme</w:t>
      </w:r>
      <w:r w:rsidR="00684848">
        <w:t xml:space="preserve"> </w:t>
      </w:r>
      <w:sdt>
        <w:sdtPr>
          <w:alias w:val="To edit, see citavi.com/edit"/>
          <w:tag w:val="CitaviPlaceholder#870cd16a-ce94-4c78-803e-91dd714689cb"/>
          <w:id w:val="-1125077940"/>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mY0YmMwLWJiY2MtNGFhYS05N2JjLTRhNTZlZTY0NDQ3M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g3MGNkMTZhLWNlOTQtNGM3OC04MDNlLTkxZGQ3MTQ2ODljYiIsIlRleHQiOiJbNCwgUy4gMl0iLCJXQUlWZXJzaW9uIjoiNi4xNC4wLjAifQ==}</w:instrText>
          </w:r>
          <w:r w:rsidR="00684848">
            <w:fldChar w:fldCharType="separate"/>
          </w:r>
          <w:r w:rsidR="00CA0B4B">
            <w:t>[4, S. 2]</w:t>
          </w:r>
          <w:r w:rsidR="00684848">
            <w:fldChar w:fldCharType="end"/>
          </w:r>
        </w:sdtContent>
      </w:sdt>
      <w:r w:rsidR="008470FB">
        <w:t>.</w:t>
      </w:r>
      <w:r w:rsidR="0036097D">
        <w:t xml:space="preserve"> </w:t>
      </w:r>
    </w:p>
    <w:p w14:paraId="33966FFA" w14:textId="224DFC73" w:rsidR="00974F04" w:rsidRDefault="00740675" w:rsidP="00C057EC">
      <w:r>
        <w:t xml:space="preserve">Die Standortbestimmung basiert bei allen Systemen auf dem sogenannten </w:t>
      </w:r>
      <w:r>
        <w:rPr>
          <w:i/>
          <w:iCs/>
        </w:rPr>
        <w:t>T</w:t>
      </w:r>
      <w:r w:rsidRPr="00740675">
        <w:rPr>
          <w:i/>
          <w:iCs/>
        </w:rPr>
        <w:t>ime-of-</w:t>
      </w:r>
      <w:r>
        <w:rPr>
          <w:i/>
          <w:iCs/>
        </w:rPr>
        <w:t>A</w:t>
      </w:r>
      <w:r w:rsidRPr="00740675">
        <w:rPr>
          <w:i/>
          <w:iCs/>
        </w:rPr>
        <w:t>rrival-</w:t>
      </w:r>
      <w:r>
        <w:rPr>
          <w:i/>
          <w:iCs/>
        </w:rPr>
        <w:t>R</w:t>
      </w:r>
      <w:r w:rsidRPr="00740675">
        <w:rPr>
          <w:i/>
          <w:iCs/>
        </w:rPr>
        <w:t>anging</w:t>
      </w:r>
      <w:r w:rsidRPr="00740675">
        <w:t>.</w:t>
      </w:r>
      <w:r>
        <w:t xml:space="preserve"> Hierbei werden ausgehend von den Satelliten</w:t>
      </w:r>
      <w:r w:rsidR="00974F04">
        <w:t xml:space="preserve"> Signale</w:t>
      </w:r>
      <w:r>
        <w:t xml:space="preserve"> </w:t>
      </w:r>
      <w:r w:rsidR="00974F04">
        <w:t>(</w:t>
      </w:r>
      <w:r>
        <w:rPr>
          <w:i/>
          <w:iCs/>
        </w:rPr>
        <w:t>R</w:t>
      </w:r>
      <w:r w:rsidRPr="00740675">
        <w:rPr>
          <w:i/>
          <w:iCs/>
        </w:rPr>
        <w:t>anging-</w:t>
      </w:r>
      <w:r>
        <w:rPr>
          <w:i/>
          <w:iCs/>
        </w:rPr>
        <w:t>C</w:t>
      </w:r>
      <w:r w:rsidRPr="00740675">
        <w:rPr>
          <w:i/>
          <w:iCs/>
        </w:rPr>
        <w:t>odes</w:t>
      </w:r>
      <w:r w:rsidR="00974F04">
        <w:rPr>
          <w:i/>
          <w:iCs/>
        </w:rPr>
        <w:t>)</w:t>
      </w:r>
      <w:r>
        <w:t xml:space="preserve"> gesendet, welche die aktuelle Position des sendenden Satelliten und den Sendezeitpunkt umfassen. </w:t>
      </w:r>
      <w:r w:rsidR="00974F04">
        <w:t xml:space="preserve">Nachdem die Signale durch ein GNSS-fähiges Gerät empfangen wurden, werden die Signallaufzeiten errechnet. Diese </w:t>
      </w:r>
      <w:r w:rsidR="00134059">
        <w:t>werden</w:t>
      </w:r>
      <w:r w:rsidR="00974F04">
        <w:t xml:space="preserve"> im Anschluss mit der </w:t>
      </w:r>
      <w:r w:rsidR="000B75CF">
        <w:t>Signalgeschwindigkeit</w:t>
      </w:r>
      <w:r w:rsidR="00974F04">
        <w:t xml:space="preserve"> multipliziert</w:t>
      </w:r>
      <w:r w:rsidR="005A2EF4">
        <w:t>,</w:t>
      </w:r>
      <w:r w:rsidR="00974F04">
        <w:t xml:space="preserve"> um die Entfernung zu den Satelliten zu bestimmen</w:t>
      </w:r>
      <w:r w:rsidR="00684848">
        <w:t xml:space="preserve"> </w:t>
      </w:r>
      <w:sdt>
        <w:sdtPr>
          <w:alias w:val="To edit, see citavi.com/edit"/>
          <w:tag w:val="CitaviPlaceholder#baa0d5e9-885a-4852-9d16-46cea6af3825"/>
          <w:id w:val="1765331288"/>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DI1NTk2LTc5OTktNGIwYS1iMGY4LWQ2MDZiMGE4NjQyMSIsIlJhbmdlTGVuZ3RoIjoxMy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sZW5uaVxcQXBwRGF0YVxcTG9jYWxcXFRlbXBcXHRva3ZiZ20zLmpwZyIsIlVyaVN0cmluZyI6ImMzYWQxOTIyLWJiYWEtNDY5MC1hMTg3LTUzYzgwMmY4MmJhZ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yZWYiOiI3In0seyIkcmVmIjoiOSJ9XSwiRWRpdGlvbiI6IlRoaXJkIGVkaXRpb24iLCJFdmFsdWF0aW9uQ29tcGxleGl0eSI6MCwiRXZhbHVhdGlvblNvdXJjZVRleHRGb3JtYXQiOjAsIkdyb3VwcyI6W3siJGlkIjoiMTI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WzQsIFMuIDE5ZmYuXSJ9XX0sIlRhZyI6IkNpdGF2aVBsYWNlaG9sZGVyI2JhYTBkNWU5LTg4NWEtNDg1Mi05ZDE2LTQ2Y2VhNmFmMzgyNSIsIlRleHQiOiJbNCwgUy4gMTlmZi5dIiwiV0FJVmVyc2lvbiI6IjYuMTQuMC4wIn0=}</w:instrText>
          </w:r>
          <w:r w:rsidR="00684848">
            <w:fldChar w:fldCharType="separate"/>
          </w:r>
          <w:r w:rsidR="00CA0B4B">
            <w:t>[4, S. 19ff.]</w:t>
          </w:r>
          <w:r w:rsidR="00684848">
            <w:fldChar w:fldCharType="end"/>
          </w:r>
        </w:sdtContent>
      </w:sdt>
      <w:r w:rsidR="00684848">
        <w:t xml:space="preserve">. </w:t>
      </w:r>
      <w:r w:rsidR="006608EF">
        <w:t xml:space="preserve">Ist die Entfernung zu vier Satelliten </w:t>
      </w:r>
      <w:r w:rsidR="00A13EBF">
        <w:t xml:space="preserve">(und deren Position) </w:t>
      </w:r>
      <w:r w:rsidR="006608EF">
        <w:t>bekannt, kann</w:t>
      </w:r>
      <w:r w:rsidR="00007978">
        <w:t xml:space="preserve"> daraus</w:t>
      </w:r>
      <w:r w:rsidR="00754CFA">
        <w:t xml:space="preserve">, wie in </w:t>
      </w:r>
      <w:r w:rsidR="00754CFA" w:rsidRPr="00796B9D">
        <w:rPr>
          <w:color w:val="FF0000"/>
        </w:rPr>
        <w:t xml:space="preserve">Abb. </w:t>
      </w:r>
      <w:r w:rsidR="00007978">
        <w:rPr>
          <w:color w:val="FF0000"/>
        </w:rPr>
        <w:t>1</w:t>
      </w:r>
      <w:r w:rsidR="00754CFA" w:rsidRPr="00796B9D">
        <w:rPr>
          <w:color w:val="FF0000"/>
        </w:rPr>
        <w:t xml:space="preserve"> </w:t>
      </w:r>
      <w:r w:rsidR="00754CFA">
        <w:t>veranschaulicht,</w:t>
      </w:r>
      <w:r w:rsidR="006608EF">
        <w:t xml:space="preserve"> der Standort</w:t>
      </w:r>
      <w:r w:rsidR="00661FD9">
        <w:t xml:space="preserve"> </w:t>
      </w:r>
      <w:r w:rsidR="00946F8D">
        <w:t>des empfangenden Geräts</w:t>
      </w:r>
      <w:r w:rsidR="009F1612">
        <w:t>, in Form von Koordinaten und Höhe,</w:t>
      </w:r>
      <w:r w:rsidR="006608EF">
        <w:t xml:space="preserve"> ermittelt werden. </w:t>
      </w:r>
      <w:r w:rsidR="00B21927">
        <w:t xml:space="preserve">Theoretisch würden sogar drei Satelliten ausreichen, wenn davon ausgegangen werden kann, dass die Uhren der Satelliten und des Empfängers perfekt synchronisiert sind, </w:t>
      </w:r>
      <w:r w:rsidR="00134059">
        <w:t>was in der Praxis jedoch meist nicht der Fall ist</w:t>
      </w:r>
      <w:r w:rsidR="00684848">
        <w:t xml:space="preserve"> </w:t>
      </w:r>
      <w:sdt>
        <w:sdtPr>
          <w:alias w:val="To edit, see citavi.com/edit"/>
          <w:tag w:val="CitaviPlaceholder#40a0fb82-103e-4670-8379-8754aaf461a9"/>
          <w:id w:val="-583835679"/>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NWU0M2IzLTAzOWMtNGQxNC05ODIzLTY3OGQ3OTAwY2M4Z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QwYTBmYjgyLTEwM2UtNDY3MC04Mzc5LTg3NTRhYWY0NjFhOSIsIlRleHQiOiJbNCwgUy4gMl0iLCJXQUlWZXJzaW9uIjoiNi4xNC4wLjAifQ==}</w:instrText>
          </w:r>
          <w:r w:rsidR="00684848">
            <w:fldChar w:fldCharType="separate"/>
          </w:r>
          <w:r w:rsidR="00CA0B4B">
            <w:t>[4, S. 2]</w:t>
          </w:r>
          <w:r w:rsidR="00684848">
            <w:fldChar w:fldCharType="end"/>
          </w:r>
        </w:sdtContent>
      </w:sdt>
      <w:r w:rsidR="00B21927">
        <w:t xml:space="preserve">. </w:t>
      </w:r>
    </w:p>
    <w:p w14:paraId="69018FC5" w14:textId="77777777" w:rsidR="00796B9D" w:rsidRDefault="00796B9D" w:rsidP="00796B9D">
      <w:pPr>
        <w:pStyle w:val="AbbMitRahmen"/>
        <w:keepNext/>
      </w:pPr>
      <w:r w:rsidRPr="00796B9D">
        <w:rPr>
          <w:noProof/>
        </w:rPr>
        <w:drawing>
          <wp:inline distT="0" distB="0" distL="0" distR="0" wp14:anchorId="56F96FF7" wp14:editId="328F3CFE">
            <wp:extent cx="2967486" cy="1819025"/>
            <wp:effectExtent l="0" t="0" r="4445" b="0"/>
            <wp:docPr id="1029867895" name="Grafik 1" descr="Ein Bild, das Kreis, Kuns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867895" name="Grafik 1" descr="Ein Bild, das Kreis, Kunst, Design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31685" cy="1858378"/>
                    </a:xfrm>
                    <a:prstGeom prst="rect">
                      <a:avLst/>
                    </a:prstGeom>
                  </pic:spPr>
                </pic:pic>
              </a:graphicData>
            </a:graphic>
          </wp:inline>
        </w:drawing>
      </w:r>
    </w:p>
    <w:p w14:paraId="4124F1E3" w14:textId="7A37AB01" w:rsidR="00796B9D" w:rsidRPr="00796B9D" w:rsidRDefault="00796B9D" w:rsidP="00796B9D">
      <w:pPr>
        <w:pStyle w:val="Beschriftung"/>
        <w:jc w:val="center"/>
      </w:pPr>
      <w:bookmarkStart w:id="12" w:name="_Toc141460777"/>
      <w:r w:rsidRPr="00796B9D">
        <w:t xml:space="preserve">Abb.  </w:t>
      </w:r>
      <w:fldSimple w:instr=" SEQ Abb._ \* ARABIC ">
        <w:r w:rsidR="00CD27B6">
          <w:rPr>
            <w:noProof/>
          </w:rPr>
          <w:t>1</w:t>
        </w:r>
      </w:fldSimple>
      <w:r w:rsidRPr="00796B9D">
        <w:t>: Ermittlung der GNSS-Position als Schnittpunkt mehrerer Kugeln</w:t>
      </w:r>
      <w:r>
        <w:t xml:space="preserve"> </w:t>
      </w:r>
      <w:sdt>
        <w:sdtPr>
          <w:alias w:val="To edit, see citavi.com/edit"/>
          <w:tag w:val="CitaviPlaceholder#f1fc6e7d-d139-425d-be22-fc93cbd54a77"/>
          <w:id w:val="-2007509519"/>
          <w:placeholder>
            <w:docPart w:val="DefaultPlaceholder_-1854013440"/>
          </w:placeholder>
        </w:sdtPr>
        <w:sdtContent>
          <w:r>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GQzZTRjLWJlNTAtNGQ5NS05N2Q4LTE4MDI5MzMwNmMyYyIsIlJhbmdlTGVuZ3RoIjozLCJSZWZlcmVuY2VJZCI6IjdmMTA0ZmEwLTA3M2ItNGIwYi1iNjM2LWJiMjVkM2ZhZThl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EYXRlIjoiMzA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G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RlLndpa2lwZWRpYS5vcmcvdy9pbmRleC5waHA/dGl0bGU9R2xvYmFsZXNfTmF2aWdhdGlvbnNzYXRlbGxpdGVuc3lzdGVtJm9sZGlkPTIzMzMxMjgzNiIsIlVyaVN0cmluZyI6Imh0dHBzOi8vZGUud2lraXBlZGlhLm9yZy93L2luZGV4LnBocD90aXRsZT1HbG9iYWxlc19OYXZpZ2F0aW9uc3NhdGVsbGl0ZW5zeXN0ZW0mb2xkaWQ9MjMzMzEyODM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}</w:instrText>
          </w:r>
          <w:r>
            <w:fldChar w:fldCharType="separate"/>
          </w:r>
          <w:r w:rsidR="0008262A">
            <w:t>[5]</w:t>
          </w:r>
          <w:r>
            <w:fldChar w:fldCharType="end"/>
          </w:r>
        </w:sdtContent>
      </w:sdt>
      <w:bookmarkEnd w:id="12"/>
    </w:p>
    <w:p w14:paraId="3DA03AEE" w14:textId="77777777" w:rsidR="00796B9D" w:rsidRDefault="00796B9D" w:rsidP="00C057EC"/>
    <w:p w14:paraId="2EA4D407" w14:textId="66DEA0D7" w:rsidR="001F3AFA" w:rsidRPr="00480C37" w:rsidRDefault="00B36FA7" w:rsidP="00C057EC">
      <w:r>
        <w:t xml:space="preserve">Die Genauigkeit der Positionsbestimmung mittels GNSS ist durch viele Faktoren abhängig. Bspw. sollten die Satelliten für eine genaue Bestimmung in Relation zum Empfänger möglichst </w:t>
      </w:r>
      <w:r>
        <w:lastRenderedPageBreak/>
        <w:t>gleichmäßig verteilt sein. Sind die genutzten Satelliten eng beisammen</w:t>
      </w:r>
      <w:r w:rsidR="00E666D1">
        <w:t xml:space="preserve"> oder ungleichmäßig verteilt</w:t>
      </w:r>
      <w:r>
        <w:t xml:space="preserve"> kann die Positionsermittlung sehr ungenau werden. Hinzu kommen weitere Fehlerquellen</w:t>
      </w:r>
      <w:r w:rsidR="007E3558">
        <w:t xml:space="preserve">, wie bspw. Signalbrechungen in der </w:t>
      </w:r>
      <w:r w:rsidR="003E19F5" w:rsidRPr="003E19F5">
        <w:t>Atmosphäre</w:t>
      </w:r>
      <w:r w:rsidR="007E3558" w:rsidRPr="003E19F5">
        <w:t xml:space="preserve"> </w:t>
      </w:r>
      <w:r w:rsidR="007E3558">
        <w:t>oder die Reflektion von Signalen an der Erdoberfläche oder</w:t>
      </w:r>
      <w:r w:rsidR="0045540E">
        <w:t xml:space="preserve"> </w:t>
      </w:r>
      <w:r w:rsidR="00E666D1">
        <w:t>auch Gebäuden.</w:t>
      </w:r>
      <w:r w:rsidR="0045540E">
        <w:t xml:space="preserve"> Letztere können, ebenso wie bspw. Berge, das Signal einzelner Satelliten blockieren, und </w:t>
      </w:r>
      <w:r w:rsidR="00A506B6">
        <w:t xml:space="preserve">hiermit </w:t>
      </w:r>
      <w:r w:rsidR="0045540E">
        <w:t>die Auswahl der Satelliten zur Standortbestimmung einschränken.</w:t>
      </w:r>
      <w:r w:rsidR="00A506B6">
        <w:t xml:space="preserve"> </w:t>
      </w:r>
      <w:r w:rsidR="00C57B40">
        <w:t>Einige dieser Fehlerfaktoren, insbesondere die atmosphärisch</w:t>
      </w:r>
      <w:r w:rsidR="00164D06">
        <w:t xml:space="preserve"> </w:t>
      </w:r>
      <w:r w:rsidR="00C57B40">
        <w:t xml:space="preserve">bedingten, können inzwischen durch Zusatzsysteme wie dem </w:t>
      </w:r>
      <w:r w:rsidR="00C57B40" w:rsidRPr="00C57B40">
        <w:rPr>
          <w:i/>
          <w:iCs/>
        </w:rPr>
        <w:t>European Geostationary Navigation Overlay Service</w:t>
      </w:r>
      <w:r w:rsidR="00C57B40">
        <w:t xml:space="preserve"> korrigiert werden. Diese senden über geostationäre Satelliten Korrektursignale, welche heutzutage von </w:t>
      </w:r>
      <w:r w:rsidR="001F1E58">
        <w:t>allen GNSS-fähigen Geräten</w:t>
      </w:r>
      <w:r w:rsidR="00C57B40">
        <w:t xml:space="preserve"> standardmäßig bei der </w:t>
      </w:r>
      <w:r w:rsidR="003E19F5">
        <w:t>Berechnung des Standortes</w:t>
      </w:r>
      <w:r w:rsidR="00C57B40">
        <w:t xml:space="preserve"> </w:t>
      </w:r>
      <w:r w:rsidR="003E19F5">
        <w:t>miteinbezogen</w:t>
      </w:r>
      <w:r w:rsidR="00C57B40">
        <w:t xml:space="preserve"> werden. Hierdurch sind durchschnittliche Genauigkeiten von etwa 5-15m </w:t>
      </w:r>
      <w:r w:rsidR="006C3E42">
        <w:t>erreichbar</w:t>
      </w:r>
      <w:r w:rsidR="00480C37">
        <w:t xml:space="preserve"> </w:t>
      </w:r>
      <w:sdt>
        <w:sdtPr>
          <w:alias w:val="To edit, see citavi.com/edit"/>
          <w:tag w:val="CitaviPlaceholder#dc70d96e-832a-463d-ba8d-ab494eba0144"/>
          <w:id w:val="-1762677382"/>
          <w:placeholder>
            <w:docPart w:val="DefaultPlaceholder_-1854013440"/>
          </w:placeholder>
        </w:sdtPr>
        <w:sdtContent>
          <w:r w:rsidR="00480C37">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Y2RkOTI2LTdlMzYtNDM5OS1iYTgxLTg0MzFlY2IxZDA3MyIsIlJhbmdlTGVuZ3RoIjozLCJSZWZlcmVuY2VJZCI6IjdmNTFiM2Q2LTgwYzctNDZlYS04ODgxLWZhMTdhOTRjMzV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FZGl0b3JzIjpbXSwiRXZhbHVhdGlvbkNvbXBsZXhpdHkiOjAsIkV2YWx1YXRpb25Tb3VyY2VUZXh0Rm9ybWF0IjowLCJHcm91cHMiOlt7IiRpZCI6Ijc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pZCI6IjgiLCIkdHlwZSI6IlN3aXNzQWNhZGVtaWMuQ2l0YXZpLlByb2plY3QsIFN3aXNzQWNhZGVtaWMuQ2l0YXZpIn19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tYWdpY21hcHMuZGUvZ25zcy13aXNzZW4vd2llLWZ1bmt0aW9uaWVydC1ncHMvP0w9MCIsIlVyaVN0cmluZyI6Imh0dHBzOi8vd3d3Lm1hZ2ljbWFwcy5kZS9nbnNzLXdpc3Nlbi93aWUtZnVua3Rpb25pZXJ0LWdwcy8/TD0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2XSJ9XX0sIlRhZyI6IkNpdGF2aVBsYWNlaG9sZGVyI2RjNzBkOTZlLTgzMmEtNDYzZC1iYThkLWFiNDk0ZWJhMDE0NCIsIlRleHQiOiJbNl0iLCJXQUlWZXJzaW9uIjoiNi4xNC4wLjAifQ==}</w:instrText>
          </w:r>
          <w:r w:rsidR="00480C37">
            <w:fldChar w:fldCharType="separate"/>
          </w:r>
          <w:r w:rsidR="00CA0B4B">
            <w:t>[6]</w:t>
          </w:r>
          <w:r w:rsidR="00480C37">
            <w:fldChar w:fldCharType="end"/>
          </w:r>
        </w:sdtContent>
      </w:sdt>
      <w:r w:rsidR="00C57B40">
        <w:t>.</w:t>
      </w:r>
    </w:p>
    <w:p w14:paraId="29321058" w14:textId="1CF9DD22" w:rsidR="00210C2F" w:rsidRPr="00210C2F" w:rsidRDefault="00C057EC" w:rsidP="00B84FFB">
      <w:pPr>
        <w:pStyle w:val="berschrift2"/>
      </w:pPr>
      <w:bookmarkStart w:id="13" w:name="_Toc141460727"/>
      <w:r>
        <w:t>Map-Matching</w:t>
      </w:r>
      <w:bookmarkEnd w:id="13"/>
    </w:p>
    <w:p w14:paraId="67B2D622" w14:textId="7ED99627" w:rsidR="00375724" w:rsidRDefault="00375724" w:rsidP="00375724">
      <w:r>
        <w:t xml:space="preserve">Wie im letzten Abschnitt bereits erwähnt, sind </w:t>
      </w:r>
      <w:r w:rsidR="00B553C9">
        <w:t>Positionen und somit auch Positionssequenzen</w:t>
      </w:r>
      <w:r>
        <w:t xml:space="preserve">, welche über das GNSS ermittelt werden </w:t>
      </w:r>
      <w:r w:rsidR="00B553C9">
        <w:t>im Regelfall</w:t>
      </w:r>
      <w:r>
        <w:t xml:space="preserve"> </w:t>
      </w:r>
      <w:r w:rsidR="00B553C9">
        <w:t>fehlerbelastet</w:t>
      </w:r>
      <w:r>
        <w:t xml:space="preserve">. </w:t>
      </w:r>
      <w:r w:rsidR="00B553C9">
        <w:t xml:space="preserve">Zum </w:t>
      </w:r>
      <w:r w:rsidR="00926C4B">
        <w:t>einen</w:t>
      </w:r>
      <w:r w:rsidR="00B553C9">
        <w:t xml:space="preserve"> durch </w:t>
      </w:r>
      <w:r w:rsidR="00164D06">
        <w:t xml:space="preserve">Abtastfehler, </w:t>
      </w:r>
      <w:r w:rsidR="00B553C9">
        <w:t>also de</w:t>
      </w:r>
      <w:r w:rsidR="001C5A67">
        <w:t>n</w:t>
      </w:r>
      <w:r w:rsidR="00B553C9">
        <w:t xml:space="preserve"> Verlust von Information zwischen zwei aufgenommenen </w:t>
      </w:r>
      <w:r w:rsidR="00926C4B" w:rsidRPr="009D50AB">
        <w:rPr>
          <w:color w:val="70AD47" w:themeColor="accent6"/>
        </w:rPr>
        <w:t>GNSS-Punkten</w:t>
      </w:r>
      <w:r w:rsidR="00164D06">
        <w:rPr>
          <w:color w:val="70AD47" w:themeColor="accent6"/>
        </w:rPr>
        <w:t xml:space="preserve">, </w:t>
      </w:r>
      <w:r w:rsidR="00164D06">
        <w:t>aber natürlich auch durch Messungenauigkeiten</w:t>
      </w:r>
      <w:r w:rsidR="00B553C9">
        <w:t>.</w:t>
      </w:r>
      <w:r w:rsidR="00B333D2">
        <w:t xml:space="preserve"> Diese </w:t>
      </w:r>
      <w:r w:rsidR="00164D06">
        <w:t>Ungenauigkeiten</w:t>
      </w:r>
      <w:r w:rsidR="00B333D2">
        <w:t xml:space="preserve"> zu ignorieren kann potenziell zu falschen Analysen und entsprechend auch zu falschen Schlussfolgerungen in den Klassifikationsmodellen führen</w:t>
      </w:r>
      <w:r w:rsidR="001C5A67">
        <w:t xml:space="preserve">. </w:t>
      </w:r>
      <w:r w:rsidR="001C5A67" w:rsidRPr="001C5A67">
        <w:rPr>
          <w:i/>
          <w:iCs/>
        </w:rPr>
        <w:t>Map-Matching</w:t>
      </w:r>
      <w:r w:rsidR="001C5A67">
        <w:t xml:space="preserve"> ist ein möglicher Ansatz derartige Fehler zu minimeren. Gemeint ist hiermit das Abbilden von aufgenommenen Positionssequenzen auf eine digitale Repräsentation eines Straßen- und Wegenetzes</w:t>
      </w:r>
      <w:r w:rsidR="003E43A0">
        <w:t xml:space="preserve">, das üblicherweise in Form eines </w:t>
      </w:r>
      <w:r w:rsidR="003E43A0" w:rsidRPr="003E43A0">
        <w:rPr>
          <w:i/>
          <w:iCs/>
          <w:color w:val="70AD47" w:themeColor="accent6"/>
        </w:rPr>
        <w:t>Graphen</w:t>
      </w:r>
      <w:r w:rsidR="003E43A0" w:rsidRPr="003E43A0">
        <w:rPr>
          <w:color w:val="70AD47" w:themeColor="accent6"/>
        </w:rPr>
        <w:t xml:space="preserve"> </w:t>
      </w:r>
      <w:r w:rsidR="003E43A0">
        <w:t>vorliegt</w:t>
      </w:r>
      <w:r w:rsidR="00B0097E" w:rsidRPr="003E43A0">
        <w:t xml:space="preserve"> </w:t>
      </w:r>
      <w:sdt>
        <w:sdtPr>
          <w:alias w:val="To edit, see citavi.com/edit"/>
          <w:tag w:val="CitaviPlaceholder#92acd8f6-780c-4073-8435-724d34d99390"/>
          <w:id w:val="916822791"/>
          <w:placeholder>
            <w:docPart w:val="DefaultPlaceholder_-1854013440"/>
          </w:placeholder>
        </w:sdtPr>
        <w:sdtContent>
          <w:r w:rsidR="00B0097E">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M3NTBlLWFiMzItNDM2OS04NDMwLWFkN2IxZDMzODE5O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3LTI3VDE3OjI0OjQy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OTJhY2Q4ZjYtNzgwYy00MDczLTg0MzUtNzI0ZDM0ZDk5MzkwIiwiVGV4dCI6Ils3XSIsIldBSVZlcnNpb24iOiI2LjE0LjAuMCJ9}</w:instrText>
          </w:r>
          <w:r w:rsidR="00B0097E">
            <w:fldChar w:fldCharType="separate"/>
          </w:r>
          <w:r w:rsidR="00CA0B4B">
            <w:t>[7]</w:t>
          </w:r>
          <w:r w:rsidR="00B0097E">
            <w:fldChar w:fldCharType="end"/>
          </w:r>
        </w:sdtContent>
      </w:sdt>
      <w:r w:rsidR="001C5A67">
        <w:t xml:space="preserve">.  </w:t>
      </w:r>
      <w:r w:rsidR="00DE7ABE" w:rsidRPr="0040396E">
        <w:rPr>
          <w:color w:val="FF0000"/>
        </w:rPr>
        <w:t>Abb. 2</w:t>
      </w:r>
      <w:r w:rsidR="00DE7ABE">
        <w:t xml:space="preserve"> zeigt ein Beispiel für ein solches Map-Matching.</w:t>
      </w:r>
    </w:p>
    <w:p w14:paraId="2D5B0550" w14:textId="36E43122" w:rsidR="006062C0" w:rsidRDefault="006062C0" w:rsidP="006062C0">
      <w:pPr>
        <w:pStyle w:val="AbbMitRahmen"/>
      </w:pPr>
      <w:r w:rsidRPr="00DE7ABE">
        <w:rPr>
          <w:noProof/>
        </w:rPr>
        <w:drawing>
          <wp:inline distT="0" distB="0" distL="0" distR="0" wp14:anchorId="6B3DA8EF" wp14:editId="333B5C0B">
            <wp:extent cx="3971925" cy="2456185"/>
            <wp:effectExtent l="0" t="0" r="0" b="1270"/>
            <wp:docPr id="1591620979" name="Grafik 1" descr="Ein Bild, das Reihe, Screenshot, Diagramm,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620979" name="Grafik 1" descr="Ein Bild, das Reihe, Screenshot, Diagramm, Karte enthält.&#10;&#10;Automatisch generierte Beschreibung"/>
                    <pic:cNvPicPr/>
                  </pic:nvPicPr>
                  <pic:blipFill>
                    <a:blip r:embed="rId16"/>
                    <a:stretch>
                      <a:fillRect/>
                    </a:stretch>
                  </pic:blipFill>
                  <pic:spPr>
                    <a:xfrm>
                      <a:off x="0" y="0"/>
                      <a:ext cx="4064461" cy="2513408"/>
                    </a:xfrm>
                    <a:prstGeom prst="rect">
                      <a:avLst/>
                    </a:prstGeom>
                  </pic:spPr>
                </pic:pic>
              </a:graphicData>
            </a:graphic>
          </wp:inline>
        </w:drawing>
      </w:r>
    </w:p>
    <w:p w14:paraId="1EAC567A" w14:textId="41CEF4DB" w:rsidR="006062C0" w:rsidRDefault="006062C0" w:rsidP="006062C0">
      <w:pPr>
        <w:pStyle w:val="Beschriftung"/>
        <w:jc w:val="center"/>
      </w:pPr>
      <w:bookmarkStart w:id="14" w:name="_Toc141460778"/>
      <w:r>
        <w:t xml:space="preserve">Abb.  </w:t>
      </w:r>
      <w:fldSimple w:instr=" SEQ Abb._ \* ARABIC ">
        <w:r w:rsidR="00CD27B6">
          <w:rPr>
            <w:noProof/>
          </w:rPr>
          <w:t>2</w:t>
        </w:r>
      </w:fldSimple>
      <w:r>
        <w:t xml:space="preserve">: Map-Matching von aufgenommenen GNSS-Punkten auf das Straßennetz </w:t>
      </w:r>
      <w:sdt>
        <w:sdtPr>
          <w:alias w:val="To edit, see citavi.com/edit"/>
          <w:tag w:val="CitaviPlaceholder#2f063343-26ea-42af-a7bc-3d79712de8a8"/>
          <w:id w:val="-1609734635"/>
          <w:placeholder>
            <w:docPart w:val="68484D57FD444081B6C71DE1A2A51991"/>
          </w:placeholder>
        </w:sdtPr>
        <w:sdtContent>
          <w:r>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3LTI3VDE3OjI0OjQy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yZjA2MzM0My0yNmVhLTQyYWYtYTdiYy0zZDc5NzEyZGU4YTgiLCJUZXh0IjoiWzddIiwiV0FJVmVyc2lvbiI6IjYuMTQuMC4wIn0=}</w:instrText>
          </w:r>
          <w:r>
            <w:fldChar w:fldCharType="separate"/>
          </w:r>
          <w:r w:rsidR="0008262A">
            <w:t>[7]</w:t>
          </w:r>
          <w:r>
            <w:fldChar w:fldCharType="end"/>
          </w:r>
        </w:sdtContent>
      </w:sdt>
      <w:bookmarkEnd w:id="14"/>
    </w:p>
    <w:p w14:paraId="508C4D9B" w14:textId="125A89FA" w:rsidR="00443CBA" w:rsidRDefault="00294752" w:rsidP="00217C23">
      <w:r>
        <w:lastRenderedPageBreak/>
        <w:t xml:space="preserve">Beim Versuch eine Positionssequenz auf ein Straßen- und Wegenetz zu </w:t>
      </w:r>
      <w:r w:rsidR="00DE26E4">
        <w:t>projizieren</w:t>
      </w:r>
      <w:r>
        <w:t>, handelt es sich im Grunde um ein Suchproblem</w:t>
      </w:r>
      <w:r w:rsidR="00BA333A">
        <w:t xml:space="preserve">. </w:t>
      </w:r>
      <w:r>
        <w:t>Gesucht wird</w:t>
      </w:r>
      <w:r w:rsidR="00BA333A">
        <w:t xml:space="preserve"> hierbei</w:t>
      </w:r>
      <w:r>
        <w:t xml:space="preserve"> die</w:t>
      </w:r>
      <w:r w:rsidR="00DE5626">
        <w:t xml:space="preserve">jenige </w:t>
      </w:r>
      <w:r w:rsidR="00DE26E4">
        <w:t>Abfolge an Straßensegmenten, welche</w:t>
      </w:r>
      <w:r w:rsidR="00DE5626">
        <w:t xml:space="preserve"> am wahrscheinlichsten</w:t>
      </w:r>
      <w:r w:rsidR="00DE26E4">
        <w:t xml:space="preserve"> zu</w:t>
      </w:r>
      <w:r w:rsidR="00DE5626">
        <w:t xml:space="preserve"> der</w:t>
      </w:r>
      <w:r w:rsidR="00DE26E4">
        <w:t xml:space="preserve"> gegebenen Sequenz an GNSS-Punkten passt. </w:t>
      </w:r>
      <w:r w:rsidR="00AD453A">
        <w:t>Hierfür nutzen die meisten modernen Map-Matching-</w:t>
      </w:r>
      <w:r w:rsidR="00DC7D52">
        <w:t>Services</w:t>
      </w:r>
      <w:r w:rsidR="00AD453A">
        <w:t xml:space="preserve"> </w:t>
      </w:r>
      <w:r w:rsidR="00DB7395">
        <w:t>einen komplexen</w:t>
      </w:r>
      <w:r w:rsidR="00AD453A">
        <w:t xml:space="preserve"> Algorithm</w:t>
      </w:r>
      <w:r w:rsidR="00DB7395">
        <w:t>us</w:t>
      </w:r>
      <w:r w:rsidR="00AD453A">
        <w:t xml:space="preserve">, </w:t>
      </w:r>
      <w:r w:rsidR="00DB7395">
        <w:t>der auf einem</w:t>
      </w:r>
      <w:r w:rsidR="00AD453A">
        <w:t xml:space="preserve"> </w:t>
      </w:r>
      <w:r w:rsidR="00AD453A" w:rsidRPr="004D5C9F">
        <w:rPr>
          <w:i/>
          <w:iCs/>
          <w:color w:val="70AD47" w:themeColor="accent6"/>
        </w:rPr>
        <w:t>Hidden-Markov-Model</w:t>
      </w:r>
      <w:r w:rsidR="00F26DEA" w:rsidRPr="004D5C9F">
        <w:rPr>
          <w:i/>
          <w:iCs/>
          <w:color w:val="70AD47" w:themeColor="accent6"/>
        </w:rPr>
        <w:t xml:space="preserve"> </w:t>
      </w:r>
      <w:r w:rsidR="00F26DEA" w:rsidRPr="00F26DEA">
        <w:t>(HMM</w:t>
      </w:r>
      <w:r w:rsidR="00F26DEA">
        <w:rPr>
          <w:i/>
          <w:iCs/>
        </w:rPr>
        <w:t>)</w:t>
      </w:r>
      <w:r w:rsidR="00DB7395">
        <w:rPr>
          <w:i/>
          <w:iCs/>
        </w:rPr>
        <w:t xml:space="preserve"> </w:t>
      </w:r>
      <w:r w:rsidR="001E6507">
        <w:t>basier</w:t>
      </w:r>
      <w:r w:rsidR="00DB7395">
        <w:t>t</w:t>
      </w:r>
      <w:r w:rsidR="00217C23">
        <w:t xml:space="preserve"> und im Folgenden vereinfacht erläutert werden soll.</w:t>
      </w:r>
      <w:r w:rsidR="009A55E3">
        <w:t xml:space="preserve"> </w:t>
      </w:r>
      <w:r w:rsidR="00217C23">
        <w:t>Im ersten Schritt</w:t>
      </w:r>
      <w:r w:rsidR="009A55E3">
        <w:t xml:space="preserve"> werden</w:t>
      </w:r>
      <w:r w:rsidR="0040396E">
        <w:t xml:space="preserve">, wie in </w:t>
      </w:r>
      <w:r w:rsidR="0040396E" w:rsidRPr="0040396E">
        <w:rPr>
          <w:color w:val="FF0000"/>
        </w:rPr>
        <w:t>Abb. 3</w:t>
      </w:r>
      <w:r w:rsidR="0040396E" w:rsidRPr="0040396E">
        <w:t xml:space="preserve"> veranschaulicht,</w:t>
      </w:r>
      <w:r w:rsidR="009A55E3" w:rsidRPr="0040396E">
        <w:t xml:space="preserve"> für </w:t>
      </w:r>
      <w:r w:rsidR="009A55E3">
        <w:t xml:space="preserve">alle GNSS-Punkte passende Straßensegmente, sogenannte </w:t>
      </w:r>
      <w:r w:rsidR="009A55E3" w:rsidRPr="00926C4B">
        <w:rPr>
          <w:i/>
          <w:iCs/>
        </w:rPr>
        <w:t>Kandidaten</w:t>
      </w:r>
      <w:r w:rsidR="009A55E3">
        <w:t>, ermittelt. Diese werden in Abhängigkeit verschiedener Parameter</w:t>
      </w:r>
      <w:r w:rsidR="0040396E">
        <w:t xml:space="preserve"> in einem </w:t>
      </w:r>
      <w:r w:rsidR="000615A1">
        <w:t>gewissen</w:t>
      </w:r>
      <w:r w:rsidR="0040396E">
        <w:t xml:space="preserve"> Umkreis um die Punkte</w:t>
      </w:r>
      <w:r w:rsidR="000615A1">
        <w:t xml:space="preserve"> herum</w:t>
      </w:r>
      <w:r w:rsidR="0040396E">
        <w:t xml:space="preserve"> bestimmt</w:t>
      </w:r>
      <w:r w:rsidR="009D55F6">
        <w:t xml:space="preserve"> </w:t>
      </w:r>
      <w:sdt>
        <w:sdtPr>
          <w:alias w:val="To edit, see citavi.com/edit"/>
          <w:tag w:val="CitaviPlaceholder#4cd0a0a8-e11b-497a-900e-0a06d00134fa"/>
          <w:id w:val="-950007763"/>
          <w:placeholder>
            <w:docPart w:val="30CB8090FA6B48F89F486789941F64C9"/>
          </w:placeholder>
        </w:sdtPr>
        <w:sdtContent>
          <w:r w:rsidR="009D55F6">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jE3NTE2LTJhNDMtNGVlYy1hMjMzLTRiN2I3YWFhNDVj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3LTI3VDE3OjI0OjQy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NGNkMGEwYTgtZTExYi00OTdhLTkwMGUtMGEwNmQwMDEzNGZhIiwiVGV4dCI6Ils3XSIsIldBSVZlcnNpb24iOiI2LjE0LjAuMCJ9}</w:instrText>
          </w:r>
          <w:r w:rsidR="009D55F6">
            <w:fldChar w:fldCharType="separate"/>
          </w:r>
          <w:r w:rsidR="00CA0B4B">
            <w:t>[7]</w:t>
          </w:r>
          <w:r w:rsidR="009D55F6">
            <w:fldChar w:fldCharType="end"/>
          </w:r>
        </w:sdtContent>
      </w:sdt>
      <w:r w:rsidR="009D55F6">
        <w:t>.</w:t>
      </w:r>
    </w:p>
    <w:p w14:paraId="62804E6E" w14:textId="77777777" w:rsidR="008119A8" w:rsidRDefault="008119A8" w:rsidP="008119A8">
      <w:pPr>
        <w:pStyle w:val="AbbMitRahmen"/>
        <w:keepNext/>
      </w:pPr>
      <w:r>
        <w:rPr>
          <w:noProof/>
        </w:rPr>
        <w:drawing>
          <wp:inline distT="0" distB="0" distL="0" distR="0" wp14:anchorId="1DE19AAB" wp14:editId="7B28295A">
            <wp:extent cx="4229100" cy="2429658"/>
            <wp:effectExtent l="0" t="0" r="0" b="8890"/>
            <wp:docPr id="113904995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39013" cy="2435353"/>
                    </a:xfrm>
                    <a:prstGeom prst="rect">
                      <a:avLst/>
                    </a:prstGeom>
                    <a:noFill/>
                  </pic:spPr>
                </pic:pic>
              </a:graphicData>
            </a:graphic>
          </wp:inline>
        </w:drawing>
      </w:r>
    </w:p>
    <w:p w14:paraId="6B98833B" w14:textId="6332E5EB" w:rsidR="006E78A5" w:rsidRDefault="008119A8" w:rsidP="008119A8">
      <w:pPr>
        <w:pStyle w:val="Beschriftung"/>
        <w:jc w:val="center"/>
      </w:pPr>
      <w:bookmarkStart w:id="15" w:name="_Toc141460779"/>
      <w:r>
        <w:t xml:space="preserve">Abb.  </w:t>
      </w:r>
      <w:fldSimple w:instr=" SEQ Abb._ \* ARABIC ">
        <w:r w:rsidR="00CD27B6">
          <w:rPr>
            <w:noProof/>
          </w:rPr>
          <w:t>3</w:t>
        </w:r>
      </w:fldSimple>
      <w:r>
        <w:t>: GNSS-Punkte und zugehörige Kandidaten</w:t>
      </w:r>
      <w:bookmarkEnd w:id="15"/>
    </w:p>
    <w:p w14:paraId="74A8DB0B" w14:textId="77777777" w:rsidR="008119A8" w:rsidRDefault="008119A8" w:rsidP="008119A8"/>
    <w:p w14:paraId="4E0AE37A" w14:textId="6E6CD445" w:rsidR="00477960" w:rsidRDefault="00807A8A" w:rsidP="008119A8">
      <w:r w:rsidRPr="00DB5F26">
        <w:t xml:space="preserve">Im </w:t>
      </w:r>
      <w:r w:rsidR="00DB5F26" w:rsidRPr="00DB5F26">
        <w:t>nächsten</w:t>
      </w:r>
      <w:r w:rsidRPr="00DB5F26">
        <w:t xml:space="preserve"> Schritt wird das HMM eingesetzt.</w:t>
      </w:r>
      <w:r w:rsidR="00477960" w:rsidRPr="00DB5F26">
        <w:t xml:space="preserve"> </w:t>
      </w:r>
      <w:r w:rsidR="00BF7684" w:rsidRPr="00DB5F26">
        <w:t>Dabei</w:t>
      </w:r>
      <w:r w:rsidR="00477960" w:rsidRPr="00DB5F26">
        <w:t xml:space="preserve"> </w:t>
      </w:r>
      <w:r w:rsidR="00477960">
        <w:t xml:space="preserve">werden die gegebenen GNSS-Punkte als </w:t>
      </w:r>
      <w:r w:rsidR="00477960" w:rsidRPr="002677E4">
        <w:rPr>
          <w:i/>
          <w:iCs/>
        </w:rPr>
        <w:t>beobachtbare Zustände</w:t>
      </w:r>
      <w:r w:rsidR="00477960">
        <w:rPr>
          <w:i/>
          <w:iCs/>
        </w:rPr>
        <w:t xml:space="preserve"> </w:t>
      </w:r>
      <w:r w:rsidR="00477960" w:rsidRPr="002677E4">
        <w:t>(</w:t>
      </w:r>
      <w:r w:rsidR="00477960" w:rsidRPr="00C408C4">
        <w:t>measurements</w:t>
      </w:r>
      <w:r w:rsidR="00477960" w:rsidRPr="002677E4">
        <w:t>)</w:t>
      </w:r>
      <w:r w:rsidR="00477960">
        <w:t xml:space="preserve"> betrachtet</w:t>
      </w:r>
      <w:r>
        <w:t xml:space="preserve">. Die zugehörigen Kandidaten bilden die Menge der </w:t>
      </w:r>
      <w:r w:rsidR="00C408C4" w:rsidRPr="00C408C4">
        <w:rPr>
          <w:i/>
          <w:iCs/>
        </w:rPr>
        <w:t>un</w:t>
      </w:r>
      <w:r w:rsidR="00C408C4" w:rsidRPr="002677E4">
        <w:rPr>
          <w:i/>
          <w:iCs/>
        </w:rPr>
        <w:t>beobachtbaren</w:t>
      </w:r>
      <w:r w:rsidR="00477960" w:rsidRPr="002677E4">
        <w:rPr>
          <w:i/>
          <w:iCs/>
        </w:rPr>
        <w:t xml:space="preserve"> Zustände</w:t>
      </w:r>
      <w:r w:rsidR="00477960">
        <w:rPr>
          <w:i/>
          <w:iCs/>
        </w:rPr>
        <w:t xml:space="preserve"> </w:t>
      </w:r>
      <w:r w:rsidR="00477960">
        <w:t>(</w:t>
      </w:r>
      <w:r w:rsidR="00477960" w:rsidRPr="00C408C4">
        <w:t>hidden states</w:t>
      </w:r>
      <w:r w:rsidR="00477960">
        <w:t>).</w:t>
      </w:r>
      <w:r w:rsidR="003C5C86">
        <w:t xml:space="preserve"> Gesucht wird nun die wahrscheinlichste Sequenz an Kandidaten, als Folge von Zuständen mit den höchsten Übergangswahrscheinlichkeiten, wobei die möglichen Zustandsübergänge durch die gegebenen Verbindungen des Straßennetzwerks definiert sind.</w:t>
      </w:r>
      <w:r w:rsidR="005C7DEC">
        <w:t xml:space="preserve"> </w:t>
      </w:r>
      <w:r w:rsidR="00C50A30">
        <w:t>Bei der Berechnung dieser Übergangswahrscheinlichkeiten kommen verschiedene Metriken zum Einsatz die unter anderem dazu führen, dass Kandidaten, welche sich näher a</w:t>
      </w:r>
      <w:r w:rsidR="002352C4">
        <w:t>n den</w:t>
      </w:r>
      <w:r w:rsidR="00C50A30">
        <w:t xml:space="preserve"> aufgezeichneten Punkt</w:t>
      </w:r>
      <w:r w:rsidR="002352C4">
        <w:t>en</w:t>
      </w:r>
      <w:r w:rsidR="00C50A30">
        <w:t xml:space="preserve"> befinden, als wahrscheinlicher angenommen werden. Außerdem werden Folgen von Kandidaten bevorzugt, die möglichst wenig komplexe </w:t>
      </w:r>
      <w:r w:rsidR="00926C4B">
        <w:t>Bewegungs-</w:t>
      </w:r>
      <w:r w:rsidR="00AE06D5">
        <w:t>Manöver</w:t>
      </w:r>
      <w:r w:rsidR="00C50A30">
        <w:t xml:space="preserve"> voraussetzen.</w:t>
      </w:r>
      <w:r w:rsidR="00081285">
        <w:t xml:space="preserve"> Wurden die Übergangswahrscheinlichkeiten berechnet</w:t>
      </w:r>
      <w:r w:rsidR="00DB5F26">
        <w:t>, so</w:t>
      </w:r>
      <w:r w:rsidR="00081285">
        <w:t xml:space="preserve"> definieren diese einen Suchraum, in welchen nun der optimale Pfad mit Hilfe eines </w:t>
      </w:r>
      <w:r w:rsidR="00FA054A">
        <w:t>Suchalgorithmus</w:t>
      </w:r>
      <w:r w:rsidR="00081285">
        <w:t>, wie bspw.</w:t>
      </w:r>
      <w:r w:rsidR="00D96721">
        <w:t xml:space="preserve"> dem</w:t>
      </w:r>
      <w:r w:rsidR="00081285">
        <w:t xml:space="preserve"> </w:t>
      </w:r>
      <w:r w:rsidR="00081285" w:rsidRPr="004D5C9F">
        <w:rPr>
          <w:i/>
          <w:iCs/>
          <w:color w:val="70AD47" w:themeColor="accent6"/>
        </w:rPr>
        <w:t>A*</w:t>
      </w:r>
      <w:r w:rsidR="00D96721">
        <w:rPr>
          <w:i/>
          <w:iCs/>
        </w:rPr>
        <w:t>-</w:t>
      </w:r>
      <w:r w:rsidR="00081285">
        <w:t xml:space="preserve"> oder dem </w:t>
      </w:r>
      <w:r w:rsidR="00081285" w:rsidRPr="004D5C9F">
        <w:rPr>
          <w:i/>
          <w:iCs/>
          <w:color w:val="70AD47" w:themeColor="accent6"/>
        </w:rPr>
        <w:lastRenderedPageBreak/>
        <w:t>Dijkstra-Algorithmus</w:t>
      </w:r>
      <w:r w:rsidR="00081285">
        <w:t xml:space="preserve"> bestimmt wird. </w:t>
      </w:r>
      <w:r w:rsidR="00FA054A" w:rsidRPr="00A12618">
        <w:rPr>
          <w:color w:val="C00000"/>
        </w:rPr>
        <w:t xml:space="preserve">Abb. 4 </w:t>
      </w:r>
      <w:r w:rsidR="00FA054A">
        <w:t xml:space="preserve">zeigt alle möglichen Übergänge zwischen den Kandidaten der in </w:t>
      </w:r>
      <w:r w:rsidR="00FA054A" w:rsidRPr="00A12618">
        <w:rPr>
          <w:color w:val="C00000"/>
        </w:rPr>
        <w:t>Abb. 3</w:t>
      </w:r>
      <w:r w:rsidR="00FA054A">
        <w:t xml:space="preserve"> gegebenen Positionssequenz. </w:t>
      </w:r>
      <w:r w:rsidR="00D96721">
        <w:t>D</w:t>
      </w:r>
      <w:r w:rsidR="00D44590">
        <w:t>er durch den Suchalgorithmus</w:t>
      </w:r>
      <w:r w:rsidR="00D96721">
        <w:t xml:space="preserve"> </w:t>
      </w:r>
      <w:r w:rsidR="00D44590">
        <w:t>gefundene</w:t>
      </w:r>
      <w:r w:rsidR="0038012B">
        <w:t xml:space="preserve"> (optimale)</w:t>
      </w:r>
      <w:r w:rsidR="00D44590">
        <w:t xml:space="preserve"> Pfad und die zugehörigen </w:t>
      </w:r>
      <w:r w:rsidR="008D5B51">
        <w:t xml:space="preserve">Kandidaten </w:t>
      </w:r>
      <w:r w:rsidR="00D96721">
        <w:t>sind</w:t>
      </w:r>
      <w:r w:rsidR="008D5B51">
        <w:t xml:space="preserve"> hervorgehoben</w:t>
      </w:r>
      <w:r w:rsidR="009473F8">
        <w:t xml:space="preserve"> </w:t>
      </w:r>
      <w:sdt>
        <w:sdtPr>
          <w:alias w:val="To edit, see citavi.com/edit"/>
          <w:tag w:val="CitaviPlaceholder#e290faef-89ae-470a-af68-5a410280df09"/>
          <w:id w:val="-1176872923"/>
          <w:placeholder>
            <w:docPart w:val="DefaultPlaceholder_-1854013440"/>
          </w:placeholder>
        </w:sdtPr>
        <w:sdtContent>
          <w:r w:rsidR="009473F8">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czOTg1LWFjMDAtNDY5Ni04Y2VhLWQ0NWFjNmZhZThk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3LTI3VDE3OjI0OjQy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ZTI5MGZhZWYtODlhZS00NzBhLWFmNjgtNWE0MTAyODBkZjA5IiwiVGV4dCI6Ils3XSIsIldBSVZlcnNpb24iOiI2LjE0LjAuMCJ9}</w:instrText>
          </w:r>
          <w:r w:rsidR="009473F8">
            <w:fldChar w:fldCharType="separate"/>
          </w:r>
          <w:r w:rsidR="00CA0B4B">
            <w:t>[7]</w:t>
          </w:r>
          <w:r w:rsidR="009473F8">
            <w:fldChar w:fldCharType="end"/>
          </w:r>
        </w:sdtContent>
      </w:sdt>
      <w:r w:rsidR="008D5B51">
        <w:t>.</w:t>
      </w:r>
    </w:p>
    <w:p w14:paraId="38ADB157" w14:textId="77777777" w:rsidR="00D96721" w:rsidRDefault="00D96721" w:rsidP="00D96721">
      <w:pPr>
        <w:pStyle w:val="AbbMitRahmen"/>
        <w:keepNext/>
      </w:pPr>
      <w:r w:rsidRPr="00D96721">
        <w:rPr>
          <w:noProof/>
        </w:rPr>
        <w:drawing>
          <wp:inline distT="0" distB="0" distL="0" distR="0" wp14:anchorId="01B5814B" wp14:editId="0EC9DDF6">
            <wp:extent cx="3248025" cy="2420551"/>
            <wp:effectExtent l="0" t="0" r="0" b="0"/>
            <wp:docPr id="422044956" name="Grafik 1" descr="Ein Bild, das Kreis, Diagramm, Reihe,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044956" name="Grafik 1" descr="Ein Bild, das Kreis, Diagramm, Reihe, Design enthält.&#10;&#10;Automatisch generierte Beschreibung"/>
                    <pic:cNvPicPr/>
                  </pic:nvPicPr>
                  <pic:blipFill>
                    <a:blip r:embed="rId18"/>
                    <a:stretch>
                      <a:fillRect/>
                    </a:stretch>
                  </pic:blipFill>
                  <pic:spPr>
                    <a:xfrm>
                      <a:off x="0" y="0"/>
                      <a:ext cx="3269310" cy="2436414"/>
                    </a:xfrm>
                    <a:prstGeom prst="rect">
                      <a:avLst/>
                    </a:prstGeom>
                  </pic:spPr>
                </pic:pic>
              </a:graphicData>
            </a:graphic>
          </wp:inline>
        </w:drawing>
      </w:r>
    </w:p>
    <w:p w14:paraId="2F83858A" w14:textId="6722A912" w:rsidR="00D96721" w:rsidRDefault="00D96721" w:rsidP="00D96721">
      <w:pPr>
        <w:pStyle w:val="Beschriftung"/>
        <w:jc w:val="center"/>
      </w:pPr>
      <w:bookmarkStart w:id="16" w:name="_Toc141460780"/>
      <w:r>
        <w:t xml:space="preserve">Abb.  </w:t>
      </w:r>
      <w:fldSimple w:instr=" SEQ Abb._ \* ARABIC ">
        <w:r w:rsidR="00CD27B6">
          <w:rPr>
            <w:noProof/>
          </w:rPr>
          <w:t>4</w:t>
        </w:r>
      </w:fldSimple>
      <w:r>
        <w:t xml:space="preserve">: Mögliche Übergänge und optimaler Pfad </w:t>
      </w:r>
      <w:sdt>
        <w:sdtPr>
          <w:alias w:val="To edit, see citavi.com/edit"/>
          <w:tag w:val="CitaviPlaceholder#662f33eb-a399-404d-be4e-43b0fe7298ad"/>
          <w:id w:val="374584046"/>
          <w:placeholder>
            <w:docPart w:val="DefaultPlaceholder_-1854013440"/>
          </w:placeholder>
        </w:sdtPr>
        <w:sdtContent>
          <w:r>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TQ4ZGYzLWIxZmMtNGI4ZC05MTg1LTBkNTVkNmJmZTA4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3LTI3VDE3OjI0OjQy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2NjJmMzNlYi1hMzk5LTQwNGQtYmU0ZS00M2IwZmU3Mjk4YWQiLCJUZXh0IjoiWzddIiwiV0FJVmVyc2lvbiI6IjYuMTQuMC4wIn0=}</w:instrText>
          </w:r>
          <w:r>
            <w:fldChar w:fldCharType="separate"/>
          </w:r>
          <w:r w:rsidR="0008262A">
            <w:t>[7]</w:t>
          </w:r>
          <w:r>
            <w:fldChar w:fldCharType="end"/>
          </w:r>
        </w:sdtContent>
      </w:sdt>
      <w:bookmarkEnd w:id="16"/>
    </w:p>
    <w:p w14:paraId="038AA834" w14:textId="77777777" w:rsidR="00F26DEA" w:rsidRDefault="00F26DEA" w:rsidP="008119A8"/>
    <w:p w14:paraId="4EA98F4E" w14:textId="15C25E0F" w:rsidR="00B25605" w:rsidRDefault="00837CF2" w:rsidP="008119A8">
      <w:r>
        <w:t xml:space="preserve">Ein großer Vorteil der HMM-basierten </w:t>
      </w:r>
      <w:r w:rsidR="008F7DE2">
        <w:t>Services</w:t>
      </w:r>
      <w:r>
        <w:t xml:space="preserve"> ist, dass sie sich sowohl für</w:t>
      </w:r>
      <w:r w:rsidR="00FF414F">
        <w:t xml:space="preserve"> </w:t>
      </w:r>
      <w:r w:rsidR="00926C4B">
        <w:t xml:space="preserve">den Einsatz in </w:t>
      </w:r>
      <w:r w:rsidR="00FF414F" w:rsidRPr="00B25605">
        <w:rPr>
          <w:i/>
          <w:iCs/>
        </w:rPr>
        <w:t>Online-</w:t>
      </w:r>
      <w:r w:rsidR="00FF414F">
        <w:t xml:space="preserve"> als auch in </w:t>
      </w:r>
      <w:r w:rsidR="00FF414F" w:rsidRPr="00B25605">
        <w:rPr>
          <w:i/>
          <w:iCs/>
        </w:rPr>
        <w:t>Offline-Szenarien</w:t>
      </w:r>
      <w:r w:rsidR="00FF414F">
        <w:t xml:space="preserve"> eignen </w:t>
      </w:r>
      <w:sdt>
        <w:sdtPr>
          <w:alias w:val="To edit, see citavi.com/edit"/>
          <w:tag w:val="CitaviPlaceholder#2a7c05b5-a9b4-47b3-8013-4ffb6882d8f4"/>
          <w:id w:val="-112136690"/>
          <w:placeholder>
            <w:docPart w:val="DefaultPlaceholder_-1854013440"/>
          </w:placeholder>
        </w:sdtPr>
        <w:sdtContent>
          <w:r w:rsidR="00FF414F">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mMzYmVlLTI2NzgtNDA1Yi1iZjBmLTdkYTVmYTEyZmZlNS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YXJ4aXYub3JnL3BkZi8xOTEwLjEzMDY1IiwiVXJpU3RyaW5nIjoiaHR0cHM6Ly9hcnhpdi5vcmcvcGRmLzE5MTAuMTMwNj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0VDEwOjI2OjM3IiwiTW9kaWZpZWRCeSI6Il9MZW5uaSBLb2VwcGVyIiwiSWQiOiJmZWM4ZTdjYy1kZWI3LTRmZjgtYTg5OS03NTU4MTJiMjEyY2UiLCJNb2RpZmllZE9uIjoiMjAyMy0wNi0yNFQxMDoyNjozN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Ny0yN1QxNzoyNDo0Mi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4XSJ9XX0sIlRhZyI6IkNpdGF2aVBsYWNlaG9sZGVyIzJhN2MwNWI1LWE5YjQtNDdiMy04MDEzLTRmZmI2ODgyZDhmNCIsIlRleHQiOiJbOF0iLCJXQUlWZXJzaW9uIjoiNi4xNC4wLjAifQ==}</w:instrText>
          </w:r>
          <w:r w:rsidR="00FF414F">
            <w:fldChar w:fldCharType="separate"/>
          </w:r>
          <w:r w:rsidR="00CA0B4B">
            <w:t>[8]</w:t>
          </w:r>
          <w:r w:rsidR="00FF414F">
            <w:fldChar w:fldCharType="end"/>
          </w:r>
        </w:sdtContent>
      </w:sdt>
      <w:r w:rsidR="00FF414F">
        <w:t xml:space="preserve">. Unter </w:t>
      </w:r>
      <w:r w:rsidR="00E37705">
        <w:t>E</w:t>
      </w:r>
      <w:r w:rsidR="00FF414F">
        <w:t xml:space="preserve">rsterem versteht man </w:t>
      </w:r>
      <w:r w:rsidR="00926C4B">
        <w:t>das Map-Matching</w:t>
      </w:r>
      <w:r w:rsidR="00E37705">
        <w:t xml:space="preserve"> unter Echtzeit-Bedingungen. </w:t>
      </w:r>
      <w:r w:rsidR="00F561F5">
        <w:t>Das</w:t>
      </w:r>
      <w:r w:rsidR="00E37705">
        <w:t xml:space="preserve"> heißt die Punkte werden bereits während der Aufnahme auf das Straßennetz abgebildet, wobei natürlich nur die </w:t>
      </w:r>
      <w:r w:rsidR="00BA3A1C">
        <w:t xml:space="preserve">bisher bekannten </w:t>
      </w:r>
      <w:r w:rsidR="00E37705">
        <w:t xml:space="preserve">Punkte genutzt werden </w:t>
      </w:r>
      <w:r w:rsidR="0017147F">
        <w:t>können,</w:t>
      </w:r>
      <w:r w:rsidR="00E37705">
        <w:t xml:space="preserve"> um die wahrscheinlichsten Kandidaten</w:t>
      </w:r>
      <w:r w:rsidR="00B25605">
        <w:t xml:space="preserve"> für </w:t>
      </w:r>
      <w:r w:rsidR="00926C4B">
        <w:t>den</w:t>
      </w:r>
      <w:r w:rsidR="00BA3A1C">
        <w:t xml:space="preserve"> aktuellen Punkt</w:t>
      </w:r>
      <w:r w:rsidR="00E37705">
        <w:t xml:space="preserve"> zu ermitteln. </w:t>
      </w:r>
      <w:r w:rsidR="00210C2F">
        <w:t>Im Gegensatz dazu</w:t>
      </w:r>
      <w:r w:rsidR="00B25605">
        <w:t xml:space="preserve"> können in Offline-Szenarien auch </w:t>
      </w:r>
      <w:r w:rsidR="00BA3A1C">
        <w:t>alle</w:t>
      </w:r>
      <w:r w:rsidR="00B25605">
        <w:t xml:space="preserve"> nachfolgenden Punkte miteinbezogen werden, da das </w:t>
      </w:r>
      <w:r w:rsidR="00926C4B">
        <w:t>Map-</w:t>
      </w:r>
      <w:r w:rsidR="00B25605">
        <w:t>Matching erst dann stattfindet, wenn die Aufnahme abgeschlossen wurde</w:t>
      </w:r>
      <w:r w:rsidR="00BA3A1C">
        <w:t xml:space="preserve"> </w:t>
      </w:r>
      <w:sdt>
        <w:sdtPr>
          <w:alias w:val="To edit, see citavi.com/edit"/>
          <w:tag w:val="CitaviPlaceholder#2b50ecfc-d9c4-471d-9429-725e7d0a4bca"/>
          <w:id w:val="904568460"/>
          <w:placeholder>
            <w:docPart w:val="DefaultPlaceholder_-1854013440"/>
          </w:placeholder>
        </w:sdtPr>
        <w:sdtContent>
          <w:r w:rsidR="00BA3A1C">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TU3N2Q2LTU1YjUtNGEwYy05OWI3LWY4YTgzYmVkODIzM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3LTI3VDE3OjI0OjQy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MmI1MGVjZmMtZDljNC00NzFkLTk0MjktNzI1ZTdkMGE0YmNhIiwiVGV4dCI6Ils3XSIsIldBSVZlcnNpb24iOiI2LjE0LjAuMCJ9}</w:instrText>
          </w:r>
          <w:r w:rsidR="00BA3A1C">
            <w:fldChar w:fldCharType="separate"/>
          </w:r>
          <w:r w:rsidR="00CA0B4B">
            <w:t>[7]</w:t>
          </w:r>
          <w:r w:rsidR="00BA3A1C">
            <w:fldChar w:fldCharType="end"/>
          </w:r>
        </w:sdtContent>
      </w:sdt>
      <w:r w:rsidR="00B25605">
        <w:t>.</w:t>
      </w:r>
    </w:p>
    <w:p w14:paraId="6DF906A6" w14:textId="32A1A295" w:rsidR="00081A68" w:rsidRDefault="00223C81" w:rsidP="008119A8">
      <w:r>
        <w:t>In Bezug auf die</w:t>
      </w:r>
      <w:r w:rsidR="001A3577">
        <w:t xml:space="preserve"> zugrundeliegenden</w:t>
      </w:r>
      <w:r>
        <w:t xml:space="preserve"> Positionssequenzen</w:t>
      </w:r>
      <w:r w:rsidR="001A3577">
        <w:t xml:space="preserve"> </w:t>
      </w:r>
      <w:r>
        <w:t xml:space="preserve">zeigt eine Untersuchung von </w:t>
      </w:r>
      <w:r w:rsidR="00362E32">
        <w:t>Pingfu</w:t>
      </w:r>
      <w:r>
        <w:t xml:space="preserve"> Chao et al. </w:t>
      </w:r>
      <w:sdt>
        <w:sdtPr>
          <w:alias w:val="To edit, see citavi.com/edit"/>
          <w:tag w:val="CitaviPlaceholder#dfb8900b-8f43-4f44-a578-06c4f20f46f2"/>
          <w:id w:val="1129742974"/>
          <w:placeholder>
            <w:docPart w:val="DefaultPlaceholder_-1854013440"/>
          </w:placeholder>
        </w:sdtPr>
        <w:sdtContent>
          <w:r>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ZDUwZGY4LTI2ZjMtNDA2Ny04YWVhLTM5MTYzYWExYTY2NC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YXJ4aXYub3JnL3BkZi8xOTEwLjEzMDY1IiwiVXJpU3RyaW5nIjoiaHR0cHM6Ly9hcnhpdi5vcmcvcGRmLzE5MTAuMTMwNj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0VDEwOjI2OjM3IiwiTW9kaWZpZWRCeSI6Il9MZW5uaSBLb2VwcGVyIiwiSWQiOiJmZWM4ZTdjYy1kZWI3LTRmZjgtYTg5OS03NTU4MTJiMjEyY2UiLCJNb2RpZmllZE9uIjoiMjAyMy0wNi0yNFQxMDoyNjozN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Ny0yN1QxNzoyNDo0MiIsIlByb2plY3QiOnsiJHJlZiI6IjgifX0sIlVzZU51bWJlcmluZ1R5cGVPZlBhcmVudERvY3VtZW50IjpmYWxzZX1dLCJGb3JtYXR0ZWRUZXh0Ijp7IiRpZCI6IjIxIiwiQ291bnQiOjEsIlRleHRVbml0cyI6W3siJGlkIjoiMjIiLCJGb250U3R5bGUiOnsiJGlkIjoiMjMiLCJOZXV0cmFsIjp0cnVlfSwiUmVhZGluZ09yZGVyIjoxLCJUZXh0IjoiWzhdIn1dfSwiVGFnIjoiQ2l0YXZpUGxhY2Vob2xkZXIjZGZiODkwMGItOGY0My00ZjQ0LWE1NzgtMDZjNGYyMGY0NmYyIiwiVGV4dCI6Ils4XSIsIldBSVZlcnNpb24iOiI2LjE0LjAuMCJ9}</w:instrText>
          </w:r>
          <w:r>
            <w:fldChar w:fldCharType="separate"/>
          </w:r>
          <w:r w:rsidR="0008262A">
            <w:t>[8]</w:t>
          </w:r>
          <w:r>
            <w:fldChar w:fldCharType="end"/>
          </w:r>
        </w:sdtContent>
      </w:sdt>
      <w:r>
        <w:t>, dass die Aufnahmerate einen wesentlichen Einfluss auf die Qualität des Map-Matchings besitzt. Demnach führen</w:t>
      </w:r>
      <w:r w:rsidR="00F2175C">
        <w:t xml:space="preserve"> nicht nur</w:t>
      </w:r>
      <w:r>
        <w:t xml:space="preserve"> zu </w:t>
      </w:r>
      <w:r w:rsidR="000757D6">
        <w:t>niedrige,</w:t>
      </w:r>
      <w:r>
        <w:t xml:space="preserve"> sondern auch zu hohe Aufnahmeraten</w:t>
      </w:r>
      <w:r w:rsidR="001A3577">
        <w:t xml:space="preserve"> (im Bereich von 1Hz)</w:t>
      </w:r>
      <w:r w:rsidR="000757D6">
        <w:t xml:space="preserve"> </w:t>
      </w:r>
      <w:r>
        <w:t>zu</w:t>
      </w:r>
      <w:r w:rsidR="000757D6">
        <w:t xml:space="preserve"> potenziell</w:t>
      </w:r>
      <w:r>
        <w:t xml:space="preserve"> minderwertigen Matching-Ergebnissen.</w:t>
      </w:r>
      <w:r w:rsidR="000757D6">
        <w:t xml:space="preserve"> </w:t>
      </w:r>
    </w:p>
    <w:p w14:paraId="22EAE52D" w14:textId="5AA76233" w:rsidR="0052542D" w:rsidRPr="00BC6219" w:rsidRDefault="007B71BC" w:rsidP="007B71BC">
      <w:pPr>
        <w:pStyle w:val="berschrift2"/>
      </w:pPr>
      <w:bookmarkStart w:id="17" w:name="_Toc141460728"/>
      <w:r>
        <w:t>Maschinelles Lernen</w:t>
      </w:r>
      <w:r w:rsidR="00441254">
        <w:t xml:space="preserve"> und Klassifikation</w:t>
      </w:r>
      <w:bookmarkEnd w:id="17"/>
    </w:p>
    <w:p w14:paraId="47D94C01" w14:textId="1CE3C591" w:rsidR="008D5BBD" w:rsidRDefault="00151EEE" w:rsidP="00903292">
      <w:r>
        <w:t xml:space="preserve">Eine weit verbreitete Definition des Begriffs </w:t>
      </w:r>
      <w:r w:rsidRPr="00151EEE">
        <w:rPr>
          <w:i/>
          <w:iCs/>
        </w:rPr>
        <w:t>Maschinelles Lernen</w:t>
      </w:r>
      <w:r w:rsidR="00903292">
        <w:rPr>
          <w:i/>
          <w:iCs/>
        </w:rPr>
        <w:t xml:space="preserve"> </w:t>
      </w:r>
      <w:r w:rsidR="00903292" w:rsidRPr="00903292">
        <w:t>(engl.</w:t>
      </w:r>
      <w:r w:rsidR="00903292">
        <w:rPr>
          <w:i/>
          <w:iCs/>
        </w:rPr>
        <w:t xml:space="preserve"> Machine Learning</w:t>
      </w:r>
      <w:r w:rsidR="00903292" w:rsidRPr="00903292">
        <w:t>)</w:t>
      </w:r>
      <w:r>
        <w:rPr>
          <w:i/>
          <w:iCs/>
        </w:rPr>
        <w:t xml:space="preserve"> </w:t>
      </w:r>
      <w:r>
        <w:t>wurde 1959 durch Arthur Lee Samuel, einem amerikanischen Pionier auf dem Gebiet der Computerspiele und künstlichen Intelligenz, geprägt</w:t>
      </w:r>
      <w:r w:rsidR="005317E6">
        <w:t xml:space="preserve"> </w:t>
      </w:r>
      <w:sdt>
        <w:sdtPr>
          <w:alias w:val="To edit, see citavi.com/edit"/>
          <w:tag w:val="CitaviPlaceholder#29fbded3-f301-40c1-b2fe-fe7fe83cc7e2"/>
          <w:id w:val="-1295673380"/>
          <w:placeholder>
            <w:docPart w:val="DefaultPlaceholder_-1854013440"/>
          </w:placeholder>
        </w:sdtPr>
        <w:sdtContent>
          <w:r w:rsidR="005317E6">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M2ExZWI3LTg3ZWUtNGQ4OS05Y2JkLWQ3NmY2NTVhMjJjYSIsIlJhbmdlTGVuZ3RoIjozLCJSZWZlcmVuY2VJZCI6IjEwZjQ4NWU2LWU3YTctNGUyNC05MTg2LTAzODE0ZjI4NTd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YuMDYuMjAyMyIsIkF1dGhvcnMiOltdLCJDaXRhdGlvbktleVVwZGF0ZVR5cGUiOjAsIkNvbGxhYm9yYXRvcnMiOltdLCJEYXRlIjoiMTE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W4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VuLndpa2lwZWRpYS5vcmcvdy9pbmRleC5waHA/dGl0bGU9QXJ0aHVyX1NhbXVlbF8oY29tcHV0ZXJfc2NpZW50aXN0KSZvbGRpZD0xMTQ5MzAxNzQwIiwiVXJpU3RyaW5nIjoiaHR0cHM6Ly9lbi53aWtpcGVkaWEub3JnL3cvaW5kZXgucGhwP3RpdGxlPUFydGh1cl9TYW11ZWxfKGNvbXB1dGVyX3NjaWVudGlzdCkmb2xkaWQ9MTE0OTMwMTc0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ldIn1dfSwiVGFnIjoiQ2l0YXZpUGxhY2Vob2xkZXIjMjlmYmRlZDMtZjMwMS00MGMxLWIyZmUtZmU3ZmU4M2NjN2UyIiwiVGV4dCI6Ils5XSIsIldBSVZlcnNpb24iOiI2LjE0LjAuMCJ9}</w:instrText>
          </w:r>
          <w:r w:rsidR="005317E6">
            <w:fldChar w:fldCharType="separate"/>
          </w:r>
          <w:r w:rsidR="00CA0B4B">
            <w:t>[9]</w:t>
          </w:r>
          <w:r w:rsidR="005317E6">
            <w:fldChar w:fldCharType="end"/>
          </w:r>
        </w:sdtContent>
      </w:sdt>
      <w:r>
        <w:t>. Er definierte</w:t>
      </w:r>
      <w:r w:rsidR="007C43FB">
        <w:t xml:space="preserve"> </w:t>
      </w:r>
      <w:r>
        <w:t xml:space="preserve">das Maschinelle Lernen als Fachgebiet, welches Computern die Fähigkeit </w:t>
      </w:r>
      <w:r w:rsidR="00F561F5">
        <w:t>verleiht</w:t>
      </w:r>
      <w:r w:rsidR="00903292">
        <w:t>, Probleme zu lösen</w:t>
      </w:r>
      <w:r w:rsidR="00F561F5">
        <w:t>,</w:t>
      </w:r>
      <w:r>
        <w:t xml:space="preserve"> ohne explizit </w:t>
      </w:r>
      <w:r>
        <w:lastRenderedPageBreak/>
        <w:t xml:space="preserve">dafür </w:t>
      </w:r>
      <w:r w:rsidR="007C43FB">
        <w:t>programmiert</w:t>
      </w:r>
      <w:r>
        <w:t xml:space="preserve"> zu werden. </w:t>
      </w:r>
      <w:r w:rsidR="007C43FB">
        <w:t xml:space="preserve">Um dies zu </w:t>
      </w:r>
      <w:r w:rsidR="00334A61">
        <w:t>erreichen,</w:t>
      </w:r>
      <w:r w:rsidR="007C43FB">
        <w:t xml:space="preserve"> werden beim Maschinellen Lernen</w:t>
      </w:r>
      <w:r w:rsidR="00F561F5">
        <w:t xml:space="preserve"> verschieden</w:t>
      </w:r>
      <w:r w:rsidR="007C43FB">
        <w:t>e</w:t>
      </w:r>
      <w:r w:rsidR="00F561F5">
        <w:t xml:space="preserve"> Algorithmen </w:t>
      </w:r>
      <w:r w:rsidR="007C43FB">
        <w:t>eingesetzt</w:t>
      </w:r>
      <w:r w:rsidR="00F561F5">
        <w:t xml:space="preserve">, welche dazu in der Lage </w:t>
      </w:r>
      <w:r w:rsidR="00334A61">
        <w:t>sind,</w:t>
      </w:r>
      <w:r w:rsidR="00DF79A2">
        <w:t xml:space="preserve"> sich im Hinblick auf eine gegebene Aufgabe selbstständig zu verbessern, indem sie durch die Verarbeitung von Beispieldaten </w:t>
      </w:r>
      <w:r w:rsidR="00DF79A2" w:rsidRPr="005317E6">
        <w:rPr>
          <w:i/>
          <w:iCs/>
        </w:rPr>
        <w:t>Erfahrung</w:t>
      </w:r>
      <w:r w:rsidR="003B0139" w:rsidRPr="005317E6">
        <w:rPr>
          <w:i/>
          <w:iCs/>
        </w:rPr>
        <w:t>en</w:t>
      </w:r>
      <w:r w:rsidR="00DF79A2">
        <w:t xml:space="preserve"> sammeln.</w:t>
      </w:r>
      <w:r w:rsidR="00E26969">
        <w:t xml:space="preserve"> </w:t>
      </w:r>
      <w:r w:rsidR="00DF79A2">
        <w:t>Die Menge der</w:t>
      </w:r>
      <w:r w:rsidR="00F614A1">
        <w:t xml:space="preserve"> </w:t>
      </w:r>
      <w:r w:rsidR="00DF79A2">
        <w:t xml:space="preserve">verwendeten Beispieldaten nennt man </w:t>
      </w:r>
      <w:r w:rsidR="00F614A1">
        <w:t>dabei</w:t>
      </w:r>
      <w:r w:rsidR="00334A61">
        <w:t xml:space="preserve"> </w:t>
      </w:r>
      <w:r w:rsidR="00DF79A2" w:rsidRPr="00DF79A2">
        <w:rPr>
          <w:i/>
          <w:iCs/>
        </w:rPr>
        <w:t>Trainingsdatensatz</w:t>
      </w:r>
      <w:r w:rsidR="00DF79A2">
        <w:t xml:space="preserve">. Ein einzelnes Beispiel wird als </w:t>
      </w:r>
      <w:r w:rsidR="003B0139" w:rsidRPr="00D24E2C">
        <w:rPr>
          <w:i/>
          <w:iCs/>
        </w:rPr>
        <w:t>Trainings</w:t>
      </w:r>
      <w:r w:rsidR="00E26969" w:rsidRPr="00D24E2C">
        <w:rPr>
          <w:i/>
          <w:iCs/>
        </w:rPr>
        <w:t>d</w:t>
      </w:r>
      <w:r w:rsidR="00DF79A2" w:rsidRPr="00DF79A2">
        <w:rPr>
          <w:i/>
          <w:iCs/>
        </w:rPr>
        <w:t>atenpunkt</w:t>
      </w:r>
      <w:r w:rsidR="00DF79A2">
        <w:t xml:space="preserve"> bezeichnet</w:t>
      </w:r>
      <w:r w:rsidR="00D24E2C">
        <w:t xml:space="preserve">. Entsprechend </w:t>
      </w:r>
      <w:r w:rsidR="00AC4BE3">
        <w:t>nennt</w:t>
      </w:r>
      <w:r w:rsidR="00D24E2C">
        <w:t xml:space="preserve"> man den Lernprozess </w:t>
      </w:r>
      <w:r w:rsidR="00D24E2C" w:rsidRPr="00D24E2C">
        <w:rPr>
          <w:i/>
          <w:iCs/>
        </w:rPr>
        <w:t>Training</w:t>
      </w:r>
      <w:r w:rsidR="00D24E2C">
        <w:t>.</w:t>
      </w:r>
      <w:r w:rsidR="00334A61">
        <w:t xml:space="preserve"> </w:t>
      </w:r>
      <w:sdt>
        <w:sdtPr>
          <w:alias w:val="To edit, see citavi.com/edit"/>
          <w:tag w:val="CitaviPlaceholder#866185de-e734-49a2-825b-104383b4d84e"/>
          <w:id w:val="1499917774"/>
          <w:placeholder>
            <w:docPart w:val="DefaultPlaceholder_-1854013440"/>
          </w:placeholder>
        </w:sdtPr>
        <w:sdtContent>
          <w:r w:rsidR="00334A61">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OTZlMTYwLWE5M2ItNGE1Ny1hZGEzLTNhNDRjYjI3Zjk5MS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ctMjdUMTc6MjQ6NDI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RdIn1dfSwiVGFnIjoiQ2l0YXZpUGxhY2Vob2xkZXIjODY2MTg1ZGUtZTczNC00OWEyLTgyNWItMTA0MzgzYjRkODRlIiwiVGV4dCI6IlsxMCwgUy4gNF0iLCJXQUlWZXJzaW9uIjoiNi4xNC4wLjAifQ==}</w:instrText>
          </w:r>
          <w:r w:rsidR="00334A61">
            <w:fldChar w:fldCharType="separate"/>
          </w:r>
          <w:r w:rsidR="00CA0B4B">
            <w:t>[10, S. 4]</w:t>
          </w:r>
          <w:r w:rsidR="00334A61">
            <w:fldChar w:fldCharType="end"/>
          </w:r>
        </w:sdtContent>
      </w:sdt>
      <w:r w:rsidR="00E26969">
        <w:t xml:space="preserve"> </w:t>
      </w:r>
      <w:r w:rsidR="00D24E2C">
        <w:t xml:space="preserve">Die meisten Algorithmen sind hierbei modellbasiert, das heißt sie </w:t>
      </w:r>
      <w:r w:rsidR="00AC4BE3">
        <w:t>stützen</w:t>
      </w:r>
      <w:r w:rsidR="00D24E2C">
        <w:t xml:space="preserve"> </w:t>
      </w:r>
      <w:r w:rsidR="00AC4BE3">
        <w:t xml:space="preserve">sich </w:t>
      </w:r>
      <w:r w:rsidR="00D24E2C">
        <w:t>auf (je nach Algorithmus</w:t>
      </w:r>
      <w:r w:rsidR="00104406">
        <w:t xml:space="preserve"> und gewählten </w:t>
      </w:r>
      <w:r w:rsidR="00104406" w:rsidRPr="00903292">
        <w:rPr>
          <w:i/>
          <w:iCs/>
          <w:color w:val="70AD47" w:themeColor="accent6"/>
        </w:rPr>
        <w:t>Hyperparam</w:t>
      </w:r>
      <w:r w:rsidR="00F614A1" w:rsidRPr="00903292">
        <w:rPr>
          <w:i/>
          <w:iCs/>
          <w:color w:val="70AD47" w:themeColor="accent6"/>
        </w:rPr>
        <w:t>e</w:t>
      </w:r>
      <w:r w:rsidR="00104406" w:rsidRPr="00903292">
        <w:rPr>
          <w:i/>
          <w:iCs/>
          <w:color w:val="70AD47" w:themeColor="accent6"/>
        </w:rPr>
        <w:t>tern</w:t>
      </w:r>
      <w:r w:rsidR="00A64566">
        <w:t xml:space="preserve"> mehr oder weniger</w:t>
      </w:r>
      <w:r w:rsidR="00D24E2C">
        <w:t>) komplexe</w:t>
      </w:r>
      <w:r w:rsidR="00090B15">
        <w:t xml:space="preserve"> mathematische</w:t>
      </w:r>
      <w:r w:rsidR="00D24E2C">
        <w:t xml:space="preserve"> </w:t>
      </w:r>
      <w:r w:rsidR="00D24E2C" w:rsidRPr="002216D1">
        <w:t>Modelle</w:t>
      </w:r>
      <w:r w:rsidR="00D24E2C">
        <w:t xml:space="preserve">, deren </w:t>
      </w:r>
      <w:r w:rsidR="00D24E2C" w:rsidRPr="00104406">
        <w:rPr>
          <w:i/>
          <w:iCs/>
        </w:rPr>
        <w:t>Modellparameter</w:t>
      </w:r>
      <w:r w:rsidR="00D24E2C">
        <w:t xml:space="preserve"> im Zuge des Trainings so angepasst werden, dass sie</w:t>
      </w:r>
      <w:r w:rsidR="00375A5E">
        <w:t xml:space="preserve"> im besten Fall</w:t>
      </w:r>
      <w:r w:rsidR="00A64566">
        <w:t>e</w:t>
      </w:r>
      <w:r w:rsidR="00D24E2C">
        <w:t xml:space="preserve"> </w:t>
      </w:r>
      <w:r w:rsidR="00903292">
        <w:t>Muster und Gesetzmäßigkeiten in den Daten widerspiegeln.</w:t>
      </w:r>
      <w:r w:rsidR="00090B15">
        <w:t xml:space="preserve"> </w:t>
      </w:r>
      <w:r w:rsidR="002216D1">
        <w:t xml:space="preserve">Das trainierte </w:t>
      </w:r>
      <w:r w:rsidR="002216D1" w:rsidRPr="002216D1">
        <w:rPr>
          <w:i/>
          <w:iCs/>
        </w:rPr>
        <w:t>Modell</w:t>
      </w:r>
      <w:r w:rsidR="002216D1">
        <w:t xml:space="preserve"> kann anschließend auf die konkrete Aufgabenstellung angewandt werden, wobei es dazu in der Lage ist auch mit neuen Datenpunkten umzugehen</w:t>
      </w:r>
      <w:r w:rsidR="00720A41">
        <w:t xml:space="preserve"> </w:t>
      </w:r>
      <w:sdt>
        <w:sdtPr>
          <w:alias w:val="To edit, see citavi.com/edit"/>
          <w:tag w:val="CitaviPlaceholder#a7daeba9-e3b5-4eba-98c2-cd455c1b3a3b"/>
          <w:id w:val="-1142800719"/>
          <w:placeholder>
            <w:docPart w:val="DefaultPlaceholder_-1854013440"/>
          </w:placeholder>
        </w:sdtPr>
        <w:sdtContent>
          <w:r w:rsidR="00090B15">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ODQyYWY0LTM4OTctNDQ2Yi1iNGJiLTZjNWE0YTkxZTI2O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iLCJTdGFydFBhZ2UiOnsiJGlkIjoiNSIsIiR0eXBlIjoiU3dpc3NBY2FkZW1pYy5QYWdlTnVtYmVyLCBTd2lzc0FjYWRlbWljIiwiSXNGdWxseU51bWVyaWMiOnRydWUsIk51bWJlciI6MjEsIk51bWJlcmluZ1R5cGUiOjAsIk51bWVyYWxTeXN0ZW0iOjAsIk9yaWdpbmFsU3RyaW5nIjoiMjEiLCJQcmV0dHlTdHJpbmciOiIy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3LTI3VDE3OjI0OjQyIiwiUHJvamVjdCI6eyIkcmVmIjoiOCJ9fSwiU3VmZml4IjoiZ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MWZmLl0ifV19LCJUYWciOiJDaXRhdmlQbGFjZWhvbGRlciNhN2RhZWJhOS1lM2I1LTRlYmEtOThjMi1jZDQ1NWMxYjNhM2IiLCJUZXh0IjoiWzEwLCBTLiAyMWZmLl0iLCJXQUlWZXJzaW9uIjoiNi4xNC4wLjAifQ==}</w:instrText>
          </w:r>
          <w:r w:rsidR="00090B15">
            <w:fldChar w:fldCharType="separate"/>
          </w:r>
          <w:r w:rsidR="00CA0B4B">
            <w:t>[10, S. 21ff.]</w:t>
          </w:r>
          <w:r w:rsidR="00090B15">
            <w:fldChar w:fldCharType="end"/>
          </w:r>
        </w:sdtContent>
      </w:sdt>
      <w:r w:rsidR="00090B15">
        <w:t>.</w:t>
      </w:r>
      <w:r w:rsidR="00720A41">
        <w:t xml:space="preserve"> </w:t>
      </w:r>
    </w:p>
    <w:p w14:paraId="5659B5F1" w14:textId="2C13F4FD" w:rsidR="002D7A1E" w:rsidRDefault="00A41BAB" w:rsidP="007B71BC">
      <w:r>
        <w:t xml:space="preserve">Maschinelles Lernen kommt meist dann zum Einsatz, wenn die </w:t>
      </w:r>
      <w:r w:rsidR="00BE5E95">
        <w:t>konventionellen</w:t>
      </w:r>
      <w:r>
        <w:t xml:space="preserve"> Methoden der Informatik an ihre</w:t>
      </w:r>
      <w:r w:rsidR="00903292">
        <w:t xml:space="preserve"> praktischen</w:t>
      </w:r>
      <w:r>
        <w:t xml:space="preserve"> Grenzen stoßen. Dies ist insbesondere</w:t>
      </w:r>
      <w:r w:rsidR="00F614A1">
        <w:t xml:space="preserve"> </w:t>
      </w:r>
      <w:r>
        <w:t>der Fall, wenn Aufgabenstellungen vorliegen, deren Lösung</w:t>
      </w:r>
      <w:r w:rsidR="00F614A1">
        <w:t>en</w:t>
      </w:r>
      <w:r>
        <w:t xml:space="preserve"> nur durch einen </w:t>
      </w:r>
      <w:r w:rsidR="00BE5E95">
        <w:t>sehr komplexen</w:t>
      </w:r>
      <w:r>
        <w:t xml:space="preserve"> Regelsatz </w:t>
      </w:r>
      <w:r w:rsidR="00F614A1">
        <w:t>realisiert</w:t>
      </w:r>
      <w:r>
        <w:t xml:space="preserve"> werden </w:t>
      </w:r>
      <w:r w:rsidR="00F614A1">
        <w:t>können</w:t>
      </w:r>
      <w:r w:rsidR="00BE5E95">
        <w:t xml:space="preserve">. Dann ist es oftmals </w:t>
      </w:r>
      <w:r w:rsidR="00903292">
        <w:t>einfacher</w:t>
      </w:r>
      <w:r w:rsidR="00BE5E95">
        <w:t xml:space="preserve"> zu versuchen über große Datenmengen und </w:t>
      </w:r>
      <w:r w:rsidR="00903292">
        <w:t>maschinelle Lernalgorithmen</w:t>
      </w:r>
      <w:r w:rsidR="00BE5E95">
        <w:t xml:space="preserve"> Erkenntnisse zu gewinnen oder gar Problemlösungen zu finden</w:t>
      </w:r>
      <w:r w:rsidR="004E4DC0">
        <w:t xml:space="preserve"> </w:t>
      </w:r>
      <w:sdt>
        <w:sdtPr>
          <w:alias w:val="To edit, see citavi.com/edit"/>
          <w:tag w:val="CitaviPlaceholder#75b10201-bd96-4217-b6be-106261d02532"/>
          <w:id w:val="-690301197"/>
          <w:placeholder>
            <w:docPart w:val="DefaultPlaceholder_-1854013440"/>
          </w:placeholder>
        </w:sdtPr>
        <w:sdtContent>
          <w:r w:rsidR="004E4DC0">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ZDNkNjgxLTA2MGEtNGFkZS04ZTJiLTRjYmMwZTU4NDJlZC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ctMjdUMTc6MjQ6NDI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ZdIn1dfSwiVGFnIjoiQ2l0YXZpUGxhY2Vob2xkZXIjNzViMTAyMDEtYmQ5Ni00MjE3LWI2YmUtMTA2MjYxZDAyNTMyIiwiVGV4dCI6IlsxMCwgUy4gNl0iLCJXQUlWZXJzaW9uIjoiNi4xNC4wLjAifQ==}</w:instrText>
          </w:r>
          <w:r w:rsidR="004E4DC0">
            <w:fldChar w:fldCharType="separate"/>
          </w:r>
          <w:r w:rsidR="00CA0B4B">
            <w:t>[10, S. 6]</w:t>
          </w:r>
          <w:r w:rsidR="004E4DC0">
            <w:fldChar w:fldCharType="end"/>
          </w:r>
        </w:sdtContent>
      </w:sdt>
      <w:r w:rsidR="00BE5E95">
        <w:t>.</w:t>
      </w:r>
      <w:r w:rsidR="000C125F">
        <w:t xml:space="preserve"> </w:t>
      </w:r>
      <w:r w:rsidR="004E4DC0">
        <w:t xml:space="preserve">Eine für das </w:t>
      </w:r>
      <w:r w:rsidR="006B6479">
        <w:t>M</w:t>
      </w:r>
      <w:r w:rsidR="004E4DC0">
        <w:t xml:space="preserve">aschinelle Lernen typische Art von Problem ist hierbei die </w:t>
      </w:r>
      <w:r w:rsidR="004E4DC0" w:rsidRPr="00A54DDE">
        <w:rPr>
          <w:i/>
          <w:iCs/>
        </w:rPr>
        <w:t>Klassifikation</w:t>
      </w:r>
      <w:r w:rsidR="004E4DC0">
        <w:t xml:space="preserve">. </w:t>
      </w:r>
      <w:r w:rsidR="00442933">
        <w:t>In diesem Kontext versteht man unter</w:t>
      </w:r>
      <w:r w:rsidR="006030F9">
        <w:t xml:space="preserve"> einem</w:t>
      </w:r>
      <w:r w:rsidR="00442933">
        <w:t xml:space="preserve"> Klassifikation</w:t>
      </w:r>
      <w:r w:rsidR="006030F9">
        <w:t xml:space="preserve">sproblem ein Vorhersageproblem, bei welchem die gesuchte Vorhersage verschiedene Klassen repräsentiert </w:t>
      </w:r>
      <w:sdt>
        <w:sdtPr>
          <w:alias w:val="To edit, see citavi.com/edit"/>
          <w:tag w:val="CitaviPlaceholder#af963761-0d65-4c3a-bebe-ff1991a1ba7a"/>
          <w:id w:val="1423383279"/>
          <w:placeholder>
            <w:docPart w:val="DefaultPlaceholder_-1854013440"/>
          </w:placeholder>
        </w:sdtPr>
        <w:sdtContent>
          <w:r w:rsidR="006030F9">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mFjMjM4LWRjM2YtNDZiZi04MmUwLWM5NjU1YzhhNTdmMy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hcnhpdi5vcmcvcGRmLzIwMDguMDU3NTYiLCJVcmlTdHJpbmciOiJodHRwczovL2FyeGl2Lm9yZy9wZGYvMjAwOC4wNTc1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TVUMDk6MjU6MDUiLCJNb2RpZmllZEJ5IjoiX0xlbm5pIEtvZXBwZXIiLCJJZCI6IjE0YzIyYWU3LThiZTktNGI3My05Y2RiLTg1OGY4ZTk3NDMxYSIsIk1vZGlmaWVkT24iOiIyMDIzLTA2LTE1VDA5OjI1OjA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WY5NjM3NjEtMGQ2NS00YzNhLWJlYmUtZmYxOTkxYTFiYTdhIiwiVGV4dCI6IlsxMV0iLCJXQUlWZXJzaW9uIjoiNi4xNC4wLjAifQ==}</w:instrText>
          </w:r>
          <w:r w:rsidR="006030F9">
            <w:fldChar w:fldCharType="separate"/>
          </w:r>
          <w:r w:rsidR="00CA0B4B">
            <w:t>[11]</w:t>
          </w:r>
          <w:r w:rsidR="006030F9">
            <w:fldChar w:fldCharType="end"/>
          </w:r>
        </w:sdtContent>
      </w:sdt>
      <w:r w:rsidR="006030F9">
        <w:t xml:space="preserve">. Vereinfacht gesagt werden bei einer Klassifikation also Objekte in verschiedene Kategorien eingeteilt. Im Zuge dieser Arbeit </w:t>
      </w:r>
      <w:r w:rsidR="001257E4">
        <w:t>sollen</w:t>
      </w:r>
      <w:r w:rsidR="006030F9">
        <w:t xml:space="preserve"> bspw. Verkehrsteilnehmer in die Klassen </w:t>
      </w:r>
      <w:r w:rsidR="006030F9" w:rsidRPr="006030F9">
        <w:rPr>
          <w:i/>
          <w:iCs/>
        </w:rPr>
        <w:t>Fußgänger</w:t>
      </w:r>
      <w:r w:rsidR="006030F9">
        <w:t xml:space="preserve">, </w:t>
      </w:r>
      <w:r w:rsidR="006030F9" w:rsidRPr="006030F9">
        <w:rPr>
          <w:i/>
          <w:iCs/>
        </w:rPr>
        <w:t>Fahrradfahrer</w:t>
      </w:r>
      <w:r w:rsidR="006030F9">
        <w:t xml:space="preserve">, </w:t>
      </w:r>
      <w:r w:rsidR="006030F9" w:rsidRPr="006030F9">
        <w:rPr>
          <w:i/>
          <w:iCs/>
        </w:rPr>
        <w:t>Motorradfahrer</w:t>
      </w:r>
      <w:r w:rsidR="006030F9">
        <w:t xml:space="preserve"> und </w:t>
      </w:r>
      <w:r w:rsidR="006030F9" w:rsidRPr="006030F9">
        <w:rPr>
          <w:i/>
          <w:iCs/>
        </w:rPr>
        <w:t>Auto</w:t>
      </w:r>
      <w:r w:rsidR="00991D9B">
        <w:rPr>
          <w:i/>
          <w:iCs/>
        </w:rPr>
        <w:t>s</w:t>
      </w:r>
      <w:r w:rsidR="006030F9">
        <w:t xml:space="preserve"> eingeteilt</w:t>
      </w:r>
      <w:r w:rsidR="001257E4">
        <w:t xml:space="preserve"> werden</w:t>
      </w:r>
      <w:r w:rsidR="006030F9">
        <w:t>.</w:t>
      </w:r>
      <w:r w:rsidR="002D7A1E">
        <w:t xml:space="preserve"> </w:t>
      </w:r>
    </w:p>
    <w:p w14:paraId="2985EECE" w14:textId="1AB36712" w:rsidR="00EF2FF4" w:rsidRDefault="001257E4" w:rsidP="007B71BC">
      <w:r>
        <w:t>Algorithmen</w:t>
      </w:r>
      <w:r w:rsidR="002D7A1E">
        <w:t xml:space="preserve"> und Modelle</w:t>
      </w:r>
      <w:r>
        <w:t xml:space="preserve">, welche für die Vorhersage von Klassen eingesetzt werden können, nennt man </w:t>
      </w:r>
      <w:r w:rsidRPr="001257E4">
        <w:rPr>
          <w:i/>
          <w:iCs/>
        </w:rPr>
        <w:t>Klassifikationsverfahren</w:t>
      </w:r>
      <w:r w:rsidR="002D7A1E">
        <w:t xml:space="preserve"> bzw. </w:t>
      </w:r>
      <w:r w:rsidR="002D7A1E" w:rsidRPr="002D7A1E">
        <w:rPr>
          <w:i/>
          <w:iCs/>
        </w:rPr>
        <w:t>Klassifikatoren</w:t>
      </w:r>
      <w:r w:rsidR="002D7A1E">
        <w:t xml:space="preserve">. </w:t>
      </w:r>
      <w:r w:rsidR="00954BA7">
        <w:t xml:space="preserve">Beim Training werden den Klassifikationsverfahren zusätzlich zu den Trainingsdatenpunkten auch die zugehörigen Lösungen, also die vorherzusagenden Klassen, auch </w:t>
      </w:r>
      <w:r w:rsidR="00954BA7" w:rsidRPr="00954BA7">
        <w:rPr>
          <w:i/>
          <w:iCs/>
        </w:rPr>
        <w:t>Labels</w:t>
      </w:r>
      <w:r w:rsidR="00954BA7">
        <w:t xml:space="preserve"> genannt, mitgegeben. </w:t>
      </w:r>
      <w:r w:rsidR="00913CFB">
        <w:t xml:space="preserve">Da die Algorithmen somit während des Lernens angeleitet werden, gehören Klassifikationsverfahren im Allgemeinen dem Teilbereich des </w:t>
      </w:r>
      <w:r w:rsidR="00CC1EF0">
        <w:rPr>
          <w:i/>
          <w:iCs/>
        </w:rPr>
        <w:t>Ü</w:t>
      </w:r>
      <w:r w:rsidR="00913CFB" w:rsidRPr="00913CFB">
        <w:rPr>
          <w:i/>
          <w:iCs/>
        </w:rPr>
        <w:t>berwachten Lernens</w:t>
      </w:r>
      <w:r w:rsidR="00913CFB">
        <w:t xml:space="preserve"> </w:t>
      </w:r>
      <w:r w:rsidR="00EF2FF4">
        <w:t xml:space="preserve">(engl. </w:t>
      </w:r>
      <w:r w:rsidR="00EF2FF4" w:rsidRPr="00EF2FF4">
        <w:rPr>
          <w:i/>
          <w:iCs/>
        </w:rPr>
        <w:t>Supervised Learning</w:t>
      </w:r>
      <w:r w:rsidR="00EF2FF4">
        <w:t xml:space="preserve">) </w:t>
      </w:r>
      <w:r w:rsidR="00913CFB">
        <w:t xml:space="preserve">an. </w:t>
      </w:r>
      <w:r w:rsidR="00CC1EF0">
        <w:t xml:space="preserve">Neben </w:t>
      </w:r>
      <w:r w:rsidR="00991D9B">
        <w:t>diesem</w:t>
      </w:r>
      <w:r w:rsidR="00EF2FF4">
        <w:t xml:space="preserve"> unterscheidet man noch d</w:t>
      </w:r>
      <w:r w:rsidR="00991D9B">
        <w:t xml:space="preserve">ie </w:t>
      </w:r>
      <w:r w:rsidR="00AA0DED">
        <w:t>B</w:t>
      </w:r>
      <w:r w:rsidR="00991D9B">
        <w:t>ereiche</w:t>
      </w:r>
      <w:r w:rsidR="00EF2FF4">
        <w:t xml:space="preserve"> </w:t>
      </w:r>
      <w:r w:rsidR="00CC1EF0" w:rsidRPr="00C0492F">
        <w:rPr>
          <w:i/>
          <w:iCs/>
        </w:rPr>
        <w:t>Halbüberwachte</w:t>
      </w:r>
      <w:r w:rsidR="00991D9B" w:rsidRPr="00C0492F">
        <w:rPr>
          <w:i/>
          <w:iCs/>
        </w:rPr>
        <w:t>s</w:t>
      </w:r>
      <w:r w:rsidR="00C0492F">
        <w:t xml:space="preserve"> (engl. </w:t>
      </w:r>
      <w:r w:rsidR="00C0492F" w:rsidRPr="00C0492F">
        <w:rPr>
          <w:i/>
          <w:iCs/>
        </w:rPr>
        <w:t>Semi-Supervised</w:t>
      </w:r>
      <w:r w:rsidR="00C0492F" w:rsidRPr="00C0492F">
        <w:t>)</w:t>
      </w:r>
      <w:r w:rsidR="00CC1EF0" w:rsidRPr="00C0492F">
        <w:t xml:space="preserve">, </w:t>
      </w:r>
      <w:r w:rsidR="00CC1EF0" w:rsidRPr="00C0492F">
        <w:rPr>
          <w:i/>
          <w:iCs/>
        </w:rPr>
        <w:t>Unüberwachte</w:t>
      </w:r>
      <w:r w:rsidR="00991D9B" w:rsidRPr="00C0492F">
        <w:rPr>
          <w:i/>
          <w:iCs/>
        </w:rPr>
        <w:t>s</w:t>
      </w:r>
      <w:r w:rsidR="00C0492F" w:rsidRPr="00C0492F">
        <w:rPr>
          <w:i/>
          <w:iCs/>
        </w:rPr>
        <w:t xml:space="preserve"> </w:t>
      </w:r>
      <w:r w:rsidR="00C0492F" w:rsidRPr="00C0492F">
        <w:t>(engl.</w:t>
      </w:r>
      <w:r w:rsidR="00C0492F" w:rsidRPr="00C0492F">
        <w:rPr>
          <w:i/>
          <w:iCs/>
        </w:rPr>
        <w:t xml:space="preserve"> Unsupervised</w:t>
      </w:r>
      <w:r w:rsidR="00C0492F" w:rsidRPr="00C0492F">
        <w:t>)</w:t>
      </w:r>
      <w:r w:rsidR="00CC1EF0" w:rsidRPr="00C0492F">
        <w:t xml:space="preserve"> und </w:t>
      </w:r>
      <w:r w:rsidR="00C0492F" w:rsidRPr="00C0492F">
        <w:rPr>
          <w:i/>
          <w:iCs/>
        </w:rPr>
        <w:t>B</w:t>
      </w:r>
      <w:r w:rsidR="00CC1EF0" w:rsidRPr="00C0492F">
        <w:rPr>
          <w:i/>
          <w:iCs/>
        </w:rPr>
        <w:t>estärkende</w:t>
      </w:r>
      <w:r w:rsidR="00991D9B" w:rsidRPr="00C0492F">
        <w:rPr>
          <w:i/>
          <w:iCs/>
        </w:rPr>
        <w:t>s</w:t>
      </w:r>
      <w:r w:rsidR="00CC1EF0" w:rsidRPr="00C0492F">
        <w:rPr>
          <w:i/>
          <w:iCs/>
        </w:rPr>
        <w:t xml:space="preserve"> Lernen</w:t>
      </w:r>
      <w:r w:rsidR="00C0492F" w:rsidRPr="00C0492F">
        <w:rPr>
          <w:i/>
          <w:iCs/>
        </w:rPr>
        <w:t xml:space="preserve"> </w:t>
      </w:r>
      <w:r w:rsidR="00C0492F" w:rsidRPr="00C0492F">
        <w:t>(engl.</w:t>
      </w:r>
      <w:r w:rsidR="00C0492F" w:rsidRPr="00C0492F">
        <w:rPr>
          <w:i/>
          <w:iCs/>
        </w:rPr>
        <w:t xml:space="preserve"> Reinforcement Learning</w:t>
      </w:r>
      <w:r w:rsidR="00C0492F" w:rsidRPr="00C0492F">
        <w:t>)</w:t>
      </w:r>
      <w:r w:rsidR="00C0492F">
        <w:t xml:space="preserve"> </w:t>
      </w:r>
      <w:sdt>
        <w:sdtPr>
          <w:alias w:val="To edit, see citavi.com/edit"/>
          <w:tag w:val="CitaviPlaceholder#3385f3cd-8029-480f-a96f-381725e0c914"/>
          <w:id w:val="1856683521"/>
          <w:placeholder>
            <w:docPart w:val="053F15E3270E49CC8DCC92070CEE3DF6"/>
          </w:placeholder>
        </w:sdtPr>
        <w:sdtContent>
          <w:r w:rsidR="00C0492F">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jNjNjI4LTFhODAtNDA4OS05NTNlLWQ0OTI0ZTkzOTQxOC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ctMjdUMTc6MjQ6NDIiLCJQcm9qZWN0Ijp7IiRyZWYiOiI4In19LCJTdWZmaXgiOiJm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lmZi5dIn1dfSwiVGFnIjoiQ2l0YXZpUGxhY2Vob2xkZXIjMzM4NWYzY2QtODAyOS00ODBmLWE5NmYtMzgxNzI1ZTBjOTE0IiwiVGV4dCI6IlsxMCwgUy4gOWZmLl0iLCJXQUlWZXJzaW9uIjoiNi4xNC4wLjAifQ==}</w:instrText>
          </w:r>
          <w:r w:rsidR="00C0492F">
            <w:fldChar w:fldCharType="separate"/>
          </w:r>
          <w:r w:rsidR="00CA0B4B">
            <w:t>[10, S. 9ff.]</w:t>
          </w:r>
          <w:r w:rsidR="00C0492F">
            <w:fldChar w:fldCharType="end"/>
          </w:r>
        </w:sdtContent>
      </w:sdt>
      <w:r w:rsidR="00CC1EF0" w:rsidRPr="00C0492F">
        <w:t xml:space="preserve">. </w:t>
      </w:r>
      <w:r w:rsidR="00CC1EF0">
        <w:t>Diese sind jedoch für die vorliegende Arbeit nicht von Relevanz.</w:t>
      </w:r>
    </w:p>
    <w:p w14:paraId="7CBB493E" w14:textId="19002CB6" w:rsidR="007B71BC" w:rsidRDefault="00822681" w:rsidP="007B71BC">
      <w:pPr>
        <w:pStyle w:val="berschrift2"/>
      </w:pPr>
      <w:bookmarkStart w:id="18" w:name="_Toc141460729"/>
      <w:r>
        <w:lastRenderedPageBreak/>
        <w:t xml:space="preserve">Eingesetzte </w:t>
      </w:r>
      <w:r w:rsidR="00441254">
        <w:t>Klassifikationsverfahren</w:t>
      </w:r>
      <w:bookmarkEnd w:id="18"/>
    </w:p>
    <w:p w14:paraId="74D94183" w14:textId="4EF46163" w:rsidR="00713E80" w:rsidRPr="00713E80" w:rsidRDefault="00713E80" w:rsidP="00713E80">
      <w:r>
        <w:t xml:space="preserve">Es existieren zahlreiche Maschinelle Lernverfahren, welche sich für den Einsatz als Klassifikationsverfahren eignen. Im Folgenden </w:t>
      </w:r>
      <w:r w:rsidR="00C22488">
        <w:t xml:space="preserve">soll dabei lediglich auf </w:t>
      </w:r>
      <w:r w:rsidR="00C50DCC">
        <w:t>die</w:t>
      </w:r>
      <w:r w:rsidR="00AA3E7E">
        <w:t xml:space="preserve"> </w:t>
      </w:r>
      <w:r w:rsidR="00C22488">
        <w:t>Klassifikationsverfahren eingegangen werden, welche im Zuge dieser Arbeit zum Einsatz kommen</w:t>
      </w:r>
      <w:r w:rsidR="00AB5DC2">
        <w:t xml:space="preserve">: </w:t>
      </w:r>
      <w:r w:rsidR="00AB5DC2" w:rsidRPr="00B81BF7">
        <w:rPr>
          <w:i/>
          <w:iCs/>
        </w:rPr>
        <w:t>Support Vector Machine</w:t>
      </w:r>
      <w:r w:rsidR="00AB5DC2">
        <w:t xml:space="preserve"> und </w:t>
      </w:r>
      <w:r w:rsidR="00AB5DC2" w:rsidRPr="00B81BF7">
        <w:rPr>
          <w:i/>
          <w:iCs/>
        </w:rPr>
        <w:t>Random Forest</w:t>
      </w:r>
      <w:r w:rsidR="00AB5DC2">
        <w:t>. Da das letztere Verfahren dabei auf</w:t>
      </w:r>
      <w:r w:rsidR="007B10CB">
        <w:t xml:space="preserve"> sogenannten</w:t>
      </w:r>
      <w:r w:rsidR="00AB5DC2">
        <w:t xml:space="preserve"> </w:t>
      </w:r>
      <w:r w:rsidR="006A3E79">
        <w:rPr>
          <w:i/>
          <w:iCs/>
        </w:rPr>
        <w:t>Decision-Trees</w:t>
      </w:r>
      <w:r w:rsidR="00AB5DC2">
        <w:t xml:space="preserve"> basiert, </w:t>
      </w:r>
      <w:r w:rsidR="00AA3E7E">
        <w:t>werden auch diese</w:t>
      </w:r>
      <w:r w:rsidR="007B10CB">
        <w:t xml:space="preserve"> kurz</w:t>
      </w:r>
      <w:r w:rsidR="0068310F">
        <w:t xml:space="preserve"> erläutert.</w:t>
      </w:r>
    </w:p>
    <w:p w14:paraId="73A886F6" w14:textId="491FEE8D" w:rsidR="007B71BC" w:rsidRDefault="002D66A3" w:rsidP="007B71BC">
      <w:pPr>
        <w:pStyle w:val="berschrift3"/>
      </w:pPr>
      <w:bookmarkStart w:id="19" w:name="_Toc141460730"/>
      <w:r>
        <w:t>Support Vector Machine</w:t>
      </w:r>
      <w:bookmarkEnd w:id="19"/>
    </w:p>
    <w:p w14:paraId="023D4D43" w14:textId="63B0520B" w:rsidR="00CD2229" w:rsidRDefault="003740BE" w:rsidP="00822681">
      <w:r>
        <w:t>Die</w:t>
      </w:r>
      <w:r w:rsidRPr="003740BE">
        <w:t xml:space="preserve"> Support-Vector-Machine</w:t>
      </w:r>
      <w:r w:rsidR="00EA717A">
        <w:t xml:space="preserve"> (SVM)</w:t>
      </w:r>
      <w:r w:rsidRPr="003740BE">
        <w:t xml:space="preserve"> ist</w:t>
      </w:r>
      <w:r>
        <w:t xml:space="preserve"> ein weit verbreitetes, mächtiges und flexibles maschinelles Lernverfahren, welches sich hervorragend für die</w:t>
      </w:r>
      <w:r w:rsidR="00B6031F">
        <w:t xml:space="preserve"> binäre</w:t>
      </w:r>
      <w:r>
        <w:t xml:space="preserve"> Klassifikation eignet. </w:t>
      </w:r>
      <w:r w:rsidR="00CD2229">
        <w:t xml:space="preserve">Basis der Klassifikation ist hierbei die lineare Separierung zweier Klassen im Merkmalsraum durch </w:t>
      </w:r>
      <w:r w:rsidR="00EF1817">
        <w:t>das Modellieren einer</w:t>
      </w:r>
      <w:r w:rsidR="00CD2229">
        <w:t xml:space="preserve"> </w:t>
      </w:r>
      <w:r w:rsidR="00EF1817">
        <w:t xml:space="preserve">hierfür </w:t>
      </w:r>
      <w:r w:rsidR="00CD2229">
        <w:t xml:space="preserve">möglichst </w:t>
      </w:r>
      <w:r w:rsidR="009F0580">
        <w:t xml:space="preserve">optimalen </w:t>
      </w:r>
      <w:r w:rsidR="00CD2229">
        <w:t>Hyperebene</w:t>
      </w:r>
      <w:r w:rsidR="00A27A9B">
        <w:t xml:space="preserve"> </w:t>
      </w:r>
      <w:sdt>
        <w:sdtPr>
          <w:alias w:val="To edit, see citavi.com/edit"/>
          <w:tag w:val="CitaviPlaceholder#be2c3851-1290-4c78-86ae-73c19fcf75a1"/>
          <w:id w:val="115261442"/>
          <w:placeholder>
            <w:docPart w:val="DefaultPlaceholder_-1854013440"/>
          </w:placeholder>
        </w:sdtPr>
        <w:sdtContent>
          <w:r w:rsidR="00A27A9B">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TI2MWM1LThjOTAtNDg1MC1iYTc3LTRiMjQ4YTc5ZDM5MS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Ny0yN1QxNzoyNDo0Mi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NiZTJjMzg1MS0xMjkwLTRjNzgtODZhZS03M2MxOWZjZjc1YTEiLCJUZXh0IjoiWzEyXSIsIldBSVZlcnNpb24iOiI2LjE0LjAuMCJ9}</w:instrText>
          </w:r>
          <w:r w:rsidR="00A27A9B">
            <w:fldChar w:fldCharType="separate"/>
          </w:r>
          <w:r w:rsidR="00CA0B4B">
            <w:t>[12]</w:t>
          </w:r>
          <w:r w:rsidR="00A27A9B">
            <w:fldChar w:fldCharType="end"/>
          </w:r>
        </w:sdtContent>
      </w:sdt>
      <w:r w:rsidR="00CD2229">
        <w:t xml:space="preserve">. </w:t>
      </w:r>
      <w:r w:rsidR="00186D5A">
        <w:t xml:space="preserve">Zur besseren Vorstellung, was hiermit gemeint ist, zeigt </w:t>
      </w:r>
      <w:r w:rsidR="00186D5A" w:rsidRPr="00A600EA">
        <w:rPr>
          <w:color w:val="FF0000"/>
        </w:rPr>
        <w:t xml:space="preserve">Abb. </w:t>
      </w:r>
      <w:r w:rsidR="00A600EA" w:rsidRPr="00A600EA">
        <w:rPr>
          <w:color w:val="FF0000"/>
        </w:rPr>
        <w:t>5</w:t>
      </w:r>
      <w:r w:rsidR="00186D5A" w:rsidRPr="00A600EA">
        <w:rPr>
          <w:color w:val="FF0000"/>
        </w:rPr>
        <w:t xml:space="preserve"> </w:t>
      </w:r>
      <w:r w:rsidR="00186D5A">
        <w:t xml:space="preserve">beispielhaft eine binäre Klassifikation zweier </w:t>
      </w:r>
      <w:r w:rsidR="00A27A9B">
        <w:t>Schwertlilienarten</w:t>
      </w:r>
      <w:r w:rsidR="00186D5A">
        <w:t xml:space="preserve"> anhand der Merkmale </w:t>
      </w:r>
      <w:r w:rsidR="00186D5A" w:rsidRPr="00186D5A">
        <w:rPr>
          <w:i/>
          <w:iCs/>
        </w:rPr>
        <w:t>Länge</w:t>
      </w:r>
      <w:r w:rsidR="00186D5A">
        <w:t xml:space="preserve"> und </w:t>
      </w:r>
      <w:r w:rsidR="00186D5A" w:rsidRPr="00186D5A">
        <w:rPr>
          <w:i/>
          <w:iCs/>
        </w:rPr>
        <w:t xml:space="preserve">Breite der </w:t>
      </w:r>
      <w:r w:rsidR="00A27A9B">
        <w:rPr>
          <w:i/>
          <w:iCs/>
        </w:rPr>
        <w:t>Kronb</w:t>
      </w:r>
      <w:r w:rsidR="00186D5A" w:rsidRPr="00186D5A">
        <w:rPr>
          <w:i/>
          <w:iCs/>
        </w:rPr>
        <w:t>lätter</w:t>
      </w:r>
      <w:r w:rsidR="00E474B0">
        <w:t>. D</w:t>
      </w:r>
      <w:r w:rsidR="00186D5A" w:rsidRPr="00186D5A">
        <w:t>ie</w:t>
      </w:r>
      <w:r w:rsidR="00E474B0">
        <w:t>se spannen</w:t>
      </w:r>
      <w:r w:rsidR="00186D5A" w:rsidRPr="00186D5A">
        <w:t xml:space="preserve"> einen zweidimensionalen Merkmalsraum</w:t>
      </w:r>
      <w:r w:rsidR="00E474B0">
        <w:t xml:space="preserve"> auf</w:t>
      </w:r>
      <w:r w:rsidR="00186D5A" w:rsidRPr="00186D5A">
        <w:t>.</w:t>
      </w:r>
      <w:r w:rsidR="00A27A9B">
        <w:t xml:space="preserve"> </w:t>
      </w:r>
      <w:r w:rsidR="002D6CB2">
        <w:t xml:space="preserve">Links sind suboptimale Hyperebenen eingezeichnet, die zum Teil nicht einmal zu einer Separierung der Klassen führen. Rechts ist eine Hyperebene zu sehen, wie sie eine SVM </w:t>
      </w:r>
      <w:r w:rsidR="00051890">
        <w:t xml:space="preserve">finden </w:t>
      </w:r>
      <w:r w:rsidR="002D6CB2">
        <w:t>würde.</w:t>
      </w:r>
    </w:p>
    <w:p w14:paraId="5E714462" w14:textId="77777777" w:rsidR="009F0580" w:rsidRDefault="009F0580" w:rsidP="009F0580">
      <w:pPr>
        <w:pStyle w:val="AbbMitRahmen"/>
        <w:keepNext/>
      </w:pPr>
      <w:r>
        <w:rPr>
          <w:noProof/>
        </w:rPr>
        <w:drawing>
          <wp:inline distT="0" distB="0" distL="0" distR="0" wp14:anchorId="12021F5E" wp14:editId="63824ED2">
            <wp:extent cx="5038725" cy="1438783"/>
            <wp:effectExtent l="0" t="0" r="0" b="9525"/>
            <wp:docPr id="64323178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82296" cy="1451224"/>
                    </a:xfrm>
                    <a:prstGeom prst="rect">
                      <a:avLst/>
                    </a:prstGeom>
                    <a:noFill/>
                  </pic:spPr>
                </pic:pic>
              </a:graphicData>
            </a:graphic>
          </wp:inline>
        </w:drawing>
      </w:r>
    </w:p>
    <w:p w14:paraId="7EEE9F87" w14:textId="37061C94" w:rsidR="00B6031F" w:rsidRDefault="009F0580" w:rsidP="009F0580">
      <w:pPr>
        <w:pStyle w:val="Beschriftung"/>
        <w:jc w:val="center"/>
      </w:pPr>
      <w:bookmarkStart w:id="20" w:name="_Toc141460781"/>
      <w:r>
        <w:t xml:space="preserve">Abb.  </w:t>
      </w:r>
      <w:fldSimple w:instr=" SEQ Abb._ \* ARABIC ">
        <w:r w:rsidR="00CD27B6">
          <w:rPr>
            <w:noProof/>
          </w:rPr>
          <w:t>5</w:t>
        </w:r>
      </w:fldSimple>
      <w:r>
        <w:t xml:space="preserve">: Lineare Separierung durch </w:t>
      </w:r>
      <w:r w:rsidR="003C6DEB">
        <w:t xml:space="preserve">suboptimale und optimale Hyperebene </w:t>
      </w:r>
      <w:sdt>
        <w:sdtPr>
          <w:alias w:val="To edit, see citavi.com/edit"/>
          <w:tag w:val="CitaviPlaceholder#15a55ae5-bbf3-4486-b183-320d703a0dd8"/>
          <w:id w:val="-1608493155"/>
          <w:placeholder>
            <w:docPart w:val="DefaultPlaceholder_-1854013440"/>
          </w:placeholder>
        </w:sdtPr>
        <w:sdtContent>
          <w:r w:rsidR="003C6DEB">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TJiZjE3LTZlOTItNDI4Yy1iNDQ3LWRjNzA1ZWI5Y2Y2Z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VzZU51bWJlcmluZ1R5cGVPZlBhcmVudERvY3VtZW50IjpmYWxzZX1dLCJGb3JtYXR0ZWRUZXh0Ijp7IiRpZCI6IjEzIiwiQ291bnQiOjEsIlRleHRVbml0cyI6W3siJGlkIjoiMTQiLCJGb250U3R5bGUiOnsiJGlkIjoiMTUiLCJOZXV0cmFsIjp0cnVlfSwiUmVhZGluZ09yZGVyIjoxLCJUZXh0IjoiWzEwLCBTLiAxNTZdIn1dfSwiVGFnIjoiQ2l0YXZpUGxhY2Vob2xkZXIjMTVhNTVhZTUtYmJmMy00NDg2LWIxODMtMzIwZDcwM2EwZGQ4IiwiVGV4dCI6IlsxMCwgUy4gMTU2XSIsIldBSVZlcnNpb24iOiI2LjE0LjAuMCJ9}</w:instrText>
          </w:r>
          <w:r w:rsidR="003C6DEB">
            <w:fldChar w:fldCharType="separate"/>
          </w:r>
          <w:r w:rsidR="0008262A">
            <w:t>[10, S. 156]</w:t>
          </w:r>
          <w:r w:rsidR="003C6DEB">
            <w:fldChar w:fldCharType="end"/>
          </w:r>
        </w:sdtContent>
      </w:sdt>
      <w:bookmarkEnd w:id="20"/>
    </w:p>
    <w:p w14:paraId="6539F010" w14:textId="77777777" w:rsidR="009F0580" w:rsidRDefault="009F0580" w:rsidP="009F0580"/>
    <w:p w14:paraId="147AA7FC" w14:textId="3AC4798D" w:rsidR="00904759" w:rsidRDefault="005A1754" w:rsidP="00904759">
      <w:r>
        <w:t>Zu beachten ist, dass die optimale Hyperebene die Daten nicht nur separiert, sondern auch den größtmöglichen Abstand zwischen den Trainingsdatenpunkten der einzelnen Klassen hält.</w:t>
      </w:r>
      <w:r w:rsidR="00C50DCC">
        <w:t xml:space="preserve"> </w:t>
      </w:r>
      <w:r w:rsidR="004727A2">
        <w:t xml:space="preserve">Dabei stützt sich die Hyperebene vollständig auf diejenigen Datenpunkte der beiden Klassen, die dieser am nächsten sind. Diese Datenpunkte werden als </w:t>
      </w:r>
      <w:r w:rsidR="004727A2" w:rsidRPr="004727A2">
        <w:rPr>
          <w:i/>
          <w:iCs/>
        </w:rPr>
        <w:t>Stützvektoren</w:t>
      </w:r>
      <w:r w:rsidR="004727A2">
        <w:t xml:space="preserve"> (engl. </w:t>
      </w:r>
      <w:r w:rsidR="004727A2" w:rsidRPr="004727A2">
        <w:rPr>
          <w:i/>
          <w:iCs/>
        </w:rPr>
        <w:t>Support Vectors</w:t>
      </w:r>
      <w:r w:rsidR="004727A2">
        <w:t xml:space="preserve">) bezeichnet. Da alle anderen Datenpunkte für die Platzierung der Hyperebene irrelevant sind, können </w:t>
      </w:r>
      <w:r w:rsidR="0058731A">
        <w:t>sie</w:t>
      </w:r>
      <w:r w:rsidR="004727A2">
        <w:t xml:space="preserve"> nach dem Training aus dem Modell verworfen werden</w:t>
      </w:r>
      <w:r w:rsidR="00F47211">
        <w:t>, wodurch SVMs sehr speichereffizient sind</w:t>
      </w:r>
      <w:r w:rsidR="002677E9">
        <w:t xml:space="preserve"> </w:t>
      </w:r>
      <w:sdt>
        <w:sdtPr>
          <w:alias w:val="To edit, see citavi.com/edit"/>
          <w:tag w:val="CitaviPlaceholder#53f44a67-60f4-4145-83ce-9c4540265664"/>
          <w:id w:val="-1742631787"/>
          <w:placeholder>
            <w:docPart w:val="DefaultPlaceholder_-1854013440"/>
          </w:placeholder>
        </w:sdtPr>
        <w:sdtContent>
          <w:r w:rsidR="002677E9">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TM1NGQ5LWQ0NTktNGNhNi05NTE0LTQ0OTZiNDkxYzBjYy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Ny0yN1QxNzoyNDo0Mi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M1M2Y0NGE2Ny02MGY0LTQxNDUtODNjZS05YzQ1NDAyNjU2NjQiLCJUZXh0IjoiWzEyXSIsIldBSVZlcnNpb24iOiI2LjE0LjAuMCJ9}</w:instrText>
          </w:r>
          <w:r w:rsidR="002677E9">
            <w:fldChar w:fldCharType="separate"/>
          </w:r>
          <w:r w:rsidR="00CA0B4B">
            <w:t>[12]</w:t>
          </w:r>
          <w:r w:rsidR="002677E9">
            <w:fldChar w:fldCharType="end"/>
          </w:r>
        </w:sdtContent>
      </w:sdt>
      <w:r w:rsidR="002677E9">
        <w:t>.</w:t>
      </w:r>
    </w:p>
    <w:p w14:paraId="6B4B1CDC" w14:textId="2965A06F" w:rsidR="002B594C" w:rsidRDefault="002B594C" w:rsidP="00904759">
      <w:r>
        <w:lastRenderedPageBreak/>
        <w:t>In den meisten Anwendungsfällen ist es nicht möglich eine Hyperebene zu finden, die zwei Klassen fehlerfrei</w:t>
      </w:r>
      <w:r w:rsidR="00B213F3">
        <w:t xml:space="preserve"> linear</w:t>
      </w:r>
      <w:r>
        <w:t xml:space="preserve"> separieren kann. Außerdem sind die Hyperebenen von klassischen SVMs</w:t>
      </w:r>
      <w:r w:rsidR="00B213F3">
        <w:t xml:space="preserve"> </w:t>
      </w:r>
      <w:r>
        <w:t>oftmals durch Ausreiser gestützt</w:t>
      </w:r>
      <w:r w:rsidR="00F4562C">
        <w:t xml:space="preserve">, </w:t>
      </w:r>
      <w:r w:rsidR="00B213F3">
        <w:t>welche</w:t>
      </w:r>
      <w:r w:rsidR="00F4562C">
        <w:t xml:space="preserve"> dazu führen, dass die SVM die Daten schlecht verallgemeinert.</w:t>
      </w:r>
      <w:r>
        <w:t xml:space="preserve"> Deswegen kommen heutzutage </w:t>
      </w:r>
      <w:r w:rsidR="00F4562C">
        <w:t>vor allem</w:t>
      </w:r>
      <w:r w:rsidR="00B213F3">
        <w:t xml:space="preserve"> sogenannte</w:t>
      </w:r>
      <w:r w:rsidR="00F4562C">
        <w:t xml:space="preserve"> </w:t>
      </w:r>
      <w:r w:rsidRPr="00F4562C">
        <w:rPr>
          <w:i/>
          <w:iCs/>
        </w:rPr>
        <w:t>Soft-Margin-SVMs</w:t>
      </w:r>
      <w:r>
        <w:t xml:space="preserve"> zum Einsatz, die in Abhängigkeit von einem Hyperparameter in einem gewissen Maße Fehlklassifikationen zulassen. Dieser Hyperparameter wird als </w:t>
      </w:r>
      <m:oMath>
        <m:r>
          <w:rPr>
            <w:rFonts w:ascii="Cambria Math" w:hAnsi="Cambria Math"/>
          </w:rPr>
          <m:t>C</m:t>
        </m:r>
      </m:oMath>
      <w:r>
        <w:t xml:space="preserve"> bezeichnet. Wie in </w:t>
      </w:r>
      <w:r w:rsidRPr="00A600EA">
        <w:rPr>
          <w:color w:val="FF0000"/>
        </w:rPr>
        <w:t xml:space="preserve">Abb. 6 </w:t>
      </w:r>
      <w:r>
        <w:t xml:space="preserve">zu </w:t>
      </w:r>
      <w:r w:rsidR="00A600EA">
        <w:t>sehen,</w:t>
      </w:r>
      <w:r>
        <w:t xml:space="preserve"> führt ein höheres </w:t>
      </w:r>
      <m:oMath>
        <m:r>
          <w:rPr>
            <w:rFonts w:ascii="Cambria Math" w:hAnsi="Cambria Math"/>
          </w:rPr>
          <m:t>C</m:t>
        </m:r>
      </m:oMath>
      <w:r>
        <w:t xml:space="preserve"> im Allgemeinen zu weniger Fehlklassifikationen auf den Trainingsdaten. Allerdings werden die Daten dadurch auch potenziell weniger verallgemeinert, was zu einer schlechteren Qualität des Modells auf den Testdaten führen kann</w:t>
      </w:r>
      <w:r w:rsidR="000D1CB7">
        <w:t xml:space="preserve"> </w:t>
      </w:r>
      <w:sdt>
        <w:sdtPr>
          <w:alias w:val="To edit, see citavi.com/edit"/>
          <w:tag w:val="CitaviPlaceholder#2bc44a17-b44d-4e47-b0a7-71b127e10fb1"/>
          <w:id w:val="1146097341"/>
          <w:placeholder>
            <w:docPart w:val="DefaultPlaceholder_-1854013440"/>
          </w:placeholder>
        </w:sdtPr>
        <w:sdtContent>
          <w:r w:rsidR="000D1CB7">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jE4MTIzLWFmZTktNDQ3Ni1hOTY5LWIyMzZlYmE1OTk4N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TZmLl0ifV19LCJUYWciOiJDaXRhdmlQbGFjZWhvbGRlciMyYmM0NGExNy1iNDRkLTRlNDctYjBhNy03MWIxMjdlMTBmYjEiLCJUZXh0IjoiWzEwLCBTLiAxNTZmLl0iLCJXQUlWZXJzaW9uIjoiNi4xNC4wLjAifQ==}</w:instrText>
          </w:r>
          <w:r w:rsidR="000D1CB7">
            <w:fldChar w:fldCharType="separate"/>
          </w:r>
          <w:r w:rsidR="00CA0B4B">
            <w:t>[10, S. 156f.]</w:t>
          </w:r>
          <w:r w:rsidR="000D1CB7">
            <w:fldChar w:fldCharType="end"/>
          </w:r>
        </w:sdtContent>
      </w:sdt>
      <w:r>
        <w:t>.</w:t>
      </w:r>
      <w:r w:rsidR="00A600EA">
        <w:t xml:space="preserve"> Man spricht in solch einem Fall vo</w:t>
      </w:r>
      <w:r w:rsidR="000D1CB7">
        <w:t>n einem</w:t>
      </w:r>
      <w:r w:rsidR="00A600EA">
        <w:t xml:space="preserve"> </w:t>
      </w:r>
      <w:r w:rsidR="00A600EA" w:rsidRPr="00A600EA">
        <w:rPr>
          <w:i/>
          <w:iCs/>
        </w:rPr>
        <w:t>Overfitting</w:t>
      </w:r>
      <w:r w:rsidR="00A600EA">
        <w:t xml:space="preserve"> </w:t>
      </w:r>
      <w:r w:rsidR="000D1CB7">
        <w:t>in Bezug auf die</w:t>
      </w:r>
      <w:r w:rsidR="00A600EA">
        <w:t xml:space="preserve"> Training</w:t>
      </w:r>
      <w:r w:rsidR="00F4562C">
        <w:t>s</w:t>
      </w:r>
      <w:r w:rsidR="00A600EA">
        <w:t>daten.</w:t>
      </w:r>
      <w:r>
        <w:t xml:space="preserve"> </w:t>
      </w:r>
    </w:p>
    <w:p w14:paraId="34FA74D9" w14:textId="293C9707" w:rsidR="00520A4B" w:rsidRDefault="00520A4B" w:rsidP="00520A4B">
      <w:pPr>
        <w:pStyle w:val="AbbMitRahmen"/>
        <w:keepNext/>
      </w:pPr>
      <w:r>
        <w:rPr>
          <w:noProof/>
        </w:rPr>
        <w:drawing>
          <wp:inline distT="0" distB="0" distL="0" distR="0" wp14:anchorId="442720FF" wp14:editId="2031DE01">
            <wp:extent cx="5562620" cy="1524000"/>
            <wp:effectExtent l="0" t="0" r="0" b="0"/>
            <wp:docPr id="147820753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84744" cy="1530061"/>
                    </a:xfrm>
                    <a:prstGeom prst="rect">
                      <a:avLst/>
                    </a:prstGeom>
                    <a:noFill/>
                  </pic:spPr>
                </pic:pic>
              </a:graphicData>
            </a:graphic>
          </wp:inline>
        </w:drawing>
      </w:r>
    </w:p>
    <w:p w14:paraId="238A265F" w14:textId="63D91D09" w:rsidR="00520A4B" w:rsidRDefault="00520A4B" w:rsidP="00520A4B">
      <w:pPr>
        <w:pStyle w:val="Beschriftung"/>
        <w:jc w:val="center"/>
      </w:pPr>
      <w:bookmarkStart w:id="21" w:name="_Toc141460782"/>
      <w:r>
        <w:t xml:space="preserve">Abb.  </w:t>
      </w:r>
      <w:fldSimple w:instr=" SEQ Abb._ \* ARABIC ">
        <w:r w:rsidR="00CD27B6">
          <w:rPr>
            <w:noProof/>
          </w:rPr>
          <w:t>6</w:t>
        </w:r>
      </w:fldSimple>
      <w:r>
        <w:t xml:space="preserve">: Effekt des Regularisierungsparameters C bei Soft-Margin-SVMs </w:t>
      </w:r>
      <w:sdt>
        <w:sdtPr>
          <w:alias w:val="To edit, see citavi.com/edit"/>
          <w:tag w:val="CitaviPlaceholder#859a4d2b-e1c7-4138-88ac-b866ef67b20c"/>
          <w:id w:val="305978796"/>
          <w:placeholder>
            <w:docPart w:val="DefaultPlaceholder_-1854013440"/>
          </w:placeholder>
        </w:sdtPr>
        <w:sdtContent>
          <w:r>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MWI4ZjU5LTQzNjMtNDU0MS1hODczLTRkNzZkNzEwYTBiY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3IiwiU3RhcnRQYWdlIjp7IiRpZCI6IjUiLCIkdHlwZSI6IlN3aXNzQWNhZGVtaWMuUGFnZU51bWJlciwgU3dpc3NBY2FkZW1pYyIsIklzRnVsbHlOdW1lcmljIjp0cnVlLCJOdW1iZXIiOjE1NywiTnVtYmVyaW5nVHlwZSI6MCwiTnVtZXJhbFN5c3RlbSI6MCwiT3JpZ2luYWxTdHJpbmciOiIxNTciLCJQcmV0dHlTdHJpbmciOiIxN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VzZU51bWJlcmluZ1R5cGVPZlBhcmVudERvY3VtZW50IjpmYWxzZX1dLCJGb3JtYXR0ZWRUZXh0Ijp7IiRpZCI6IjEzIiwiQ291bnQiOjEsIlRleHRVbml0cyI6W3siJGlkIjoiMTQiLCJGb250U3R5bGUiOnsiJGlkIjoiMTUiLCJOZXV0cmFsIjp0cnVlfSwiUmVhZGluZ09yZGVyIjoxLCJUZXh0IjoiWzEwLCBTLiAxNTddIn1dfSwiVGFnIjoiQ2l0YXZpUGxhY2Vob2xkZXIjODU5YTRkMmItZTFjNy00MTM4LTg4YWMtYjg2NmVmNjdiMjBjIiwiVGV4dCI6IlsxMCwgUy4gMTU3XSIsIldBSVZlcnNpb24iOiI2LjE0LjAuMCJ9}</w:instrText>
          </w:r>
          <w:r>
            <w:fldChar w:fldCharType="separate"/>
          </w:r>
          <w:r w:rsidR="0008262A">
            <w:t>[10, S. 157]</w:t>
          </w:r>
          <w:r>
            <w:fldChar w:fldCharType="end"/>
          </w:r>
        </w:sdtContent>
      </w:sdt>
      <w:bookmarkEnd w:id="21"/>
    </w:p>
    <w:p w14:paraId="6C4EA676" w14:textId="77777777" w:rsidR="00520A4B" w:rsidRDefault="00520A4B" w:rsidP="00520A4B"/>
    <w:p w14:paraId="16AA359B" w14:textId="345BA1EC" w:rsidR="00F4562C" w:rsidRDefault="00487E8A" w:rsidP="00520A4B">
      <w:r>
        <w:t xml:space="preserve">Oftmals benötigen SVMs zum Finden </w:t>
      </w:r>
      <w:r w:rsidR="00781001">
        <w:t>einer linear separierenden</w:t>
      </w:r>
      <w:r>
        <w:t xml:space="preserve"> Hyperebene einen </w:t>
      </w:r>
      <w:r w:rsidR="00781001">
        <w:t>R</w:t>
      </w:r>
      <w:r>
        <w:t>aum</w:t>
      </w:r>
      <w:r w:rsidR="00781001">
        <w:t xml:space="preserve"> der mehr Dimensionen als der gegebene Merkmalsraum aufweist. Um diesen zu erhalten können die Datenpunkte durch die Anwendung einer sogenannten </w:t>
      </w:r>
      <w:r w:rsidR="00781001" w:rsidRPr="00781001">
        <w:rPr>
          <w:i/>
          <w:iCs/>
        </w:rPr>
        <w:t>Kernel-Funktion</w:t>
      </w:r>
      <w:r w:rsidR="00781001">
        <w:t xml:space="preserve"> in einen solchen höherdimensionalen Raum abgebildet werden</w:t>
      </w:r>
      <w:r w:rsidR="00062EBF">
        <w:t xml:space="preserve"> </w:t>
      </w:r>
      <w:sdt>
        <w:sdtPr>
          <w:alias w:val="To edit, see citavi.com/edit"/>
          <w:tag w:val="CitaviPlaceholder#c24cf422-1d7c-4d26-87fa-81cd7b69a129"/>
          <w:id w:val="1447047080"/>
          <w:placeholder>
            <w:docPart w:val="DefaultPlaceholder_-1854013440"/>
          </w:placeholder>
        </w:sdtPr>
        <w:sdtContent>
          <w:r w:rsidR="00062EBF">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YjM2YmEzLWMwMWMtNDMwZC1hY2U5LTQ4ZmIzZmE0MTEyMi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GRncG9ncm5jLmpwZyIsIlVyaVN0cmluZyI6IjI2YjA2YjAxLTM5NWUtNDdjMC04ZGY2LTZhM2NlNmI4NTkx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d2ljcy40OS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aXJlcy5vbmxpbmVsaWJyYXJ5LndpbGV5LmNvbS9kb2kvcGRmZGlyZWN0LzEwLjEwMDIvd2ljcy40OT9kb3dubG9hZD10cnVlIiwiVXJpU3RyaW5nIjoiaHR0cHM6Ly93aXJlcy5vbmxpbmVsaWJyYXJ5LndpbGV5LmNvbS9kb2kvcGRmZGlyZWN0LzEwLjEwMDIvd2ljcy40OT9kb3dubG9hZD10cnVl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OFQxMzoxMjozOCIsIk1vZGlmaWVkQnkiOiJfTGVubmkgS29lcHBlciIsIklkIjoiNGRjYzcwNzYtOTMxNS00NjdlLTkzYzctMjgxOGU2MDY0MGY4IiwiTW9kaWZpZWRPbiI6IjIwMjMtMDYtMjhUMTM6MTI6Mz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yL3dpY3MuNDkiLCJVcmlTdHJpbmciOiJodHRwczovL2RvaS5vcmcvMTAuMTAwMi93aWNzLjQ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WzEyXSJ9XX0sIlRhZyI6IkNpdGF2aVBsYWNlaG9sZGVyI2MyNGNmNDIyLTFkN2MtNGQyNi04N2ZhLTgxY2Q3YjY5YTEyOSIsIlRleHQiOiJbMTJdIiwiV0FJVmVyc2lvbiI6IjYuMTQuMC4wIn0=}</w:instrText>
          </w:r>
          <w:r w:rsidR="00062EBF">
            <w:fldChar w:fldCharType="separate"/>
          </w:r>
          <w:r w:rsidR="00CA0B4B">
            <w:t>[12]</w:t>
          </w:r>
          <w:r w:rsidR="00062EBF">
            <w:fldChar w:fldCharType="end"/>
          </w:r>
        </w:sdtContent>
      </w:sdt>
      <w:r w:rsidR="00781001">
        <w:t>.</w:t>
      </w:r>
      <w:r w:rsidR="009924C0">
        <w:t xml:space="preserve"> Abb. 7 dient erneut der Veranschaulichung. Der nicht separierbare Datensatz links, der lediglich das Merkmal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9924C0">
        <w:t xml:space="preserve"> enthält, wird durch das Hinzufügen des Merkmals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oMath>
      <w:r w:rsidR="009924C0">
        <w:t xml:space="preserve"> linear separierbar. </w:t>
      </w:r>
    </w:p>
    <w:p w14:paraId="68C01441" w14:textId="77777777" w:rsidR="00C16593" w:rsidRDefault="00C16593" w:rsidP="00C16593">
      <w:pPr>
        <w:pStyle w:val="AbbMitRahmen"/>
        <w:keepNext/>
      </w:pPr>
      <w:r w:rsidRPr="00C16593">
        <w:rPr>
          <w:noProof/>
        </w:rPr>
        <w:drawing>
          <wp:inline distT="0" distB="0" distL="0" distR="0" wp14:anchorId="40CE04CD" wp14:editId="59D3241C">
            <wp:extent cx="4800600" cy="1604963"/>
            <wp:effectExtent l="0" t="0" r="0" b="0"/>
            <wp:docPr id="531035460" name="Grafik 1" descr="Ein Bild, das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35460" name="Grafik 1" descr="Ein Bild, das Reihe, Diagramm enthält.&#10;&#10;Automatisch generierte Beschreibung"/>
                    <pic:cNvPicPr/>
                  </pic:nvPicPr>
                  <pic:blipFill>
                    <a:blip r:embed="rId21"/>
                    <a:stretch>
                      <a:fillRect/>
                    </a:stretch>
                  </pic:blipFill>
                  <pic:spPr>
                    <a:xfrm>
                      <a:off x="0" y="0"/>
                      <a:ext cx="4800600" cy="1604963"/>
                    </a:xfrm>
                    <a:prstGeom prst="rect">
                      <a:avLst/>
                    </a:prstGeom>
                  </pic:spPr>
                </pic:pic>
              </a:graphicData>
            </a:graphic>
          </wp:inline>
        </w:drawing>
      </w:r>
    </w:p>
    <w:p w14:paraId="4FA03520" w14:textId="1B07731E" w:rsidR="00520A4B" w:rsidRDefault="00C16593" w:rsidP="00C16593">
      <w:pPr>
        <w:pStyle w:val="Beschriftung"/>
        <w:jc w:val="center"/>
      </w:pPr>
      <w:bookmarkStart w:id="22" w:name="_Toc141460783"/>
      <w:r>
        <w:t xml:space="preserve">Abb.  </w:t>
      </w:r>
      <w:fldSimple w:instr=" SEQ Abb._ \* ARABIC ">
        <w:r w:rsidR="00CD27B6">
          <w:rPr>
            <w:noProof/>
          </w:rPr>
          <w:t>7</w:t>
        </w:r>
      </w:fldSimple>
      <w:r>
        <w:t xml:space="preserve">: Hinzufügen von Merkmalen, um Datenpunkte separierbar zu machen </w:t>
      </w:r>
      <w:sdt>
        <w:sdtPr>
          <w:alias w:val="To edit, see citavi.com/edit"/>
          <w:tag w:val="CitaviPlaceholder#304ea228-3b52-4a91-b927-2898f0590d6f"/>
          <w:id w:val="-1202474730"/>
          <w:placeholder>
            <w:docPart w:val="DefaultPlaceholder_-1854013440"/>
          </w:placeholder>
        </w:sdtPr>
        <w:sdtContent>
          <w:r>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ZDliODg0LWYwYzctNGY1Ny1iMTI3LTUwZWU3NzAxMjdh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5IiwiU3RhcnRQYWdlIjp7IiRpZCI6IjUiLCIkdHlwZSI6IlN3aXNzQWNhZGVtaWMuUGFnZU51bWJlciwgU3dpc3NBY2FkZW1pYyIsIklzRnVsbHlOdW1lcmljIjp0cnVlLCJOdW1iZXIiOjE1OSwiTnVtYmVyaW5nVHlwZSI6MCwiTnVtZXJhbFN5c3RlbSI6MCwiT3JpZ2luYWxTdHJpbmciOiIxNTkiLCJQcmV0dHlTdHJpbmciOiIxN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VzZU51bWJlcmluZ1R5cGVPZlBhcmVudERvY3VtZW50IjpmYWxzZX1dLCJGb3JtYXR0ZWRUZXh0Ijp7IiRpZCI6IjEzIiwiQ291bnQiOjEsIlRleHRVbml0cyI6W3siJGlkIjoiMTQiLCJGb250U3R5bGUiOnsiJGlkIjoiMTUiLCJOZXV0cmFsIjp0cnVlfSwiUmVhZGluZ09yZGVyIjoxLCJUZXh0IjoiWzEwLCBTLiAxNTldIn1dfSwiVGFnIjoiQ2l0YXZpUGxhY2Vob2xkZXIjMzA0ZWEyMjgtM2I1Mi00YTkxLWI5MjctMjg5OGYwNTkwZDZmIiwiVGV4dCI6IlsxMCwgUy4gMTU5XSIsIldBSVZlcnNpb24iOiI2LjE0LjAuMCJ9}</w:instrText>
          </w:r>
          <w:r>
            <w:fldChar w:fldCharType="separate"/>
          </w:r>
          <w:r w:rsidR="0008262A">
            <w:t>[10, S. 159]</w:t>
          </w:r>
          <w:r>
            <w:fldChar w:fldCharType="end"/>
          </w:r>
        </w:sdtContent>
      </w:sdt>
      <w:bookmarkEnd w:id="22"/>
    </w:p>
    <w:p w14:paraId="221524BF" w14:textId="77777777" w:rsidR="007C3181" w:rsidRDefault="007C3181" w:rsidP="007C3181"/>
    <w:p w14:paraId="510C7915" w14:textId="148C7744" w:rsidR="002677E9" w:rsidRPr="009778DB" w:rsidRDefault="00974953" w:rsidP="00062EBF">
      <w:r>
        <w:lastRenderedPageBreak/>
        <w:t>Durch die Abbildung über die Kernel-Funktion müssen die Merkmale anders als im hier gezeigten Beispiel jedoch nicht explizit zum Merkmalsraum hinzugefügt werden. Die Transformation in diesen erfolgt implizit.</w:t>
      </w:r>
      <w:r w:rsidR="00062EBF">
        <w:t xml:space="preserve"> </w:t>
      </w:r>
      <w:r w:rsidR="00CE7940">
        <w:t>Die Wahl der Kernel-Funktion stellt</w:t>
      </w:r>
      <w:r w:rsidR="00062EBF">
        <w:t xml:space="preserve"> hierbei</w:t>
      </w:r>
      <w:r w:rsidR="00CE7940">
        <w:t xml:space="preserve"> einen weiteren Hyperparameter dar. </w:t>
      </w:r>
      <w:r w:rsidR="009778DB">
        <w:t xml:space="preserve">Verbreitet sind neben dem </w:t>
      </w:r>
      <w:r w:rsidR="009778DB" w:rsidRPr="009778DB">
        <w:rPr>
          <w:i/>
          <w:iCs/>
        </w:rPr>
        <w:t>linearen Kernel</w:t>
      </w:r>
      <w:r w:rsidR="009778DB" w:rsidRPr="009778DB">
        <w:t xml:space="preserve"> vor allem verschiedengradige </w:t>
      </w:r>
      <w:r w:rsidR="009778DB">
        <w:rPr>
          <w:i/>
          <w:iCs/>
        </w:rPr>
        <w:t>polynomielle</w:t>
      </w:r>
      <w:r w:rsidR="009778DB" w:rsidRPr="009778DB">
        <w:t xml:space="preserve"> und der </w:t>
      </w:r>
      <w:r w:rsidR="009778DB" w:rsidRPr="0015284B">
        <w:rPr>
          <w:i/>
          <w:iCs/>
          <w:color w:val="70AD47" w:themeColor="accent6"/>
        </w:rPr>
        <w:t>Gaussche RBF-Kernel</w:t>
      </w:r>
      <w:r w:rsidR="009778DB" w:rsidRPr="009778DB">
        <w:t>, welcher mit einem weiteren Hyperparamter</w:t>
      </w:r>
      <w:r w:rsidR="0082133A">
        <w:t xml:space="preserve"> </w:t>
      </w:r>
      <m:oMath>
        <m:r>
          <w:rPr>
            <w:rFonts w:ascii="Cambria Math" w:hAnsi="Cambria Math"/>
          </w:rPr>
          <m:t>γ</m:t>
        </m:r>
      </m:oMath>
      <w:r w:rsidR="0082133A">
        <w:t xml:space="preserve"> (Gamma)</w:t>
      </w:r>
      <w:r w:rsidR="009778DB" w:rsidRPr="009778DB">
        <w:t xml:space="preserve"> </w:t>
      </w:r>
      <w:r w:rsidR="006A0306">
        <w:t>einhergeht</w:t>
      </w:r>
      <w:r w:rsidR="00062EBF">
        <w:t xml:space="preserve"> </w:t>
      </w:r>
      <w:sdt>
        <w:sdtPr>
          <w:alias w:val="To edit, see citavi.com/edit"/>
          <w:tag w:val="CitaviPlaceholder#569b4e86-ba3c-471c-ac7f-215042cc331e"/>
          <w:id w:val="929709695"/>
          <w:placeholder>
            <w:docPart w:val="DefaultPlaceholder_-1854013440"/>
          </w:placeholder>
        </w:sdtPr>
        <w:sdtContent>
          <w:r w:rsidR="00062EBF">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TM0NTZmLTQ0ZGMtNDg0Ni1hYjdlLTVkNjUyMTkzN2RmNi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wIiwiU3RhcnRQYWdlIjp7IiRpZCI6IjUiLCIkdHlwZSI6IlN3aXNzQWNhZGVtaWMuUGFnZU51bWJlciwgU3dpc3NBY2FkZW1pYyIsIklzRnVsbHlOdW1lcmljIjp0cnVlLCJOdW1iZXIiOjE2MCwiTnVtYmVyaW5nVHlwZSI6MCwiTnVtZXJhbFN5c3RlbSI6MCwiT3JpZ2luYWxTdHJpbmciOiIxNjAiLCJQcmV0dHlTdHJpbmciOiIxNj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wZmYuXSJ9XX0sIlRhZyI6IkNpdGF2aVBsYWNlaG9sZGVyIzU2OWI0ZTg2LWJhM2MtNDcxYy1hYzdmLTIxNTA0MmNjMzMxZSIsIlRleHQiOiJbMTAsIFMuIDE2MGZmLl0iLCJXQUlWZXJzaW9uIjoiNi4xNC4wLjAifQ==}</w:instrText>
          </w:r>
          <w:r w:rsidR="00062EBF">
            <w:fldChar w:fldCharType="separate"/>
          </w:r>
          <w:r w:rsidR="00CA0B4B">
            <w:t>[10, S. 160ff.]</w:t>
          </w:r>
          <w:r w:rsidR="00062EBF">
            <w:fldChar w:fldCharType="end"/>
          </w:r>
        </w:sdtContent>
      </w:sdt>
      <w:r w:rsidR="009778DB" w:rsidRPr="009778DB">
        <w:t>.</w:t>
      </w:r>
      <w:r w:rsidR="00CE33AB">
        <w:t xml:space="preserve"> Auch </w:t>
      </w:r>
      <m:oMath>
        <m:r>
          <w:rPr>
            <w:rFonts w:ascii="Cambria Math" w:hAnsi="Cambria Math"/>
          </w:rPr>
          <m:t>γ</m:t>
        </m:r>
      </m:oMath>
      <w:r w:rsidR="0082133A">
        <w:t xml:space="preserve"> </w:t>
      </w:r>
      <w:r w:rsidR="00CE33AB">
        <w:t xml:space="preserve">ist ein Regularisierungsparameter. Ein hohes </w:t>
      </w:r>
      <m:oMath>
        <m:r>
          <w:rPr>
            <w:rFonts w:ascii="Cambria Math" w:hAnsi="Cambria Math"/>
          </w:rPr>
          <m:t>γ</m:t>
        </m:r>
      </m:oMath>
      <w:r w:rsidR="0082133A">
        <w:t xml:space="preserve"> </w:t>
      </w:r>
      <w:r w:rsidR="00CE33AB">
        <w:t xml:space="preserve">führt dazu, dass die Hyperebene unregelmäßiger und um einzelne Datenpunkte herum verläuft. Ein niedriges </w:t>
      </w:r>
      <m:oMath>
        <m:r>
          <w:rPr>
            <w:rFonts w:ascii="Cambria Math" w:hAnsi="Cambria Math"/>
          </w:rPr>
          <m:t>γ</m:t>
        </m:r>
      </m:oMath>
      <w:r w:rsidR="0082133A">
        <w:t xml:space="preserve"> </w:t>
      </w:r>
      <w:r w:rsidR="00CE33AB">
        <w:t>führt zu einer weicheren und damit oft besser verallgemeinernden Hyperebene</w:t>
      </w:r>
      <w:r w:rsidR="00CD6604">
        <w:t xml:space="preserve"> </w:t>
      </w:r>
      <w:sdt>
        <w:sdtPr>
          <w:alias w:val="To edit, see citavi.com/edit"/>
          <w:tag w:val="CitaviPlaceholder#d8f70d79-8101-4708-b490-fbb3a079fcc1"/>
          <w:id w:val="1687489196"/>
          <w:placeholder>
            <w:docPart w:val="DefaultPlaceholder_-1854013440"/>
          </w:placeholder>
        </w:sdtPr>
        <w:sdtContent>
          <w:r w:rsidR="00CD6604">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ZDFhNDZkLTgzZTYtNGUzMC1iMTViLTRhYTU3YjkyZDE4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yIiwiU3RhcnRQYWdlIjp7IiRpZCI6IjUiLCIkdHlwZSI6IlN3aXNzQWNhZGVtaWMuUGFnZU51bWJlciwgU3dpc3NBY2FkZW1pYyIsIklzRnVsbHlOdW1lcmljIjp0cnVlLCJOdW1iZXIiOjE2MiwiTnVtYmVyaW5nVHlwZSI6MCwiTnVtZXJhbFN5c3RlbSI6MCwiT3JpZ2luYWxTdHJpbmciOiIxNjIiLCJQcmV0dHlTdHJpbmciOiIxN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yXSJ9XX0sIlRhZyI6IkNpdGF2aVBsYWNlaG9sZGVyI2Q4ZjcwZDc5LTgxMDEtNDcwOC1iNDkwLWZiYjNhMDc5ZmNjMSIsIlRleHQiOiJbMTAsIFMuIDE2Ml0iLCJXQUlWZXJzaW9uIjoiNi4xNC4wLjAifQ==}</w:instrText>
          </w:r>
          <w:r w:rsidR="00CD6604">
            <w:fldChar w:fldCharType="separate"/>
          </w:r>
          <w:r w:rsidR="00CA0B4B">
            <w:t>[10, S. 162]</w:t>
          </w:r>
          <w:r w:rsidR="00CD6604">
            <w:fldChar w:fldCharType="end"/>
          </w:r>
        </w:sdtContent>
      </w:sdt>
      <w:r w:rsidR="00CE33AB">
        <w:t>.</w:t>
      </w:r>
    </w:p>
    <w:p w14:paraId="7C62DB55" w14:textId="7E1EEE7C" w:rsidR="007B71BC" w:rsidRDefault="006A3E79" w:rsidP="007B71BC">
      <w:pPr>
        <w:pStyle w:val="berschrift3"/>
      </w:pPr>
      <w:bookmarkStart w:id="23" w:name="_Toc141460731"/>
      <w:r>
        <w:t>Decision-Tree</w:t>
      </w:r>
      <w:r w:rsidR="00D14F26" w:rsidRPr="003C6DEB">
        <w:t xml:space="preserve"> und Random Forest</w:t>
      </w:r>
      <w:bookmarkEnd w:id="23"/>
    </w:p>
    <w:p w14:paraId="1E65891C" w14:textId="43FCE088" w:rsidR="00D1594F" w:rsidRPr="00D1594F" w:rsidRDefault="006A3E79" w:rsidP="00F667AF">
      <w:r>
        <w:t>Decision-Trees</w:t>
      </w:r>
      <w:r w:rsidR="001E2EE2">
        <w:t xml:space="preserve"> sind mächtige</w:t>
      </w:r>
      <w:r w:rsidR="00A5600B">
        <w:t xml:space="preserve"> und dabei dennoch gut interpretierbare</w:t>
      </w:r>
      <w:r w:rsidR="001E2EE2">
        <w:t xml:space="preserve"> Klassifikationsverfahren</w:t>
      </w:r>
      <w:r w:rsidR="00F667AF">
        <w:t xml:space="preserve">. </w:t>
      </w:r>
      <w:r>
        <w:t xml:space="preserve">Sie basieren auf einer gewöhnlichen Baumstruktur, bestehend aus der </w:t>
      </w:r>
      <w:r w:rsidRPr="006A3E79">
        <w:rPr>
          <w:i/>
          <w:iCs/>
        </w:rPr>
        <w:t>Wurzel</w:t>
      </w:r>
      <w:r>
        <w:t xml:space="preserve"> sowie einer </w:t>
      </w:r>
      <w:r w:rsidR="00D93A02">
        <w:t>Menge</w:t>
      </w:r>
      <w:r>
        <w:t xml:space="preserve"> an </w:t>
      </w:r>
      <w:r w:rsidRPr="006A3E79">
        <w:rPr>
          <w:i/>
          <w:iCs/>
        </w:rPr>
        <w:t>Knoten</w:t>
      </w:r>
      <w:r>
        <w:t xml:space="preserve">, </w:t>
      </w:r>
      <w:r w:rsidRPr="006A3E79">
        <w:rPr>
          <w:i/>
          <w:iCs/>
        </w:rPr>
        <w:t>Zweigen</w:t>
      </w:r>
      <w:r>
        <w:t xml:space="preserve"> und </w:t>
      </w:r>
      <w:r w:rsidRPr="006A3E79">
        <w:rPr>
          <w:i/>
          <w:iCs/>
        </w:rPr>
        <w:t>Blättern</w:t>
      </w:r>
      <w:r>
        <w:t xml:space="preserve">. </w:t>
      </w:r>
      <w:r w:rsidR="00EA31E6">
        <w:t>Der Baum bildet dabei ausgehend vom Wurzelknoten aufeinanderfolgende</w:t>
      </w:r>
      <w:r w:rsidR="00F667AF">
        <w:t xml:space="preserve"> merkmalsbasierte</w:t>
      </w:r>
      <w:r w:rsidR="00EA31E6">
        <w:t xml:space="preserve"> Entscheidungsregeln ab, welche </w:t>
      </w:r>
      <w:r w:rsidR="00927D53">
        <w:t>ggf. über Teilbäume</w:t>
      </w:r>
      <w:r w:rsidR="006B3122">
        <w:t xml:space="preserve"> zu den Blättern des Baumes führen. Diese repräsentieren</w:t>
      </w:r>
      <w:r w:rsidR="00927D53">
        <w:t xml:space="preserve"> schließlich</w:t>
      </w:r>
      <w:r w:rsidR="006B3122">
        <w:t xml:space="preserve"> die verschiedenen Kategorien des zugehörigen </w:t>
      </w:r>
      <w:r w:rsidR="00F667AF">
        <w:t xml:space="preserve">Klassifikationsproblems </w:t>
      </w:r>
      <w:sdt>
        <w:sdtPr>
          <w:alias w:val="To edit, see citavi.com/edit"/>
          <w:tag w:val="CitaviPlaceholder#a02bb586-ae98-4e32-a40d-d24903fa4d47"/>
          <w:id w:val="1447042959"/>
          <w:placeholder>
            <w:docPart w:val="DefaultPlaceholder_-1854013440"/>
          </w:placeholder>
        </w:sdtPr>
        <w:sdtContent>
          <w:r w:rsidR="00F667AF">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TNkNmQ1LThjNzItNGZhNi05ODk0LTA4MmE0ODIyNmEy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EwMmJiNTg2LWFlOTgtNGUzMi1hNDBkLWQyNDkwM2ZhNGQ0NyIsIlRleHQiOiJbMTNdIiwiV0FJVmVyc2lvbiI6IjYuMTQuMC4wIn0=}</w:instrText>
          </w:r>
          <w:r w:rsidR="00F667AF">
            <w:fldChar w:fldCharType="separate"/>
          </w:r>
          <w:r w:rsidR="00CA0B4B">
            <w:t>[13]</w:t>
          </w:r>
          <w:r w:rsidR="00F667AF">
            <w:fldChar w:fldCharType="end"/>
          </w:r>
        </w:sdtContent>
      </w:sdt>
      <w:r w:rsidR="00F667AF">
        <w:t>.</w:t>
      </w:r>
      <w:r w:rsidR="00EA31E6">
        <w:t xml:space="preserve"> </w:t>
      </w:r>
      <w:r w:rsidR="0048756C" w:rsidRPr="007E4146">
        <w:rPr>
          <w:color w:val="FF0000"/>
        </w:rPr>
        <w:t xml:space="preserve">Abb. </w:t>
      </w:r>
      <w:r w:rsidR="007E4146" w:rsidRPr="007E4146">
        <w:rPr>
          <w:color w:val="FF0000"/>
        </w:rPr>
        <w:t>8</w:t>
      </w:r>
      <w:r w:rsidR="0048756C" w:rsidRPr="007E4146">
        <w:rPr>
          <w:color w:val="FF0000"/>
        </w:rPr>
        <w:t xml:space="preserve"> </w:t>
      </w:r>
      <w:r w:rsidR="0048756C">
        <w:t xml:space="preserve">zeigt einen solchen Entscheidungsbaum. Hierbei wird das Beispiel der Schwertlilienklassifikation aus dem letzten Abschnitt erneut </w:t>
      </w:r>
      <w:r w:rsidR="00B93963">
        <w:t>aufgegriffen</w:t>
      </w:r>
      <w:r w:rsidR="0048756C">
        <w:t>.</w:t>
      </w:r>
      <w:r w:rsidR="00B93963">
        <w:t xml:space="preserve"> </w:t>
      </w:r>
    </w:p>
    <w:p w14:paraId="13C8FE6A" w14:textId="77777777" w:rsidR="00D1594F" w:rsidRDefault="00D1594F" w:rsidP="00D1594F">
      <w:pPr>
        <w:pStyle w:val="AbbMitRahmen"/>
        <w:keepNext/>
      </w:pPr>
      <w:r>
        <w:rPr>
          <w:noProof/>
        </w:rPr>
        <w:drawing>
          <wp:inline distT="0" distB="0" distL="0" distR="0" wp14:anchorId="51420786" wp14:editId="7655BB21">
            <wp:extent cx="3025321" cy="2209800"/>
            <wp:effectExtent l="0" t="0" r="3810" b="0"/>
            <wp:docPr id="1853001492"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001492" name="Grafik 1" descr="Ein Bild, das Text, Screenshot, Schrift, Reihe enthält.&#10;&#10;Automatisch generierte Beschreibung"/>
                    <pic:cNvPicPr/>
                  </pic:nvPicPr>
                  <pic:blipFill>
                    <a:blip r:embed="rId22">
                      <a:extLst>
                        <a:ext uri="{28A0092B-C50C-407E-A947-70E740481C1C}">
                          <a14:useLocalDpi xmlns:a14="http://schemas.microsoft.com/office/drawing/2010/main" val="0"/>
                        </a:ext>
                      </a:extLst>
                    </a:blip>
                    <a:stretch>
                      <a:fillRect/>
                    </a:stretch>
                  </pic:blipFill>
                  <pic:spPr>
                    <a:xfrm>
                      <a:off x="0" y="0"/>
                      <a:ext cx="3033687" cy="2215910"/>
                    </a:xfrm>
                    <a:prstGeom prst="rect">
                      <a:avLst/>
                    </a:prstGeom>
                  </pic:spPr>
                </pic:pic>
              </a:graphicData>
            </a:graphic>
          </wp:inline>
        </w:drawing>
      </w:r>
    </w:p>
    <w:p w14:paraId="47B105E2" w14:textId="2D4094B2" w:rsidR="00822681" w:rsidRDefault="00D1594F" w:rsidP="00D1594F">
      <w:pPr>
        <w:pStyle w:val="Beschriftung"/>
        <w:jc w:val="center"/>
      </w:pPr>
      <w:bookmarkStart w:id="24" w:name="_Toc141460784"/>
      <w:r>
        <w:t xml:space="preserve">Abb.  </w:t>
      </w:r>
      <w:fldSimple w:instr=" SEQ Abb._ \* ARABIC ">
        <w:r w:rsidR="00CD27B6">
          <w:rPr>
            <w:noProof/>
          </w:rPr>
          <w:t>8</w:t>
        </w:r>
      </w:fldSimple>
      <w:r>
        <w:t xml:space="preserve">: Beispiel für einen Entscheidungsbaum </w:t>
      </w:r>
      <w:sdt>
        <w:sdtPr>
          <w:alias w:val="To edit, see citavi.com/edit"/>
          <w:tag w:val="CitaviPlaceholder#057681f9-b2a0-458a-86ab-f3799122865f"/>
          <w:id w:val="799430188"/>
          <w:placeholder>
            <w:docPart w:val="DefaultPlaceholder_-1854013440"/>
          </w:placeholder>
        </w:sdtPr>
        <w:sdtContent>
          <w:r>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DM4OWNlLWRiNDktNDNiOC05MTcwLWMzNTBkYWU1OWI3Y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4IiwiU3RhcnRQYWdlIjp7IiRpZCI6IjUiLCIkdHlwZSI6IlN3aXNzQWNhZGVtaWMuUGFnZU51bWJlciwgU3dpc3NBY2FkZW1pYyIsIklzRnVsbHlOdW1lcmljIjp0cnVlLCJOdW1iZXIiOjE3OCwiTnVtYmVyaW5nVHlwZSI6MCwiTnVtZXJhbFN5c3RlbSI6MCwiT3JpZ2luYWxTdHJpbmciOiIxNzgiLCJQcmV0dHlTdHJpbmciOiIx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c4XSJ9XX0sIlRhZyI6IkNpdGF2aVBsYWNlaG9sZGVyIzA1NzY4MWY5LWIyYTAtNDU4YS04NmFiLWYzNzk5MTIyODY1ZiIsIlRleHQiOiJbMTAsIFMuIDE3OF0iLCJXQUlWZXJzaW9uIjoiNi4xNC4wLjAifQ==}</w:instrText>
          </w:r>
          <w:r>
            <w:fldChar w:fldCharType="separate"/>
          </w:r>
          <w:r w:rsidR="00CA0B4B">
            <w:t>[10, S. 178]</w:t>
          </w:r>
          <w:r>
            <w:fldChar w:fldCharType="end"/>
          </w:r>
        </w:sdtContent>
      </w:sdt>
      <w:bookmarkEnd w:id="24"/>
    </w:p>
    <w:p w14:paraId="6F046DC3" w14:textId="77777777" w:rsidR="00FA531E" w:rsidRDefault="00FA531E" w:rsidP="00FA531E"/>
    <w:p w14:paraId="721C95DB" w14:textId="0621EA58" w:rsidR="00FA531E" w:rsidRDefault="00186FCF" w:rsidP="00FA531E">
      <w:r>
        <w:t xml:space="preserve">Ein häufig verwendetes Verfahren zum Aufbau solcher Bäume ist der </w:t>
      </w:r>
      <w:r w:rsidRPr="00186FCF">
        <w:rPr>
          <w:i/>
          <w:iCs/>
        </w:rPr>
        <w:t>CART</w:t>
      </w:r>
      <w:r>
        <w:rPr>
          <w:i/>
          <w:iCs/>
        </w:rPr>
        <w:t xml:space="preserve"> </w:t>
      </w:r>
      <w:r>
        <w:t>(</w:t>
      </w:r>
      <w:r w:rsidRPr="00186FCF">
        <w:rPr>
          <w:i/>
          <w:iCs/>
        </w:rPr>
        <w:t xml:space="preserve">Classification and Regression </w:t>
      </w:r>
      <w:proofErr w:type="spellStart"/>
      <w:r w:rsidRPr="00186FCF">
        <w:rPr>
          <w:i/>
          <w:iCs/>
        </w:rPr>
        <w:t>Tree</w:t>
      </w:r>
      <w:proofErr w:type="spellEnd"/>
      <w:r>
        <w:t>)</w:t>
      </w:r>
      <w:r>
        <w:rPr>
          <w:i/>
          <w:iCs/>
        </w:rPr>
        <w:t xml:space="preserve"> </w:t>
      </w:r>
      <w:r w:rsidRPr="00186FCF">
        <w:rPr>
          <w:i/>
          <w:iCs/>
        </w:rPr>
        <w:t>Algorithmus</w:t>
      </w:r>
      <w:r>
        <w:t xml:space="preserve">. Die Grundidee dieses Algorithmus ist dabei simpel: Er teilt die Menge der Trainingsdaten basierend auf einem Merkmal </w:t>
      </w:r>
      <m:oMath>
        <m:r>
          <w:rPr>
            <w:rFonts w:ascii="Cambria Math" w:hAnsi="Cambria Math"/>
          </w:rPr>
          <m:t>k</m:t>
        </m:r>
      </m:oMath>
      <w:r>
        <w:t xml:space="preserve"> und einem Schwellenwer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in </w:t>
      </w:r>
      <w:r>
        <w:lastRenderedPageBreak/>
        <w:t xml:space="preserve">zwei Untermengen auf. Dabei werden </w:t>
      </w:r>
      <m:oMath>
        <m:r>
          <w:rPr>
            <w:rFonts w:ascii="Cambria Math" w:hAnsi="Cambria Math"/>
          </w:rPr>
          <m:t>k</m:t>
        </m:r>
      </m:oMath>
      <w:r>
        <w:t xml:space="preserve"> und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o gewählt, dass die resultierenden Untermengen möglichst </w:t>
      </w:r>
      <w:r w:rsidRPr="00A5600B">
        <w:rPr>
          <w:i/>
          <w:iCs/>
        </w:rPr>
        <w:t>rein</w:t>
      </w:r>
      <w:r>
        <w:t xml:space="preserve"> sind, also im besten Fall nur eine Klasse enthalten. Die Untermengen werden schließlich rekursiv nach demselben Prinzip aufgeteilt bis die maximale Tiefe </w:t>
      </w:r>
      <m:oMath>
        <m:r>
          <w:rPr>
            <w:rFonts w:ascii="Cambria Math" w:hAnsi="Cambria Math"/>
          </w:rPr>
          <m:t>max_depth</m:t>
        </m:r>
      </m:oMath>
      <w:r>
        <w:rPr>
          <w:i/>
          <w:iCs/>
        </w:rPr>
        <w:t xml:space="preserve"> </w:t>
      </w:r>
      <w:r>
        <w:t xml:space="preserve">oder eine andere Abbruchbedingung basierend auf weiteren Hyperparametern erreicht wurde. Zu diesen Hyperparametern gehören bspw. </w:t>
      </w:r>
      <w:r w:rsidR="00F9414B">
        <w:t xml:space="preserve">die minimale Anzahl an Datenpunkten, die ein Knoten enthalten muss, um weiter aufgeteilt werden zu dürfen, oder die minimale Menge an Datenpunkten, die ein Blatt mindestens enthalten muss. Alle drei erwähnten Hyperparameter sind Regularisierungsparameter, die dazu genutzt werden können ein Overfitting der Daten zu </w:t>
      </w:r>
      <w:r w:rsidR="00A5600B">
        <w:t>reduzieren</w:t>
      </w:r>
      <w:r w:rsidR="00F9414B">
        <w:t xml:space="preserve">. Auch das genutzte </w:t>
      </w:r>
      <w:r w:rsidR="00A5600B">
        <w:t>R</w:t>
      </w:r>
      <w:r w:rsidR="00F9414B">
        <w:t>einheitsmaß ist ein Hyperparameter</w:t>
      </w:r>
      <w:r w:rsidR="0068462D">
        <w:t xml:space="preserve">. Verbreitet ist die Nutzung der </w:t>
      </w:r>
      <w:r w:rsidR="0068462D" w:rsidRPr="0015284B">
        <w:rPr>
          <w:i/>
          <w:iCs/>
          <w:color w:val="70AD47" w:themeColor="accent6"/>
        </w:rPr>
        <w:t>Entropie</w:t>
      </w:r>
      <w:r w:rsidR="0068462D">
        <w:t xml:space="preserve"> </w:t>
      </w:r>
      <w:sdt>
        <w:sdtPr>
          <w:alias w:val="To edit, see citavi.com/edit"/>
          <w:tag w:val="CitaviPlaceholder#afd524d6-cb3b-4985-bde0-ea0bcdbff39d"/>
          <w:id w:val="1917970123"/>
          <w:placeholder>
            <w:docPart w:val="DefaultPlaceholder_-1854013440"/>
          </w:placeholder>
        </w:sdtPr>
        <w:sdtContent>
          <w:r w:rsidR="0068462D">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GFjMmViLWQ0YmQtNGVkYi04MzBjLTkwZjE5MGYzN2Fi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xIiwiU3RhcnRQYWdlIjp7IiRpZCI6IjUiLCIkdHlwZSI6IlN3aXNzQWNhZGVtaWMuUGFnZU51bWJlciwgU3dpc3NBY2FkZW1pYyIsIklzRnVsbHlOdW1lcmljIjp0cnVlLCJOdW1iZXIiOjE4MSwiTnVtYmVyaW5nVHlwZSI6MCwiTnVtZXJhbFN5c3RlbSI6MCwiT3JpZ2luYWxTdHJpbmciOiIxODEiLCJQcmV0dHlTdHJpbmciOiIx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gxZmYuXSJ9XX0sIlRhZyI6IkNpdGF2aVBsYWNlaG9sZGVyI2FmZDUyNGQ2LWNiM2ItNDk4NS1iZGUwLWVhMGJjZGJmZjM5ZCIsIlRleHQiOiJbMTAsIFMuIDE4MWZmLl0iLCJXQUlWZXJzaW9uIjoiNi4xNC4wLjAifQ==}</w:instrText>
          </w:r>
          <w:r w:rsidR="0068462D">
            <w:fldChar w:fldCharType="separate"/>
          </w:r>
          <w:r w:rsidR="00CA0B4B">
            <w:t>[10, S. 181ff.]</w:t>
          </w:r>
          <w:r w:rsidR="0068462D">
            <w:fldChar w:fldCharType="end"/>
          </w:r>
        </w:sdtContent>
      </w:sdt>
      <w:r w:rsidR="0068462D">
        <w:t xml:space="preserve">. </w:t>
      </w:r>
    </w:p>
    <w:p w14:paraId="694D0EB1" w14:textId="34FA15BE" w:rsidR="00D91BA2" w:rsidRDefault="00293388" w:rsidP="00573EF4">
      <w:r>
        <w:t>Decision-Trees bilden die Basis für ein weiteres Klassifikationsverfahren: den Random-Forests. Bei einem Random-Forest handelt es sich um ein</w:t>
      </w:r>
      <w:r w:rsidR="00D91BA2">
        <w:t xml:space="preserve"> </w:t>
      </w:r>
      <w:r w:rsidR="00D91BA2" w:rsidRPr="00A5600B">
        <w:rPr>
          <w:i/>
          <w:iCs/>
          <w:color w:val="70AD47" w:themeColor="accent6"/>
        </w:rPr>
        <w:t>Ensemble</w:t>
      </w:r>
      <w:r w:rsidR="00D91BA2" w:rsidRPr="00A5600B">
        <w:rPr>
          <w:color w:val="70AD47" w:themeColor="accent6"/>
        </w:rPr>
        <w:t xml:space="preserve"> </w:t>
      </w:r>
      <w:r w:rsidR="00D91BA2">
        <w:t xml:space="preserve">an Decision-Trees, welche jeweils auf Basis einer zufälligen Auswahl an Trainingsdatenpunkten erstellt werden. Außerdem werden auch die zur Aufteilung genutzten Merkmale zufällig ausgewählt. Eine Vorhersage trifft der Random-Forest, indem er </w:t>
      </w:r>
      <w:r w:rsidR="00B04875">
        <w:t>alle</w:t>
      </w:r>
      <w:r w:rsidR="00D91BA2">
        <w:t xml:space="preserve"> Vorhersagen </w:t>
      </w:r>
      <w:r w:rsidR="00B04875">
        <w:t>des Ensembles</w:t>
      </w:r>
      <w:r w:rsidR="00D91BA2">
        <w:t xml:space="preserve"> sammelt und anschließend die</w:t>
      </w:r>
      <w:r w:rsidR="00B04875">
        <w:t>jenige</w:t>
      </w:r>
      <w:r w:rsidR="00D91BA2">
        <w:t xml:space="preserve"> Klasse vorhersagt, welche</w:t>
      </w:r>
      <w:r w:rsidR="00B04875">
        <w:t xml:space="preserve"> im Mehrheitsentscheid siegt</w:t>
      </w:r>
      <w:r w:rsidR="00665ADF">
        <w:t>.</w:t>
      </w:r>
      <w:r w:rsidR="00A5600B">
        <w:t xml:space="preserve"> Das führt im Allgemeinen zu einer deutlich besseren und allgemeineren Vorhersage im Vergleich zu einem einzelnen Decision-Tree</w:t>
      </w:r>
      <w:r w:rsidR="003D04E1">
        <w:t xml:space="preserve"> </w:t>
      </w:r>
      <w:sdt>
        <w:sdtPr>
          <w:alias w:val="To edit, see citavi.com/edit"/>
          <w:tag w:val="CitaviPlaceholder#dcfaaa5b-bfef-4b1a-9c8f-6bdff8fbb6bb"/>
          <w:id w:val="1088359697"/>
          <w:placeholder>
            <w:docPart w:val="DefaultPlaceholder_-1854013440"/>
          </w:placeholder>
        </w:sdtPr>
        <w:sdtContent>
          <w:r w:rsidR="003D04E1">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2IyMDJjLTA2NTktNDJkZS1iYTRhLTJhMjMyZTFkZjFh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RjZmFhYTViLWJmZWYtNGIxYS05YzhmLTZiZGZmOGZiYjZiYiIsIlRleHQiOiJbMTNdIiwiV0FJVmVyc2lvbiI6IjYuMTQuMC4wIn0=}</w:instrText>
          </w:r>
          <w:r w:rsidR="003D04E1">
            <w:fldChar w:fldCharType="separate"/>
          </w:r>
          <w:r w:rsidR="00CA0B4B">
            <w:t>[13]</w:t>
          </w:r>
          <w:r w:rsidR="003D04E1">
            <w:fldChar w:fldCharType="end"/>
          </w:r>
        </w:sdtContent>
      </w:sdt>
      <w:r w:rsidR="00B04875">
        <w:t xml:space="preserve">. </w:t>
      </w:r>
      <w:r w:rsidR="00665ADF">
        <w:t>Wichtige Hyperparameter eines Random-Forests sind</w:t>
      </w:r>
      <w:r w:rsidR="00F9060F">
        <w:t xml:space="preserve"> </w:t>
      </w:r>
      <w:r w:rsidR="00665ADF">
        <w:t>die Anzahl der enthaltenen Bäume, die Größe des Trainingsdatensatzes für einen einzelnen Baum</w:t>
      </w:r>
      <w:r w:rsidR="00F9060F">
        <w:t xml:space="preserve"> und </w:t>
      </w:r>
      <w:r w:rsidR="00573EF4">
        <w:t xml:space="preserve">die Anzahl der zufällig auszuwählenden Merkmale, die für das </w:t>
      </w:r>
      <w:r w:rsidR="00F9060F">
        <w:t>Aufteilen einzelner Knoten in Betracht gezogen werden sollen</w:t>
      </w:r>
      <w:r w:rsidR="003B3E80">
        <w:t xml:space="preserve"> </w:t>
      </w:r>
      <w:sdt>
        <w:sdtPr>
          <w:alias w:val="To edit, see citavi.com/edit"/>
          <w:tag w:val="CitaviPlaceholder#5822211a-10df-4a5e-982a-dc214d8614a0"/>
          <w:id w:val="-1020396805"/>
          <w:placeholder>
            <w:docPart w:val="DefaultPlaceholder_-1854013440"/>
          </w:placeholder>
        </w:sdtPr>
        <w:sdtContent>
          <w:r w:rsidR="003B3E80">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GY0ZWE1LWRlNjUtNGI5My04NzExLTgwMjE4NjQyMjlhM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OTlmLl0ifV19LCJUYWciOiJDaXRhdmlQbGFjZWhvbGRlciM1ODIyMjExYS0xMGRmLTRhNWUtOTgyYS1kYzIxNGQ4NjE0YTAiLCJUZXh0IjoiWzEwLCBTLiAxOTlmLl0iLCJXQUlWZXJzaW9uIjoiNi4xNC4wLjAifQ==}</w:instrText>
          </w:r>
          <w:r w:rsidR="003B3E80">
            <w:fldChar w:fldCharType="separate"/>
          </w:r>
          <w:r w:rsidR="00CA0B4B">
            <w:t>[10, S. 199f.]</w:t>
          </w:r>
          <w:r w:rsidR="003B3E80">
            <w:fldChar w:fldCharType="end"/>
          </w:r>
        </w:sdtContent>
      </w:sdt>
      <w:r w:rsidR="00F9060F">
        <w:t xml:space="preserve">. </w:t>
      </w:r>
      <w:r w:rsidR="00A5600B">
        <w:t xml:space="preserve">Hinzu kommen </w:t>
      </w:r>
      <w:r w:rsidR="000C3954">
        <w:t>die</w:t>
      </w:r>
      <w:r w:rsidR="00A5600B">
        <w:t xml:space="preserve"> berei</w:t>
      </w:r>
      <w:r w:rsidR="00EC0145">
        <w:t>ts</w:t>
      </w:r>
      <w:r w:rsidR="00A5600B">
        <w:t xml:space="preserve"> erwähnten Hyperparameter </w:t>
      </w:r>
      <w:r w:rsidR="00BC3F24">
        <w:t>für die</w:t>
      </w:r>
      <w:r w:rsidR="00A5600B">
        <w:t xml:space="preserve"> Decision-Trees.</w:t>
      </w:r>
    </w:p>
    <w:p w14:paraId="49C8444D" w14:textId="25C6E3C0" w:rsidR="00441254" w:rsidRDefault="006E5433" w:rsidP="00441254">
      <w:pPr>
        <w:pStyle w:val="berschrift2"/>
      </w:pPr>
      <w:bookmarkStart w:id="25" w:name="_Toc141460732"/>
      <w:r>
        <w:t xml:space="preserve">Sequenzielle </w:t>
      </w:r>
      <w:r w:rsidR="00441254">
        <w:t xml:space="preserve">Klassifikation mit </w:t>
      </w:r>
      <w:r w:rsidR="00C057EC">
        <w:t>Künstlichen N</w:t>
      </w:r>
      <w:r w:rsidR="00441254">
        <w:t>euronalen Netzen</w:t>
      </w:r>
      <w:bookmarkEnd w:id="25"/>
    </w:p>
    <w:p w14:paraId="3604230C" w14:textId="6BA92353" w:rsidR="00F8752C" w:rsidRPr="00F8752C" w:rsidRDefault="00F8752C" w:rsidP="00F8752C">
      <w:r>
        <w:t>Künstliche Neuronale Netz</w:t>
      </w:r>
      <w:r w:rsidR="00793B7D">
        <w:t>e</w:t>
      </w:r>
      <w:r>
        <w:t xml:space="preserve"> (KNN</w:t>
      </w:r>
      <w:r w:rsidR="00793B7D">
        <w:t>s</w:t>
      </w:r>
      <w:r>
        <w:t xml:space="preserve">) </w:t>
      </w:r>
      <w:r w:rsidR="00793B7D">
        <w:t>sind</w:t>
      </w:r>
      <w:r w:rsidR="008610D4">
        <w:t xml:space="preserve"> komplexe</w:t>
      </w:r>
      <w:r>
        <w:t xml:space="preserve"> maschinelle Lernmodell</w:t>
      </w:r>
      <w:r w:rsidR="00793B7D">
        <w:t>e</w:t>
      </w:r>
      <w:r>
        <w:t>, de</w:t>
      </w:r>
      <w:r w:rsidR="00793B7D">
        <w:t>ren</w:t>
      </w:r>
      <w:r>
        <w:t xml:space="preserve"> Funktionsweise in den Ursprüngen </w:t>
      </w:r>
      <w:r w:rsidR="00280D40">
        <w:t>durch</w:t>
      </w:r>
      <w:r>
        <w:t xml:space="preserve"> die Vernetzung von biologischen Neuronen in menschlichen Gehirnen </w:t>
      </w:r>
      <w:r w:rsidR="00280D40">
        <w:t>inspiriert</w:t>
      </w:r>
      <w:r>
        <w:t xml:space="preserve"> ist.</w:t>
      </w:r>
      <w:r w:rsidR="00793B7D" w:rsidRPr="00793B7D">
        <w:t xml:space="preserve"> </w:t>
      </w:r>
      <w:r w:rsidR="00793B7D">
        <w:t>Sie gelten als flexibel, mächtig sowie gut skalierbar und bilden die Grundlage für</w:t>
      </w:r>
      <w:r>
        <w:t xml:space="preserve"> </w:t>
      </w:r>
      <w:r w:rsidR="00793B7D">
        <w:t xml:space="preserve">das </w:t>
      </w:r>
      <w:r>
        <w:t xml:space="preserve">heutzutage vielseitig eingesetzte </w:t>
      </w:r>
      <w:r w:rsidRPr="009C7207">
        <w:rPr>
          <w:i/>
          <w:iCs/>
        </w:rPr>
        <w:t>Deep Learning</w:t>
      </w:r>
      <w:r w:rsidR="00793B7D">
        <w:t xml:space="preserve"> zur Bewältigung äußerst komplexer </w:t>
      </w:r>
      <w:r w:rsidR="00BB604F">
        <w:t>Problemstellungen</w:t>
      </w:r>
      <w:r w:rsidR="00280D40">
        <w:t xml:space="preserve"> des Maschinellen Lernens</w:t>
      </w:r>
      <w:r w:rsidR="00793B7D">
        <w:t>.</w:t>
      </w:r>
      <w:r>
        <w:t xml:space="preserve"> </w:t>
      </w:r>
      <w:sdt>
        <w:sdtPr>
          <w:alias w:val="To edit, see citavi.com/edit"/>
          <w:tag w:val="CitaviPlaceholder#c0454784-12ba-4188-9215-3d5c012b0687"/>
          <w:id w:val="-266385840"/>
          <w:placeholder>
            <w:docPart w:val="0390D0C290834CB09DC3331FE55C3609"/>
          </w:placeholder>
        </w:sdtPr>
        <w:sdtContent>
          <w:r>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zBkMmUyLTkyMWEtNDYwNi1hYzA0LWRhOTBiNWM3ZTM4M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xIiwiU3RhcnRQYWdlIjp7IiRpZCI6IjUiLCIkdHlwZSI6IlN3aXNzQWNhZGVtaWMuUGFnZU51bWJlciwgU3dpc3NBY2FkZW1pYyIsIklzRnVsbHlOdW1lcmljIjp0cnVlLCJOdW1iZXIiOjI4MSwiTnVtYmVyaW5nVHlwZSI6MCwiTnVtZXJhbFN5c3RlbSI6MCwiT3JpZ2luYWxTdHJpbmciOiIyODEiLCJQcmV0dHlTdHJpbmciOiIy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jgxXSJ9XX0sIlRhZyI6IkNpdGF2aVBsYWNlaG9sZGVyI2MwNDU0Nzg0LTEyYmEtNDE4OC05MjE1LTNkNWMwMTJiMDY4NyIsIlRleHQiOiJbMTAsIFMuIDI4MV0iLCJXQUlWZXJzaW9uIjoiNi4xNC4wLjAifQ==}</w:instrText>
          </w:r>
          <w:r>
            <w:fldChar w:fldCharType="separate"/>
          </w:r>
          <w:r w:rsidR="00CA0B4B">
            <w:t>[10, S. 281]</w:t>
          </w:r>
          <w:r>
            <w:fldChar w:fldCharType="end"/>
          </w:r>
        </w:sdtContent>
      </w:sdt>
      <w:r>
        <w:t>.</w:t>
      </w:r>
      <w:r w:rsidR="00793B7D">
        <w:t xml:space="preserve"> Im Folgenden soll</w:t>
      </w:r>
      <w:r w:rsidR="00BB604F">
        <w:t xml:space="preserve"> </w:t>
      </w:r>
      <w:r w:rsidR="0039305E">
        <w:t xml:space="preserve">zunächst </w:t>
      </w:r>
      <w:r w:rsidR="00BB604F">
        <w:t>ein Überblick über den Aufbau und die prinzipielle Funktionsweise von</w:t>
      </w:r>
      <w:r w:rsidR="0039305E">
        <w:t xml:space="preserve"> gewöhnlichen</w:t>
      </w:r>
      <w:r w:rsidR="00BB604F">
        <w:t xml:space="preserve"> KNNs</w:t>
      </w:r>
      <w:r w:rsidR="0039305E">
        <w:t>, sogenan</w:t>
      </w:r>
      <w:r w:rsidR="00A37F56">
        <w:t>n</w:t>
      </w:r>
      <w:r w:rsidR="0039305E">
        <w:t>ten Feed-Forward-Netzen (FFNs),</w:t>
      </w:r>
      <w:r w:rsidR="00BB604F">
        <w:t xml:space="preserve"> gegeben werden. </w:t>
      </w:r>
      <w:r w:rsidR="0045731B" w:rsidRPr="00217148">
        <w:t xml:space="preserve">Darauf aufbauend wird anschließend aufgezeigt, wie </w:t>
      </w:r>
      <w:r w:rsidR="00217148">
        <w:t>diese</w:t>
      </w:r>
      <w:r w:rsidR="00217148" w:rsidRPr="00217148">
        <w:t xml:space="preserve"> zu sogenannten Rekurrenten</w:t>
      </w:r>
      <w:r w:rsidR="0045731B" w:rsidRPr="00217148">
        <w:t xml:space="preserve"> </w:t>
      </w:r>
      <w:r w:rsidR="00217148" w:rsidRPr="00217148">
        <w:t xml:space="preserve">Neuronalen </w:t>
      </w:r>
      <w:r w:rsidR="00217148" w:rsidRPr="00217148">
        <w:lastRenderedPageBreak/>
        <w:t>Netzen</w:t>
      </w:r>
      <w:r w:rsidR="00217148">
        <w:t xml:space="preserve"> (RNNs)</w:t>
      </w:r>
      <w:r w:rsidR="00217148" w:rsidRPr="00217148">
        <w:t xml:space="preserve"> </w:t>
      </w:r>
      <w:r w:rsidR="0045731B" w:rsidRPr="00217148">
        <w:t>erweitert werden können, um</w:t>
      </w:r>
      <w:r w:rsidR="00217148" w:rsidRPr="00217148">
        <w:t xml:space="preserve"> bspw. mit Hilfe von Gedächtniszellen</w:t>
      </w:r>
      <w:r w:rsidR="0045731B" w:rsidRPr="00217148">
        <w:t xml:space="preserve"> </w:t>
      </w:r>
      <w:r w:rsidR="00217148" w:rsidRPr="00217148">
        <w:t>sequenzielle</w:t>
      </w:r>
      <w:r w:rsidR="0045731B" w:rsidRPr="00217148">
        <w:t xml:space="preserve"> Daten zu verarbeiten. </w:t>
      </w:r>
    </w:p>
    <w:p w14:paraId="7C3035C4" w14:textId="33BCDB98" w:rsidR="007B71BC" w:rsidRDefault="00F8752C" w:rsidP="00C057EC">
      <w:pPr>
        <w:pStyle w:val="berschrift3"/>
      </w:pPr>
      <w:bookmarkStart w:id="26" w:name="_Toc141460733"/>
      <w:r>
        <w:t xml:space="preserve">Aufbau </w:t>
      </w:r>
      <w:r w:rsidR="00A84C04">
        <w:t>eines künstlichen Neuronalen Netzes</w:t>
      </w:r>
      <w:bookmarkEnd w:id="26"/>
    </w:p>
    <w:p w14:paraId="645FFD45" w14:textId="68EDB7EE" w:rsidR="008E44B4" w:rsidRDefault="00A43D5E" w:rsidP="00AB4FC7">
      <w:r>
        <w:t xml:space="preserve">Im Allgemeinen bestehen Künstliche Neuronale Netze aus mehreren Verarbeitungseinheiten, welche in diesem Kontext als </w:t>
      </w:r>
      <w:r w:rsidRPr="00A43D5E">
        <w:rPr>
          <w:i/>
          <w:iCs/>
        </w:rPr>
        <w:t>Neuronen</w:t>
      </w:r>
      <w:r>
        <w:t xml:space="preserve"> bezeichnet werden. Diese Neuronen sind, wie in </w:t>
      </w:r>
      <w:r w:rsidRPr="006A0306">
        <w:rPr>
          <w:color w:val="FF0000"/>
        </w:rPr>
        <w:t xml:space="preserve">Abb. </w:t>
      </w:r>
      <w:r w:rsidR="006A0306" w:rsidRPr="006A0306">
        <w:rPr>
          <w:color w:val="FF0000"/>
        </w:rPr>
        <w:t>9</w:t>
      </w:r>
      <w:r>
        <w:t xml:space="preserve"> </w:t>
      </w:r>
      <w:r w:rsidR="006A0306">
        <w:t>dargestellt,</w:t>
      </w:r>
      <w:r>
        <w:t xml:space="preserve"> in mehreren Schichten angeordnet, wobei die Ausgabe eines jeden Neurons einer Schicht </w:t>
      </w:r>
      <w:r w:rsidR="006815C8">
        <w:t>an die</w:t>
      </w:r>
      <w:r>
        <w:t xml:space="preserve"> Eingabe </w:t>
      </w:r>
      <w:r w:rsidR="00E06399">
        <w:t>der</w:t>
      </w:r>
      <w:r>
        <w:t xml:space="preserve"> Neuronen </w:t>
      </w:r>
      <w:r w:rsidR="00E06399">
        <w:t xml:space="preserve">in </w:t>
      </w:r>
      <w:r w:rsidR="0039305E">
        <w:t>der nächsten</w:t>
      </w:r>
      <w:r w:rsidR="006815C8">
        <w:t xml:space="preserve"> Schicht weitergereicht wird</w:t>
      </w:r>
      <w:r w:rsidR="006A0306">
        <w:t xml:space="preserve"> </w:t>
      </w:r>
      <w:sdt>
        <w:sdtPr>
          <w:alias w:val="To edit, see citavi.com/edit"/>
          <w:tag w:val="CitaviPlaceholder#e1ca8889-fdb3-4941-85a2-c05098689841"/>
          <w:id w:val="826470959"/>
          <w:placeholder>
            <w:docPart w:val="DefaultPlaceholder_-1854013440"/>
          </w:placeholder>
        </w:sdtPr>
        <w:sdtContent>
          <w:r w:rsidR="006A0306">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TNjYTRhLTE0NjQtNDA1Yy1hZjg4LTg2N2NlZDA5Mjlj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MWNhODg4OS1mZGIzLTQ5NDEtODVhMi1jMDUwOTg2ODk4NDEiLCJUZXh0IjoiWzE0XSIsIldBSVZlcnNpb24iOiI2LjE0LjAuMCJ9}</w:instrText>
          </w:r>
          <w:r w:rsidR="006A0306">
            <w:fldChar w:fldCharType="separate"/>
          </w:r>
          <w:r w:rsidR="00CA0B4B">
            <w:t>[14]</w:t>
          </w:r>
          <w:r w:rsidR="006A0306">
            <w:fldChar w:fldCharType="end"/>
          </w:r>
        </w:sdtContent>
      </w:sdt>
      <w:r w:rsidR="006815C8">
        <w:t>.</w:t>
      </w:r>
      <w:r w:rsidR="006A0306">
        <w:t xml:space="preserve"> </w:t>
      </w:r>
    </w:p>
    <w:p w14:paraId="0B3E4BE2" w14:textId="703AEE04" w:rsidR="00AB1EB5" w:rsidRDefault="00AD649A" w:rsidP="00AD649A">
      <w:pPr>
        <w:pStyle w:val="AbbMitRahmen"/>
      </w:pPr>
      <w:r w:rsidRPr="00AD649A">
        <w:rPr>
          <w:noProof/>
        </w:rPr>
        <w:drawing>
          <wp:inline distT="0" distB="0" distL="0" distR="0" wp14:anchorId="39AF412B" wp14:editId="03B1216D">
            <wp:extent cx="3733800" cy="2499740"/>
            <wp:effectExtent l="0" t="0" r="0" b="0"/>
            <wp:docPr id="129152791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47386" cy="2508835"/>
                    </a:xfrm>
                    <a:prstGeom prst="rect">
                      <a:avLst/>
                    </a:prstGeom>
                    <a:noFill/>
                  </pic:spPr>
                </pic:pic>
              </a:graphicData>
            </a:graphic>
          </wp:inline>
        </w:drawing>
      </w:r>
    </w:p>
    <w:p w14:paraId="1A87E09F" w14:textId="637D368E" w:rsidR="006815C8" w:rsidRDefault="00AB1EB5" w:rsidP="00F8752C">
      <w:pPr>
        <w:pStyle w:val="Beschriftung"/>
        <w:jc w:val="center"/>
      </w:pPr>
      <w:bookmarkStart w:id="27" w:name="_Toc141460785"/>
      <w:r>
        <w:t xml:space="preserve">Abb.  </w:t>
      </w:r>
      <w:fldSimple w:instr=" SEQ Abb._ \* ARABIC ">
        <w:r w:rsidR="00CD27B6">
          <w:rPr>
            <w:noProof/>
          </w:rPr>
          <w:t>9</w:t>
        </w:r>
      </w:fldSimple>
      <w:r>
        <w:t>: Aufbau eines Künstlichen Neuronalen Netzes</w:t>
      </w:r>
      <w:bookmarkEnd w:id="27"/>
    </w:p>
    <w:p w14:paraId="316F7E04" w14:textId="77777777" w:rsidR="00923988" w:rsidRDefault="00923988" w:rsidP="00923988"/>
    <w:p w14:paraId="223800B4" w14:textId="58E7F88D" w:rsidR="00A1756D" w:rsidRPr="00923988" w:rsidRDefault="0008262A" w:rsidP="00923988">
      <w:r>
        <w:t xml:space="preserve">Die erste Schicht eines KNNs bezeichnet man als </w:t>
      </w:r>
      <w:r w:rsidRPr="006A0306">
        <w:rPr>
          <w:i/>
          <w:iCs/>
        </w:rPr>
        <w:t>Eingabeschicht</w:t>
      </w:r>
      <w:r>
        <w:t xml:space="preserve"> (engl. </w:t>
      </w:r>
      <w:r w:rsidRPr="006A0306">
        <w:rPr>
          <w:i/>
          <w:iCs/>
        </w:rPr>
        <w:t>Input-Layer</w:t>
      </w:r>
      <w:r>
        <w:t xml:space="preserve">) und die zugehörigen Neuronen als Eingabeneuronen (engl. </w:t>
      </w:r>
      <w:r w:rsidRPr="006A0306">
        <w:rPr>
          <w:i/>
          <w:iCs/>
        </w:rPr>
        <w:t>Input-</w:t>
      </w:r>
      <w:r>
        <w:rPr>
          <w:i/>
          <w:iCs/>
        </w:rPr>
        <w:t>Neurons</w:t>
      </w:r>
      <w:r>
        <w:t xml:space="preserve">). Die Anzahl der Eingabeneuronen </w:t>
      </w:r>
      <w:r w:rsidR="00E06399">
        <w:t>eines Netzes wird durch</w:t>
      </w:r>
      <w:r>
        <w:t xml:space="preserve"> </w:t>
      </w:r>
      <w:r w:rsidR="00E06399">
        <w:t>die</w:t>
      </w:r>
      <w:r>
        <w:t xml:space="preserve"> Anzahl an gegebenen </w:t>
      </w:r>
      <w:r w:rsidR="00E06399">
        <w:t>M</w:t>
      </w:r>
      <w:r>
        <w:t>erkmalen in den Trainingsdatenpunkten</w:t>
      </w:r>
      <w:r w:rsidR="00E06399">
        <w:t xml:space="preserve"> festgelegt</w:t>
      </w:r>
      <w:r>
        <w:t xml:space="preserve">. </w:t>
      </w:r>
      <w:r w:rsidR="00242892">
        <w:t xml:space="preserve">Analog zur Eingabeschicht bezeichnet man die letzte Schicht eines KNNs </w:t>
      </w:r>
      <w:r w:rsidR="00A1756D">
        <w:t xml:space="preserve">als Ausgabeschicht (engl. </w:t>
      </w:r>
      <w:r w:rsidR="00A1756D">
        <w:rPr>
          <w:i/>
          <w:iCs/>
        </w:rPr>
        <w:t>Output</w:t>
      </w:r>
      <w:r w:rsidR="00A1756D" w:rsidRPr="006A0306">
        <w:rPr>
          <w:i/>
          <w:iCs/>
        </w:rPr>
        <w:t>-Layer</w:t>
      </w:r>
      <w:r w:rsidR="00A1756D">
        <w:t xml:space="preserve">). Sie besteht aus den Ausgabeneuronen (engl. </w:t>
      </w:r>
      <w:r w:rsidR="00A1756D" w:rsidRPr="00A86C9B">
        <w:rPr>
          <w:i/>
          <w:iCs/>
        </w:rPr>
        <w:t>Output-Neurons</w:t>
      </w:r>
      <w:r w:rsidR="00A1756D">
        <w:t>)</w:t>
      </w:r>
      <w:r>
        <w:t xml:space="preserve"> </w:t>
      </w:r>
      <w:sdt>
        <w:sdtPr>
          <w:alias w:val="To edit, see citavi.com/edit"/>
          <w:tag w:val="CitaviPlaceholder#a45a79b9-9b9f-441f-b1d7-d4e0dc4d7dcf"/>
          <w:id w:val="-920172639"/>
          <w:placeholder>
            <w:docPart w:val="DefaultPlaceholder_-1854013440"/>
          </w:placeholder>
        </w:sdtPr>
        <w:sdtContent>
          <w:r>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mQ2MzIwLWUzZmUtNDM3NC1iNGVjLWIxODJkNjYwODVmNC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dGF0aWMubGF0ZXhzdHVkaW8ubmV0L2FydGljbGUvMjAxOC8wOTEyL25ldXJhbG5ldHdvcmtzYW5kZGVlcGxlYXJuaW5nLnBkZiIsIlVyaVN0cmluZyI6Imh0dHBzOi8vc3RhdGljLmxhdGV4c3R1ZGlvLm5ldC9hcnRpY2xlLzIwMTgvMDkxMi9uZXVyYWxuZXR3b3Jrc2FuZGRlZXBsZWFybmluZ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JbMTUsIFMuIDExXSJ9XX0sIlRhZyI6IkNpdGF2aVBsYWNlaG9sZGVyI2E0NWE3OWI5LTliOWYtNDQxZi1iMWQ3LWQ0ZTBkYzRkN2RjZiIsIlRleHQiOiJbMTUsIFMuIDExXSIsIldBSVZlcnNpb24iOiI2LjE0LjAuMCJ9}</w:instrText>
          </w:r>
          <w:r>
            <w:fldChar w:fldCharType="separate"/>
          </w:r>
          <w:r w:rsidR="00CA0B4B">
            <w:t>[15, S. 11]</w:t>
          </w:r>
          <w:r>
            <w:fldChar w:fldCharType="end"/>
          </w:r>
        </w:sdtContent>
      </w:sdt>
      <w:r w:rsidR="00A1756D">
        <w:t xml:space="preserve">. </w:t>
      </w:r>
      <w:r w:rsidR="00AB4FC7">
        <w:t>Die Anzahl der Ausgabeneuronen ist abhängig von der Problemstellung. Bei einem mehrklassigen Klassifikationsproblem verwendet man jedoch üblicherweise ein Neuron pro</w:t>
      </w:r>
      <w:r w:rsidR="00E06399">
        <w:t xml:space="preserve"> vorherzusagender</w:t>
      </w:r>
      <w:r w:rsidR="00AB4FC7">
        <w:t xml:space="preserve"> Kategorie</w:t>
      </w:r>
      <w:r>
        <w:t xml:space="preserve"> </w:t>
      </w:r>
      <w:sdt>
        <w:sdtPr>
          <w:alias w:val="To edit, see citavi.com/edit"/>
          <w:tag w:val="CitaviPlaceholder#0a163d83-392f-4c60-8d18-7154e829fa68"/>
          <w:id w:val="-2003033687"/>
          <w:placeholder>
            <w:docPart w:val="DefaultPlaceholder_-1854013440"/>
          </w:placeholder>
        </w:sdtPr>
        <w:sdtContent>
          <w:r>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WMyYzdjLTkwMjUtNDRiMy1hOTVmLWU5MzM2Y2M1YmNm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1IiwiU3RhcnRQYWdlIjp7IiRpZCI6IjUiLCIkdHlwZSI6IlN3aXNzQWNhZGVtaWMuUGFnZU51bWJlciwgU3dpc3NBY2FkZW1pYyIsIklzRnVsbHlOdW1lcmljIjp0cnVlLCJOdW1iZXIiOjI5NSwiTnVtYmVyaW5nVHlwZSI6MCwiTnVtZXJhbFN5c3RlbSI6MCwiT3JpZ2luYWxTdHJpbmciOiIyOTUiLCJQcmV0dHlTdHJpbmciOiIyOT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VmLl0ifV19LCJUYWciOiJDaXRhdmlQbGFjZWhvbGRlciMwYTE2M2Q4My0zOTJmLTRjNjAtOGQxOC03MTU0ZTgyOWZhNjgiLCJUZXh0IjoiWzEwLCBTLiAyOTVmLl0iLCJXQUlWZXJzaW9uIjoiNi4xNC4wLjAifQ==}</w:instrText>
          </w:r>
          <w:r>
            <w:fldChar w:fldCharType="separate"/>
          </w:r>
          <w:r w:rsidR="00CA0B4B">
            <w:t>[10, S. 295f.]</w:t>
          </w:r>
          <w:r>
            <w:fldChar w:fldCharType="end"/>
          </w:r>
        </w:sdtContent>
      </w:sdt>
      <w:r w:rsidR="00B3060B">
        <w:t>.</w:t>
      </w:r>
    </w:p>
    <w:p w14:paraId="1038F53D" w14:textId="2FB055F8" w:rsidR="00F46215" w:rsidRDefault="00664380" w:rsidP="00F46215">
      <w:r>
        <w:t>Etwas komplizierter ist d</w:t>
      </w:r>
      <w:r w:rsidR="0028434C">
        <w:t xml:space="preserve">er Aufbau </w:t>
      </w:r>
      <w:r>
        <w:t xml:space="preserve">des Netzes zwischen der Ein- und Ausgabeschicht. </w:t>
      </w:r>
      <w:r w:rsidR="0028434C">
        <w:t xml:space="preserve">Die </w:t>
      </w:r>
      <w:r w:rsidR="00C90D19">
        <w:t xml:space="preserve">dort </w:t>
      </w:r>
      <w:r w:rsidR="0028434C">
        <w:t>befind</w:t>
      </w:r>
      <w:r w:rsidR="00C90D19">
        <w:t>lichen</w:t>
      </w:r>
      <w:r w:rsidR="0028434C">
        <w:t xml:space="preserve"> Schichten bezeichnet man als </w:t>
      </w:r>
      <w:r w:rsidR="0028434C" w:rsidRPr="0028434C">
        <w:rPr>
          <w:i/>
          <w:iCs/>
        </w:rPr>
        <w:t>verborgene Schichten</w:t>
      </w:r>
      <w:r w:rsidR="0028434C">
        <w:t xml:space="preserve"> (engl. </w:t>
      </w:r>
      <w:r w:rsidR="0028434C" w:rsidRPr="0028434C">
        <w:rPr>
          <w:i/>
          <w:iCs/>
        </w:rPr>
        <w:t xml:space="preserve">Hidden </w:t>
      </w:r>
      <w:proofErr w:type="spellStart"/>
      <w:r w:rsidR="0028434C" w:rsidRPr="0028434C">
        <w:rPr>
          <w:i/>
          <w:iCs/>
        </w:rPr>
        <w:t>Layers</w:t>
      </w:r>
      <w:proofErr w:type="spellEnd"/>
      <w:r w:rsidR="0028434C">
        <w:t>).</w:t>
      </w:r>
      <w:r w:rsidR="00A37F56">
        <w:t xml:space="preserve"> Sowohl die Anzahl der verborgenen Schichten als auch die Anzahl der Neuronen in den einzelnen Schichten folgen keiner Faustregel</w:t>
      </w:r>
      <w:r w:rsidR="0083610B">
        <w:t xml:space="preserve"> </w:t>
      </w:r>
      <w:sdt>
        <w:sdtPr>
          <w:alias w:val="To edit, see citavi.com/edit"/>
          <w:tag w:val="CitaviPlaceholder#e95ea64c-9095-4b8b-9abc-76d4c96e5045"/>
          <w:id w:val="1614638055"/>
          <w:placeholder>
            <w:docPart w:val="DefaultPlaceholder_-1854013440"/>
          </w:placeholder>
        </w:sdtPr>
        <w:sdtContent>
          <w:r w:rsidR="0083610B">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TBjNTkzLWJjYzUtNDdjOC1hZTQ1LWViZWI1NzI0NGQ2Ni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dGF0aWMubGF0ZXhzdHVkaW8ubmV0L2FydGljbGUvMjAxOC8wOTEyL25ldXJhbG5ldHdvcmtzYW5kZGVlcGxlYXJuaW5nLnBkZiIsIlVyaVN0cmluZyI6Imh0dHBzOi8vc3RhdGljLmxhdGV4c3R1ZGlvLm5ldC9hcnRpY2xlLzIwMTgvMDkxMi9uZXVyYWxuZXR3b3Jrc2FuZGRlZXBsZWFybmluZ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JbMTUsIFMuIDEyXSJ9XX0sIlRhZyI6IkNpdGF2aVBsYWNlaG9sZGVyI2U5NWVhNjRjLTkwOTUtNGI4Yi05YWJjLTc2ZDRjOTZlNTA0NSIsIlRleHQiOiJbMTUsIFMuIDEyXSIsIldBSVZlcnNpb24iOiI2LjE0LjAuMCJ9}</w:instrText>
          </w:r>
          <w:r w:rsidR="0083610B">
            <w:fldChar w:fldCharType="separate"/>
          </w:r>
          <w:r w:rsidR="00CA0B4B">
            <w:t>[15, S. 12]</w:t>
          </w:r>
          <w:r w:rsidR="0083610B">
            <w:fldChar w:fldCharType="end"/>
          </w:r>
        </w:sdtContent>
      </w:sdt>
      <w:r w:rsidR="00A37F56">
        <w:t xml:space="preserve">. Sie sind Hyperparameter, welche die </w:t>
      </w:r>
      <w:r w:rsidR="0001079C">
        <w:lastRenderedPageBreak/>
        <w:t>Fähigkeit des Netzes beeinflussen, komplexe Muster und Konzepte in den Daten zu erlernen und abzubilden.</w:t>
      </w:r>
      <w:r w:rsidR="0083610B">
        <w:t xml:space="preserve"> Ein KNN mit mehr als zwei verborgenen Schichten gilt als tiefes neuronales Netzwerk (engl. </w:t>
      </w:r>
      <w:r w:rsidR="0083610B" w:rsidRPr="0083610B">
        <w:rPr>
          <w:i/>
          <w:iCs/>
        </w:rPr>
        <w:t xml:space="preserve">Deep </w:t>
      </w:r>
      <w:proofErr w:type="spellStart"/>
      <w:r w:rsidR="0083610B" w:rsidRPr="0083610B">
        <w:rPr>
          <w:i/>
          <w:iCs/>
        </w:rPr>
        <w:t>Neural</w:t>
      </w:r>
      <w:proofErr w:type="spellEnd"/>
      <w:r w:rsidR="0083610B" w:rsidRPr="0083610B">
        <w:rPr>
          <w:i/>
          <w:iCs/>
        </w:rPr>
        <w:t xml:space="preserve"> Network</w:t>
      </w:r>
      <w:r w:rsidR="0083610B">
        <w:t xml:space="preserve">) </w:t>
      </w:r>
      <w:sdt>
        <w:sdtPr>
          <w:alias w:val="To edit, see citavi.com/edit"/>
          <w:tag w:val="CitaviPlaceholder#0c1e14fe-bf47-4e07-952d-e44dd145a613"/>
          <w:id w:val="478118368"/>
          <w:placeholder>
            <w:docPart w:val="DefaultPlaceholder_-1854013440"/>
          </w:placeholder>
        </w:sdtPr>
        <w:sdtContent>
          <w:r w:rsidR="0083610B">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jBjNzc3LTI5YWQtNDE0MS1hNWVjLTlhNTBmNmY2NDE1MS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iLCJTdGFydFBhZ2UiOnsiJGlkIjoiNSIsIiR0eXBlIjoiU3dpc3NBY2FkZW1pYy5QYWdlTnVtYmVyLCBTd2lzc0FjYWRlbWljIiwiSXNGdWxseU51bWVyaWMiOnRydWUsIk51bWJlciI6MzcsIk51bWJlcmluZ1R5cGUiOjAsIk51bWVyYWxTeXN0ZW0iOjAsIk9yaWdpbmFsU3RyaW5nIjoiMzciLCJQcmV0dHlTdHJpbmciOiIzNy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dGF0aWMubGF0ZXhzdHVkaW8ubmV0L2FydGljbGUvMjAxOC8wOTEyL25ldXJhbG5ldHdvcmtzYW5kZGVlcGxlYXJuaW5nLnBkZiIsIlVyaVN0cmluZyI6Imh0dHBzOi8vc3RhdGljLmxhdGV4c3R1ZGlvLm5ldC9hcnRpY2xlLzIwMTgvMDkxMi9uZXVyYWxuZXR3b3Jrc2FuZGRlZXBsZWFybmluZ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JbMTUsIFMuIDM3XSJ9XX0sIlRhZyI6IkNpdGF2aVBsYWNlaG9sZGVyIzBjMWUxNGZlLWJmNDctNGUwNy05NTJkLWU0NGRkMTQ1YTYxMyIsIlRleHQiOiJbMTUsIFMuIDM3XSIsIldBSVZlcnNpb24iOiI2LjE0LjAuMCJ9}</w:instrText>
          </w:r>
          <w:r w:rsidR="0083610B">
            <w:fldChar w:fldCharType="separate"/>
          </w:r>
          <w:r w:rsidR="00CA0B4B">
            <w:t>[15, S. 37]</w:t>
          </w:r>
          <w:r w:rsidR="0083610B">
            <w:fldChar w:fldCharType="end"/>
          </w:r>
        </w:sdtContent>
      </w:sdt>
      <w:r w:rsidR="0083610B">
        <w:t>.</w:t>
      </w:r>
      <w:r w:rsidR="00583935">
        <w:t xml:space="preserve"> </w:t>
      </w:r>
      <w:r w:rsidR="00AA528A">
        <w:t>Komplexe Funktionen können sowohl durch tiefe als auch durch weite (viele Neuronen pro Schicht) KNNs modelliert werden. Im Allgemeinen besitzt das Erhöhen der Anzahl an Schichten jedoch eine deutlich höhere Parametereffizienz, wodurch eine vergleichbare Performanz durch deutlich weniger Neuronen erreicht werden kann</w:t>
      </w:r>
      <w:r w:rsidR="00AC1804">
        <w:t xml:space="preserve"> </w:t>
      </w:r>
      <w:sdt>
        <w:sdtPr>
          <w:alias w:val="To edit, see citavi.com/edit"/>
          <w:tag w:val="CitaviPlaceholder#8743e9fc-a5d5-4fdd-9675-332a55fa1a43"/>
          <w:id w:val="-1305698287"/>
          <w:placeholder>
            <w:docPart w:val="DefaultPlaceholder_-1854013440"/>
          </w:placeholder>
        </w:sdtPr>
        <w:sdtContent>
          <w:r w:rsidR="00AC1804">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GRlNDAyLTgzYzYtNDhiMy05NmZmLWY2NTJiMDNiY2Ni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I2IiwiU3RhcnRQYWdlIjp7IiRpZCI6IjUiLCIkdHlwZSI6IlN3aXNzQWNhZGVtaWMuUGFnZU51bWJlciwgU3dpc3NBY2FkZW1pYyIsIklzRnVsbHlOdW1lcmljIjp0cnVlLCJOdW1iZXIiOjMyNiwiTnVtYmVyaW5nVHlwZSI6MCwiTnVtZXJhbFN5c3RlbSI6MCwiT3JpZ2luYWxTdHJpbmciOiIzMjYiLCJQcmV0dHlTdHJpbmciOiIzMj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zMjZmLl0ifV19LCJUYWciOiJDaXRhdmlQbGFjZWhvbGRlciM4NzQzZTlmYy1hNWQ1LTRmZGQtOTY3NS0zMzJhNTVmYTFhNDMiLCJUZXh0IjoiWzEwLCBTLiAzMjZmLl0iLCJXQUlWZXJzaW9uIjoiNi4xNC4wLjAifQ==}</w:instrText>
          </w:r>
          <w:r w:rsidR="00AC1804">
            <w:fldChar w:fldCharType="separate"/>
          </w:r>
          <w:r w:rsidR="00CA0B4B">
            <w:t>[10, S. 326f.]</w:t>
          </w:r>
          <w:r w:rsidR="00AC1804">
            <w:fldChar w:fldCharType="end"/>
          </w:r>
        </w:sdtContent>
      </w:sdt>
      <w:r w:rsidR="00AA528A">
        <w:t>.</w:t>
      </w:r>
    </w:p>
    <w:p w14:paraId="7E800B1E" w14:textId="1AD94C40" w:rsidR="00F8752C" w:rsidRDefault="00F46215" w:rsidP="00A84C04">
      <w:pPr>
        <w:pStyle w:val="berschrift3"/>
      </w:pPr>
      <w:bookmarkStart w:id="28" w:name="_Toc141460734"/>
      <w:r>
        <w:t>Künstliche Neuronen und Aktivierungsfunktionen</w:t>
      </w:r>
      <w:bookmarkEnd w:id="28"/>
    </w:p>
    <w:p w14:paraId="01BB3817" w14:textId="13F5EF37" w:rsidR="008E44B4" w:rsidRDefault="00901636" w:rsidP="008E44B4">
      <w:r>
        <w:t xml:space="preserve">Mathematisch betrachtet implementiert ein einzelnes künstliches Neuron eine Funktion, welche einen Eingabevektor </w:t>
      </w:r>
      <m:oMath>
        <m:r>
          <m:rPr>
            <m:sty m:val="bi"/>
          </m:rPr>
          <w:rPr>
            <w:rFonts w:ascii="Cambria Math" w:hAnsi="Cambria Math"/>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m:t>
        </m:r>
      </m:oMath>
      <w:r>
        <w:t xml:space="preserve"> auf eine einzelne numerische Ausgabe abbildet. Diese Funktion ist wie folgt definiert:</w:t>
      </w:r>
    </w:p>
    <w:p w14:paraId="57A58D99" w14:textId="74B5304B" w:rsidR="00901636" w:rsidRPr="00901636" w:rsidRDefault="00000000" w:rsidP="008E44B4">
      <m:oMathPara>
        <m:oMath>
          <m:sSub>
            <m:sSubPr>
              <m:ctrlPr>
                <w:rPr>
                  <w:rFonts w:ascii="Cambria Math" w:hAnsi="Cambria Math"/>
                  <w:i/>
                </w:rPr>
              </m:ctrlPr>
            </m:sSubPr>
            <m:e>
              <m:r>
                <w:rPr>
                  <w:rFonts w:ascii="Cambria Math" w:hAnsi="Cambria Math"/>
                </w:rPr>
                <m:t>h</m:t>
              </m:r>
            </m:e>
            <m:sub>
              <m:r>
                <m:rPr>
                  <m:sty m:val="bi"/>
                </m:rPr>
                <w:rPr>
                  <w:rFonts w:ascii="Cambria Math" w:hAnsi="Cambria Math"/>
                </w:rPr>
                <m:t>w</m:t>
              </m:r>
              <m:r>
                <w:rPr>
                  <w:rFonts w:ascii="Cambria Math" w:hAnsi="Cambria Math"/>
                </w:rPr>
                <m:t>, b</m:t>
              </m:r>
            </m:sub>
          </m:sSub>
          <m:d>
            <m:dPr>
              <m:ctrlPr>
                <w:rPr>
                  <w:rFonts w:ascii="Cambria Math" w:hAnsi="Cambria Math"/>
                  <w:i/>
                </w:rPr>
              </m:ctrlPr>
            </m:dPr>
            <m:e>
              <m:r>
                <m:rPr>
                  <m:sty m:val="bi"/>
                </m:rPr>
                <w:rPr>
                  <w:rFonts w:ascii="Cambria Math" w:hAnsi="Cambria Math"/>
                </w:rPr>
                <m:t>x</m:t>
              </m:r>
            </m:e>
          </m:d>
          <m:r>
            <w:rPr>
              <w:rFonts w:ascii="Cambria Math" w:hAnsi="Cambria Math"/>
            </w:rPr>
            <m:t xml:space="preserve">= σ(b+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oMath>
      </m:oMathPara>
    </w:p>
    <w:p w14:paraId="1D409A23" w14:textId="1E36DDAC" w:rsidR="0063056B" w:rsidRDefault="009B47D6" w:rsidP="008E44B4">
      <w:r>
        <w:t xml:space="preserve">Hierbei stellt </w:t>
      </w:r>
      <m:oMath>
        <m:r>
          <m:rPr>
            <m:sty m:val="bi"/>
          </m:rPr>
          <w:rPr>
            <w:rFonts w:ascii="Cambria Math" w:hAnsi="Cambria Math"/>
          </w:rPr>
          <m:t>w</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m:t>
                </m:r>
              </m:sub>
            </m:sSub>
          </m:e>
        </m:d>
      </m:oMath>
      <w:r>
        <w:t xml:space="preserve"> einen Vektor dar, der jeder Eingabe des Neurons ein Gewicht zuordnet. </w:t>
      </w:r>
      <m:oMath>
        <m:r>
          <w:rPr>
            <w:rFonts w:ascii="Cambria Math" w:hAnsi="Cambria Math"/>
          </w:rPr>
          <m:t>b</m:t>
        </m:r>
      </m:oMath>
      <w:r>
        <w:t xml:space="preserve"> ist der sogenannte </w:t>
      </w:r>
      <w:r w:rsidRPr="009B47D6">
        <w:rPr>
          <w:i/>
          <w:iCs/>
        </w:rPr>
        <w:t>Bias-Term</w:t>
      </w:r>
      <w:r>
        <w:t xml:space="preserve"> und </w:t>
      </w:r>
      <m:oMath>
        <m:r>
          <w:rPr>
            <w:rFonts w:ascii="Cambria Math" w:hAnsi="Cambria Math"/>
          </w:rPr>
          <m:t>σ</m:t>
        </m:r>
      </m:oMath>
      <w:r>
        <w:t xml:space="preserve"> (Sigma) eine nicht lineare </w:t>
      </w:r>
      <w:r w:rsidRPr="009B47D6">
        <w:rPr>
          <w:i/>
          <w:iCs/>
        </w:rPr>
        <w:t>Aktivierungsfunktion</w:t>
      </w:r>
      <w:r>
        <w:t>.</w:t>
      </w:r>
      <w:r w:rsidR="00054947">
        <w:t xml:space="preserve"> </w:t>
      </w:r>
      <w:r w:rsidR="0063056B">
        <w:t>Die Ausgabe eines Neurons entspricht also der Ausgabe einer Aktivierungsfunktion in Abhängigkeit von der gewichteten Summe der Eingaben und dem Bias-Term</w:t>
      </w:r>
      <w:r w:rsidR="00054947">
        <w:t>.</w:t>
      </w:r>
      <w:r w:rsidR="0063056B">
        <w:t xml:space="preserve"> </w:t>
      </w:r>
      <w:r w:rsidR="00054947">
        <w:t>Hierbei ist</w:t>
      </w:r>
      <w:r w:rsidR="0063056B">
        <w:t xml:space="preserve"> die Eingabe</w:t>
      </w:r>
      <w:r w:rsidR="00054947">
        <w:t xml:space="preserve">, wie in </w:t>
      </w:r>
      <w:r w:rsidR="00054947" w:rsidRPr="00A05B5D">
        <w:rPr>
          <w:color w:val="FF0000"/>
        </w:rPr>
        <w:t xml:space="preserve">Abb. 10 </w:t>
      </w:r>
      <w:r w:rsidR="00054947">
        <w:t>veranschaulicht,</w:t>
      </w:r>
      <w:r w:rsidR="0063056B">
        <w:t xml:space="preserve"> in der Regel durch die Ausgaben der Neuronen der vorherigen Schicht bestimmt</w:t>
      </w:r>
      <w:r w:rsidR="00404298">
        <w:t xml:space="preserve"> </w:t>
      </w:r>
      <w:sdt>
        <w:sdtPr>
          <w:alias w:val="To edit, see citavi.com/edit"/>
          <w:tag w:val="CitaviPlaceholder#98dfaa8f-2a10-4d65-8844-5a3eddc1d170"/>
          <w:id w:val="-318344043"/>
          <w:placeholder>
            <w:docPart w:val="DefaultPlaceholder_-1854013440"/>
          </w:placeholder>
        </w:sdtPr>
        <w:sdtContent>
          <w:r w:rsidR="0040429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2NlZTRmLWMyZmEtNDBmMi05NjgzLTMzNTRmMDVjYmYyNC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M5OGRmYWE4Zi0yYTEwLTRkNjUtODg0NC01YTNlZGRjMWQxNzAiLCJUZXh0IjoiWzE0XSIsIldBSVZlcnNpb24iOiI2LjE0LjAuMCJ9}</w:instrText>
          </w:r>
          <w:r w:rsidR="00404298">
            <w:fldChar w:fldCharType="separate"/>
          </w:r>
          <w:r w:rsidR="00CA0B4B">
            <w:t>[14]</w:t>
          </w:r>
          <w:r w:rsidR="00404298">
            <w:fldChar w:fldCharType="end"/>
          </w:r>
        </w:sdtContent>
      </w:sdt>
      <w:r w:rsidR="0063056B">
        <w:t>.</w:t>
      </w:r>
      <w:r w:rsidR="00054947">
        <w:t xml:space="preserve"> </w:t>
      </w:r>
    </w:p>
    <w:p w14:paraId="6EF953BA" w14:textId="77777777" w:rsidR="00322851" w:rsidRDefault="00054947" w:rsidP="00322851">
      <w:pPr>
        <w:pStyle w:val="AbbMitRahmen"/>
        <w:keepNext/>
      </w:pPr>
      <w:r>
        <w:rPr>
          <w:noProof/>
        </w:rPr>
        <w:drawing>
          <wp:inline distT="0" distB="0" distL="0" distR="0" wp14:anchorId="4E789F0A" wp14:editId="654AEEB0">
            <wp:extent cx="3400425" cy="1448969"/>
            <wp:effectExtent l="0" t="0" r="0" b="0"/>
            <wp:docPr id="2021044128"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17497" cy="1456244"/>
                    </a:xfrm>
                    <a:prstGeom prst="rect">
                      <a:avLst/>
                    </a:prstGeom>
                    <a:noFill/>
                  </pic:spPr>
                </pic:pic>
              </a:graphicData>
            </a:graphic>
          </wp:inline>
        </w:drawing>
      </w:r>
    </w:p>
    <w:p w14:paraId="69FF59D9" w14:textId="7D8DDFEA" w:rsidR="00054947" w:rsidRDefault="00322851" w:rsidP="00322851">
      <w:pPr>
        <w:pStyle w:val="Beschriftung"/>
        <w:jc w:val="center"/>
      </w:pPr>
      <w:bookmarkStart w:id="29" w:name="_Toc141460786"/>
      <w:r>
        <w:t xml:space="preserve">Abb.  </w:t>
      </w:r>
      <w:fldSimple w:instr=" SEQ Abb._ \* ARABIC ">
        <w:r w:rsidR="00CD27B6">
          <w:rPr>
            <w:noProof/>
          </w:rPr>
          <w:t>10</w:t>
        </w:r>
      </w:fldSimple>
      <w:r>
        <w:t xml:space="preserve">: Veranschaulichung eines </w:t>
      </w:r>
      <w:r w:rsidR="006F3DA3">
        <w:t>k</w:t>
      </w:r>
      <w:r>
        <w:t>ünstlichen Neurons</w:t>
      </w:r>
      <w:bookmarkEnd w:id="29"/>
    </w:p>
    <w:p w14:paraId="51F926BD" w14:textId="77777777" w:rsidR="00847150" w:rsidRDefault="00847150" w:rsidP="008E44B4"/>
    <w:p w14:paraId="54E2EA56" w14:textId="1B066B05" w:rsidR="00427815" w:rsidRDefault="00A971F7" w:rsidP="008E44B4">
      <w:r>
        <w:t xml:space="preserve">Würde die Funktion </w:t>
      </w:r>
      <m:oMath>
        <m:r>
          <w:rPr>
            <w:rFonts w:ascii="Cambria Math" w:hAnsi="Cambria Math"/>
          </w:rPr>
          <m:t>σ</m:t>
        </m:r>
      </m:oMath>
      <w:r>
        <w:t xml:space="preserve"> aus der obigen Funktion entfallen, dann könnte ein künstliches Neuron lediglich lineare Transformationen abbilden. Da eine Verkettung von linearen Transformationen ebenfalls linear ist, könnten KNNs </w:t>
      </w:r>
      <w:r w:rsidR="00A07655">
        <w:t>somit</w:t>
      </w:r>
      <w:r>
        <w:t xml:space="preserve"> lediglich lineare Zusammenhänge abbilden</w:t>
      </w:r>
      <w:r w:rsidR="001E3DA0">
        <w:t xml:space="preserve"> und nicht zur Lösung komplexer Probleme eingesetzt werden</w:t>
      </w:r>
      <w:r>
        <w:t xml:space="preserve">. </w:t>
      </w:r>
      <w:r w:rsidR="00A07655">
        <w:t xml:space="preserve">Deshalb werden </w:t>
      </w:r>
      <w:r w:rsidR="00A54ACB">
        <w:lastRenderedPageBreak/>
        <w:t xml:space="preserve">bestimmte </w:t>
      </w:r>
      <w:r w:rsidR="00A07655">
        <w:t>Aktivierungsfunktionen verwendet, um die Nichtlinearität der Neuronen zu garantieren</w:t>
      </w:r>
      <w:r w:rsidR="00A54ACB">
        <w:t>.</w:t>
      </w:r>
      <w:r w:rsidR="00A07655">
        <w:t xml:space="preserve"> </w:t>
      </w:r>
      <w:r w:rsidR="00A54ACB">
        <w:t>Dies ermöglicht KNNs</w:t>
      </w:r>
      <w:r w:rsidR="00A07655">
        <w:t xml:space="preserve"> theoretisch beliebig komplexe (stetige) Funktionen </w:t>
      </w:r>
      <w:r w:rsidR="00A54ACB">
        <w:t>zu approximieren</w:t>
      </w:r>
      <w:r w:rsidR="0010266B">
        <w:t xml:space="preserve"> </w:t>
      </w:r>
      <w:sdt>
        <w:sdtPr>
          <w:alias w:val="To edit, see citavi.com/edit"/>
          <w:tag w:val="CitaviPlaceholder#91ee0cab-4bca-4a9a-8cf9-a2b63203ac5c"/>
          <w:id w:val="-1188288988"/>
          <w:placeholder>
            <w:docPart w:val="DefaultPlaceholder_-1854013440"/>
          </w:placeholder>
        </w:sdtPr>
        <w:sdtContent>
          <w:r w:rsidR="0010266B">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ZDdlZDdiLTMwOGMtNDhhNS1hNTVkLTg1OTBmMGVhN2Vi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zIiwiU3RhcnRQYWdlIjp7IiRpZCI6IjUiLCIkdHlwZSI6IlN3aXNzQWNhZGVtaWMuUGFnZU51bWJlciwgU3dpc3NBY2FkZW1pYyIsIklzRnVsbHlOdW1lcmljIjp0cnVlLCJOdW1iZXIiOjI5MywiTnVtYmVyaW5nVHlwZSI6MCwiTnVtZXJhbFN5c3RlbSI6MCwiT3JpZ2luYWxTdHJpbmciOiIyOTMiLCJQcmV0dHlTdHJpbmciOiIyO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NmLl0ifV19LCJUYWciOiJDaXRhdmlQbGFjZWhvbGRlciM5MWVlMGNhYi00YmNhLTRhOWEtOGNmOS1hMmI2MzIwM2FjNWMiLCJUZXh0IjoiWzEwLCBTLiAyOTNmLl0iLCJXQUlWZXJzaW9uIjoiNi4xNC4wLjAifQ==}</w:instrText>
          </w:r>
          <w:r w:rsidR="0010266B">
            <w:fldChar w:fldCharType="separate"/>
          </w:r>
          <w:r w:rsidR="00CA0B4B">
            <w:t>[10, S. 293f.]</w:t>
          </w:r>
          <w:r w:rsidR="0010266B">
            <w:fldChar w:fldCharType="end"/>
          </w:r>
        </w:sdtContent>
      </w:sdt>
      <w:r w:rsidR="00A07655">
        <w:t>.</w:t>
      </w:r>
    </w:p>
    <w:p w14:paraId="1566A2ED" w14:textId="46E051FA" w:rsidR="0010266B" w:rsidRDefault="0010266B" w:rsidP="008E44B4">
      <w:r>
        <w:t xml:space="preserve">Die beliebtesten Aktivierungsfunktionen sind die </w:t>
      </w:r>
      <w:r w:rsidRPr="0010266B">
        <w:rPr>
          <w:i/>
          <w:iCs/>
        </w:rPr>
        <w:t>Sigmoid-Funktion</w:t>
      </w:r>
      <w:r>
        <w:t xml:space="preserve"> </w:t>
      </w:r>
      <m:oMath>
        <m:r>
          <w:rPr>
            <w:rFonts w:ascii="Cambria Math" w:hAnsi="Cambria Math"/>
          </w:rPr>
          <m:t>σ</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 xml:space="preserve"> </m:t>
            </m:r>
          </m:den>
        </m:f>
      </m:oMath>
      <w:r>
        <w:t>, die eine</w:t>
      </w:r>
      <w:r w:rsidR="00464B7D">
        <w:t xml:space="preserve"> S-förmige</w:t>
      </w:r>
      <w:r>
        <w:t xml:space="preserve"> Ausgabe im Intervall </w:t>
      </w:r>
      <m:oMath>
        <m:r>
          <w:rPr>
            <w:rFonts w:ascii="Cambria Math" w:hAnsi="Cambria Math"/>
          </w:rPr>
          <m:t>(0,1)</m:t>
        </m:r>
      </m:oMath>
      <w:r>
        <w:t xml:space="preserve"> erzeugt, der </w:t>
      </w:r>
      <w:r w:rsidRPr="0010266B">
        <w:rPr>
          <w:i/>
          <w:iCs/>
        </w:rPr>
        <w:t>Tangens-Hyperbolicus</w:t>
      </w:r>
      <w:r w:rsidR="00464B7D">
        <w:rPr>
          <w:i/>
          <w:iCs/>
        </w:rPr>
        <w:t xml:space="preserve"> </w:t>
      </w:r>
      <m:oMath>
        <m:r>
          <w:rPr>
            <w:rFonts w:ascii="Cambria Math" w:hAnsi="Cambria Math"/>
          </w:rPr>
          <m:t>tanh</m:t>
        </m:r>
        <m:d>
          <m:dPr>
            <m:ctrlPr>
              <w:rPr>
                <w:rFonts w:ascii="Cambria Math" w:hAnsi="Cambria Math"/>
                <w:i/>
              </w:rPr>
            </m:ctrlPr>
          </m:dPr>
          <m:e>
            <m:r>
              <w:rPr>
                <w:rFonts w:ascii="Cambria Math" w:hAnsi="Cambria Math"/>
              </w:rPr>
              <m:t>z</m:t>
            </m:r>
          </m:e>
        </m:d>
        <m:r>
          <w:rPr>
            <w:rFonts w:ascii="Cambria Math" w:hAnsi="Cambria Math"/>
          </w:rPr>
          <m:t>=2σ</m:t>
        </m:r>
        <m:d>
          <m:dPr>
            <m:ctrlPr>
              <w:rPr>
                <w:rFonts w:ascii="Cambria Math" w:hAnsi="Cambria Math"/>
                <w:i/>
              </w:rPr>
            </m:ctrlPr>
          </m:dPr>
          <m:e>
            <m:r>
              <w:rPr>
                <w:rFonts w:ascii="Cambria Math" w:hAnsi="Cambria Math"/>
              </w:rPr>
              <m:t>2z</m:t>
            </m:r>
          </m:e>
        </m:d>
        <m:r>
          <w:rPr>
            <w:rFonts w:ascii="Cambria Math" w:hAnsi="Cambria Math"/>
          </w:rPr>
          <m:t>-1</m:t>
        </m:r>
      </m:oMath>
      <w:r>
        <w:t xml:space="preserve">, der zu einer </w:t>
      </w:r>
      <w:r w:rsidR="00464B7D">
        <w:t xml:space="preserve">S-förmigen </w:t>
      </w:r>
      <w:r>
        <w:t xml:space="preserve">Ausgabe im Intervall </w:t>
      </w:r>
      <m:oMath>
        <m:r>
          <w:rPr>
            <w:rFonts w:ascii="Cambria Math" w:hAnsi="Cambria Math"/>
          </w:rPr>
          <m:t>(-1, 1)</m:t>
        </m:r>
      </m:oMath>
      <w:r>
        <w:t xml:space="preserve"> führt, und die </w:t>
      </w:r>
      <w:r w:rsidRPr="00464B7D">
        <w:rPr>
          <w:i/>
          <w:iCs/>
        </w:rPr>
        <w:t>Re</w:t>
      </w:r>
      <w:r w:rsidR="00464B7D" w:rsidRPr="00464B7D">
        <w:rPr>
          <w:i/>
          <w:iCs/>
        </w:rPr>
        <w:t>ctified-Linear-Unit-Funktion</w:t>
      </w:r>
      <w:r w:rsidR="00464B7D">
        <w:t xml:space="preserve"> </w:t>
      </w:r>
      <m:oMath>
        <m:r>
          <w:rPr>
            <w:rFonts w:ascii="Cambria Math" w:hAnsi="Cambria Math"/>
          </w:rPr>
          <m:t>ReLU</m:t>
        </m:r>
        <m:d>
          <m:dPr>
            <m:ctrlPr>
              <w:rPr>
                <w:rFonts w:ascii="Cambria Math" w:hAnsi="Cambria Math"/>
                <w:i/>
              </w:rPr>
            </m:ctrlPr>
          </m:dPr>
          <m:e>
            <m:r>
              <w:rPr>
                <w:rFonts w:ascii="Cambria Math" w:hAnsi="Cambria Math"/>
              </w:rPr>
              <m:t>z</m:t>
            </m:r>
          </m:e>
        </m:d>
        <m:r>
          <w:rPr>
            <w:rFonts w:ascii="Cambria Math" w:hAnsi="Cambria Math"/>
          </w:rPr>
          <m:t>=</m:t>
        </m:r>
        <m:r>
          <m:rPr>
            <m:sty m:val="p"/>
          </m:rPr>
          <w:rPr>
            <w:rFonts w:ascii="Cambria Math" w:hAnsi="Cambria Math"/>
          </w:rPr>
          <m:t>max⁡</m:t>
        </m:r>
        <m:r>
          <w:rPr>
            <w:rFonts w:ascii="Cambria Math" w:hAnsi="Cambria Math"/>
          </w:rPr>
          <m:t>(0,z)</m:t>
        </m:r>
      </m:oMath>
      <w:r w:rsidR="00464B7D">
        <w:t>, die sich</w:t>
      </w:r>
      <w:r w:rsidR="00875C6E">
        <w:t xml:space="preserve"> sehr</w:t>
      </w:r>
      <w:r w:rsidR="00464B7D">
        <w:t xml:space="preserve"> </w:t>
      </w:r>
      <w:r w:rsidR="00A71737">
        <w:t>schnell</w:t>
      </w:r>
      <w:r w:rsidR="00464B7D">
        <w:t xml:space="preserve"> berechnen lässt und eine Ausgabe im Intervall </w:t>
      </w:r>
      <m:oMath>
        <m:d>
          <m:dPr>
            <m:begChr m:val="["/>
            <m:ctrlPr>
              <w:rPr>
                <w:rFonts w:ascii="Cambria Math" w:hAnsi="Cambria Math"/>
                <w:i/>
              </w:rPr>
            </m:ctrlPr>
          </m:dPr>
          <m:e>
            <m:r>
              <w:rPr>
                <w:rFonts w:ascii="Cambria Math" w:hAnsi="Cambria Math"/>
              </w:rPr>
              <m:t>0, ∞</m:t>
            </m:r>
          </m:e>
        </m:d>
      </m:oMath>
      <w:r w:rsidR="00464B7D">
        <w:t xml:space="preserve"> erzeugt</w:t>
      </w:r>
      <w:r w:rsidR="001E6441">
        <w:t xml:space="preserve"> </w:t>
      </w:r>
      <w:sdt>
        <w:sdtPr>
          <w:alias w:val="To edit, see citavi.com/edit"/>
          <w:tag w:val="CitaviPlaceholder#1a3bbe8e-9686-4319-8475-99abd41f72cf"/>
          <w:id w:val="-885025504"/>
          <w:placeholder>
            <w:docPart w:val="DefaultPlaceholder_-1854013440"/>
          </w:placeholder>
        </w:sdtPr>
        <w:sdtContent>
          <w:r w:rsidR="001E6441">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YTE5ZGExLTYwOTAtNDMxMS1hNzZmLTYwM2M5NTRmZDM3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yIiwiU3RhcnRQYWdlIjp7IiRpZCI6IjUiLCIkdHlwZSI6IlN3aXNzQWNhZGVtaWMuUGFnZU51bWJlciwgU3dpc3NBY2FkZW1pYyIsIklzRnVsbHlOdW1lcmljIjp0cnVlLCJOdW1iZXIiOjI5MiwiTnVtYmVyaW5nVHlwZSI6MCwiTnVtZXJhbFN5c3RlbSI6MCwiT3JpZ2luYWxTdHJpbmciOiIyOTIiLCJQcmV0dHlTdHJpbmciOiIyOT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JmLl0ifV19LCJUYWciOiJDaXRhdmlQbGFjZWhvbGRlciMxYTNiYmU4ZS05Njg2LTQzMTktODQ3NS05OWFiZDQxZjcyY2YiLCJUZXh0IjoiWzEwLCBTLiAyOTJmLl0iLCJXQUlWZXJzaW9uIjoiNi4xNC4wLjAifQ==}</w:instrText>
          </w:r>
          <w:r w:rsidR="001E6441">
            <w:fldChar w:fldCharType="separate"/>
          </w:r>
          <w:r w:rsidR="00CA0B4B">
            <w:t>[10, S. 292f.]</w:t>
          </w:r>
          <w:r w:rsidR="001E6441">
            <w:fldChar w:fldCharType="end"/>
          </w:r>
        </w:sdtContent>
      </w:sdt>
      <w:r w:rsidR="00464B7D">
        <w:t xml:space="preserve">. </w:t>
      </w:r>
      <w:r w:rsidR="00B264AF">
        <w:t xml:space="preserve">Eine Darstellung dieser Funktionen ist in </w:t>
      </w:r>
      <w:r w:rsidR="00B264AF" w:rsidRPr="00B264AF">
        <w:rPr>
          <w:color w:val="FF0000"/>
        </w:rPr>
        <w:t xml:space="preserve">Abb. 11 </w:t>
      </w:r>
      <w:r w:rsidR="00B264AF">
        <w:t>zu sehen.</w:t>
      </w:r>
    </w:p>
    <w:p w14:paraId="5D47C015" w14:textId="77777777" w:rsidR="001E6441" w:rsidRDefault="001E6441" w:rsidP="001E6441">
      <w:pPr>
        <w:pStyle w:val="AbbMitRahmen"/>
        <w:keepNext/>
      </w:pPr>
      <w:r>
        <w:rPr>
          <w:noProof/>
        </w:rPr>
        <w:drawing>
          <wp:inline distT="0" distB="0" distL="0" distR="0" wp14:anchorId="178514E6" wp14:editId="627B2E39">
            <wp:extent cx="3829050" cy="2049780"/>
            <wp:effectExtent l="0" t="0" r="0" b="7620"/>
            <wp:docPr id="500478487"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0780"/>
                    <a:stretch/>
                  </pic:blipFill>
                  <pic:spPr bwMode="auto">
                    <a:xfrm>
                      <a:off x="0" y="0"/>
                      <a:ext cx="3829050" cy="2049780"/>
                    </a:xfrm>
                    <a:prstGeom prst="rect">
                      <a:avLst/>
                    </a:prstGeom>
                    <a:noFill/>
                    <a:ln>
                      <a:noFill/>
                    </a:ln>
                    <a:extLst>
                      <a:ext uri="{53640926-AAD7-44D8-BBD7-CCE9431645EC}">
                        <a14:shadowObscured xmlns:a14="http://schemas.microsoft.com/office/drawing/2010/main"/>
                      </a:ext>
                    </a:extLst>
                  </pic:spPr>
                </pic:pic>
              </a:graphicData>
            </a:graphic>
          </wp:inline>
        </w:drawing>
      </w:r>
    </w:p>
    <w:p w14:paraId="4BBEC604" w14:textId="06E43A8D" w:rsidR="00255C76" w:rsidRDefault="001E6441" w:rsidP="001E6441">
      <w:pPr>
        <w:pStyle w:val="Beschriftung"/>
        <w:jc w:val="center"/>
      </w:pPr>
      <w:bookmarkStart w:id="30" w:name="_Toc141460787"/>
      <w:r>
        <w:t xml:space="preserve">Abb.  </w:t>
      </w:r>
      <w:fldSimple w:instr=" SEQ Abb._ \* ARABIC ">
        <w:r w:rsidR="00CD27B6">
          <w:rPr>
            <w:noProof/>
          </w:rPr>
          <w:t>11</w:t>
        </w:r>
      </w:fldSimple>
      <w:r>
        <w:t>: Aktivierungsfunktionen: tanh(z),</w:t>
      </w:r>
      <w:r w:rsidRPr="001E6441">
        <w:rPr>
          <w:rFonts w:ascii="Cambria Math" w:hAnsi="Cambria Math"/>
          <w:i/>
        </w:rPr>
        <w:t xml:space="preserve"> </w:t>
      </w:r>
      <m:oMath>
        <m:r>
          <w:rPr>
            <w:rFonts w:ascii="Cambria Math" w:hAnsi="Cambria Math"/>
          </w:rPr>
          <m:t>σ</m:t>
        </m:r>
        <m:d>
          <m:dPr>
            <m:ctrlPr>
              <w:rPr>
                <w:rFonts w:ascii="Cambria Math" w:hAnsi="Cambria Math"/>
                <w:i/>
              </w:rPr>
            </m:ctrlPr>
          </m:dPr>
          <m:e>
            <m:r>
              <w:rPr>
                <w:rFonts w:ascii="Cambria Math" w:hAnsi="Cambria Math"/>
              </w:rPr>
              <m:t>z</m:t>
            </m:r>
          </m:e>
        </m:d>
      </m:oMath>
      <w:r>
        <w:rPr>
          <w:rFonts w:ascii="Cambria Math" w:hAnsi="Cambria Math"/>
          <w:i/>
        </w:rPr>
        <w:t xml:space="preserve"> </w:t>
      </w:r>
      <w:r w:rsidRPr="001E6441">
        <w:rPr>
          <w:rFonts w:ascii="Cambria Math" w:hAnsi="Cambria Math"/>
          <w:iCs/>
        </w:rPr>
        <w:t xml:space="preserve">und </w:t>
      </w:r>
      <m:oMath>
        <m:r>
          <w:rPr>
            <w:rFonts w:ascii="Cambria Math" w:hAnsi="Cambria Math"/>
          </w:rPr>
          <m:t>ReLU</m:t>
        </m:r>
        <m:d>
          <m:dPr>
            <m:ctrlPr>
              <w:rPr>
                <w:rFonts w:ascii="Cambria Math" w:hAnsi="Cambria Math"/>
                <w:i/>
              </w:rPr>
            </m:ctrlPr>
          </m:dPr>
          <m:e>
            <m:r>
              <w:rPr>
                <w:rFonts w:ascii="Cambria Math" w:hAnsi="Cambria Math"/>
              </w:rPr>
              <m:t>z</m:t>
            </m:r>
          </m:e>
        </m:d>
      </m:oMath>
      <w:bookmarkEnd w:id="30"/>
    </w:p>
    <w:p w14:paraId="3A8B351B" w14:textId="77777777" w:rsidR="001E6441" w:rsidRDefault="001E6441" w:rsidP="001E6441"/>
    <w:p w14:paraId="13E4C286" w14:textId="00E9DB2D" w:rsidR="008A5103" w:rsidRDefault="00EA2F64" w:rsidP="001E6441">
      <w:r>
        <w:t>Für die Ausgabeschicht wird oftmals eine andere Aktivierungsfunktion als in den anderen Schichten des KNNs verwendet. Diese ist abhängig von der Aufgabenstellung und der angestrebten Ausgabe des Netzes</w:t>
      </w:r>
      <w:r w:rsidR="005D2A97">
        <w:t xml:space="preserve">. Bei mehrklassigen Klassifikationsproblemen nutzt man üblicherweise die </w:t>
      </w:r>
      <w:r w:rsidR="005D2A97" w:rsidRPr="005D2A97">
        <w:rPr>
          <w:i/>
          <w:iCs/>
        </w:rPr>
        <w:t>Soft-Max-Funktion</w:t>
      </w:r>
      <w:r w:rsidR="005D2A97">
        <w:t xml:space="preserve"> </w:t>
      </w:r>
      <w:sdt>
        <w:sdtPr>
          <w:alias w:val="To edit, see citavi.com/edit"/>
          <w:tag w:val="CitaviPlaceholder#ec588f70-bf51-4e6d-b282-77c2b8dbfbd8"/>
          <w:id w:val="-59641255"/>
          <w:placeholder>
            <w:docPart w:val="DefaultPlaceholder_-1854013440"/>
          </w:placeholder>
        </w:sdtPr>
        <w:sdtContent>
          <w:r>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GRlNDQyLWU1MGItNDZhYy04MDY0LWJiODhjNzZjYmJk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YzU4OGY3MC1iZjUxLTRlNmQtYjI4Mi03N2MyYjhkYmZiZDgiLCJUZXh0IjoiWzE0XSIsIldBSVZlcnNpb24iOiI2LjE0LjAuMCJ9}</w:instrText>
          </w:r>
          <w:r>
            <w:fldChar w:fldCharType="separate"/>
          </w:r>
          <w:r w:rsidR="00CA0B4B">
            <w:t>[14]</w:t>
          </w:r>
          <w:r>
            <w:fldChar w:fldCharType="end"/>
          </w:r>
        </w:sdtContent>
      </w:sdt>
      <w:r>
        <w:t xml:space="preserve">. </w:t>
      </w:r>
      <w:r w:rsidR="00F345A4">
        <w:t xml:space="preserve">Diese ist </w:t>
      </w:r>
      <w:r w:rsidR="0083677D">
        <w:t xml:space="preserve">für das Ausgabeneuron </w:t>
      </w:r>
      <m:oMath>
        <m:r>
          <w:rPr>
            <w:rFonts w:ascii="Cambria Math" w:hAnsi="Cambria Math"/>
          </w:rPr>
          <m:t>j</m:t>
        </m:r>
      </m:oMath>
      <w:r w:rsidR="00F345A4">
        <w:t xml:space="preserve"> </w:t>
      </w:r>
      <m:oMath>
        <m:d>
          <m:dPr>
            <m:ctrlPr>
              <w:rPr>
                <w:rFonts w:ascii="Cambria Math" w:hAnsi="Cambria Math"/>
                <w:i/>
              </w:rPr>
            </m:ctrlPr>
          </m:dPr>
          <m:e>
            <m:r>
              <w:rPr>
                <w:rFonts w:ascii="Cambria Math" w:hAnsi="Cambria Math"/>
              </w:rPr>
              <m:t>1≤j≤K</m:t>
            </m:r>
          </m:e>
        </m:d>
        <m:r>
          <w:rPr>
            <w:rFonts w:ascii="Cambria Math" w:hAnsi="Cambria Math"/>
          </w:rPr>
          <m:t xml:space="preserve"> </m:t>
        </m:r>
      </m:oMath>
      <w:r w:rsidR="00C078C9">
        <w:t xml:space="preserve"> </w:t>
      </w:r>
      <w:r w:rsidR="0083677D">
        <w:t xml:space="preserve">wie </w:t>
      </w:r>
      <w:r w:rsidR="00F345A4">
        <w:t>folgt definiert:</w:t>
      </w:r>
    </w:p>
    <w:p w14:paraId="011791CF" w14:textId="5FF538F1" w:rsidR="00F345A4" w:rsidRPr="0083677D" w:rsidRDefault="00000000" w:rsidP="001E6441">
      <m:oMathPara>
        <m:oMath>
          <m:sSub>
            <m:sSubPr>
              <m:ctrlPr>
                <w:rPr>
                  <w:rFonts w:ascii="Cambria Math" w:hAnsi="Cambria Math"/>
                  <w:i/>
                </w:rPr>
              </m:ctrlPr>
            </m:sSubPr>
            <m:e>
              <m:r>
                <w:rPr>
                  <w:rFonts w:ascii="Cambria Math" w:hAnsi="Cambria Math"/>
                </w:rPr>
                <m:t>softmax(</m:t>
              </m:r>
              <m:r>
                <m:rPr>
                  <m:sty m:val="bi"/>
                </m:rPr>
                <w:rPr>
                  <w:rFonts w:ascii="Cambria Math" w:hAnsi="Cambria Math"/>
                </w:rPr>
                <m:t>z</m:t>
              </m:r>
              <m:r>
                <w:rPr>
                  <w:rFonts w:ascii="Cambria Math" w:hAnsi="Cambria Math"/>
                </w:rPr>
                <m:t>)</m:t>
              </m:r>
            </m:e>
            <m:sub>
              <m:r>
                <w:rPr>
                  <w:rFonts w:ascii="Cambria Math" w:hAnsi="Cambria Math"/>
                </w:rPr>
                <m:t>j</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j</m:t>
                      </m:r>
                    </m:sub>
                  </m:sSub>
                </m:sup>
              </m:sSup>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k</m:t>
                          </m:r>
                        </m:sub>
                      </m:sSub>
                    </m:sup>
                  </m:sSup>
                </m:e>
              </m:nary>
            </m:den>
          </m:f>
        </m:oMath>
      </m:oMathPara>
    </w:p>
    <w:p w14:paraId="6909BABB" w14:textId="437BFC61" w:rsidR="0083677D" w:rsidRPr="001E6441" w:rsidRDefault="0083677D" w:rsidP="001E6441">
      <w:r>
        <w:t xml:space="preserve">Hierbei entspricht </w:t>
      </w:r>
      <m:oMath>
        <m:r>
          <w:rPr>
            <w:rFonts w:ascii="Cambria Math" w:hAnsi="Cambria Math"/>
          </w:rPr>
          <m:t>K</m:t>
        </m:r>
      </m:oMath>
      <w:r>
        <w:t xml:space="preserve"> der Anzahl der Ausgabeneuronen (</w:t>
      </w:r>
      <w:r w:rsidR="00C078C9">
        <w:t>bzw.</w:t>
      </w:r>
      <w:r>
        <w:t xml:space="preserve"> der Klassen) und </w:t>
      </w:r>
      <m:oMath>
        <m:r>
          <m:rPr>
            <m:sty m:val="bi"/>
          </m:rPr>
          <w:rPr>
            <w:rFonts w:ascii="Cambria Math" w:hAnsi="Cambria Math"/>
          </w:rPr>
          <m:t>z</m:t>
        </m:r>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r>
          <w:rPr>
            <w:rFonts w:ascii="Cambria Math" w:hAnsi="Cambria Math"/>
          </w:rPr>
          <m:t>]</m:t>
        </m:r>
      </m:oMath>
      <w:r>
        <w:t xml:space="preserve"> einem Vektor, der die gewichteten Summen aller Ausgabeneuronen enthält. </w:t>
      </w:r>
      <w:r w:rsidR="00030BB7">
        <w:t xml:space="preserve">Durch Anwendung der Soft-Max-Funktion summieren sich alle Ausgaben des KNNs zu 1 auf, wodurch man die Ausgabe des </w:t>
      </w:r>
      <w:r w:rsidR="00C078C9">
        <w:t>N</w:t>
      </w:r>
      <w:r w:rsidR="00030BB7">
        <w:t xml:space="preserve">eurons </w:t>
      </w:r>
      <m:oMath>
        <m:r>
          <w:rPr>
            <w:rFonts w:ascii="Cambria Math" w:hAnsi="Cambria Math"/>
          </w:rPr>
          <m:t>j</m:t>
        </m:r>
      </m:oMath>
      <w:r w:rsidR="00030BB7">
        <w:t xml:space="preserve"> als Wahrscheinlichkeit interpretieren kann, dass der eingegebene Datenpunkt der zu  </w:t>
      </w:r>
      <m:oMath>
        <m:r>
          <w:rPr>
            <w:rFonts w:ascii="Cambria Math" w:hAnsi="Cambria Math"/>
          </w:rPr>
          <m:t>j</m:t>
        </m:r>
      </m:oMath>
      <w:r w:rsidR="00030BB7">
        <w:t xml:space="preserve"> zugeordneten Klasse angehört</w:t>
      </w:r>
      <w:r w:rsidR="007A05F1">
        <w:t xml:space="preserve"> </w:t>
      </w:r>
      <w:sdt>
        <w:sdtPr>
          <w:alias w:val="To edit, see citavi.com/edit"/>
          <w:tag w:val="CitaviPlaceholder#98c8beea-da6e-429d-adaa-4210a532ebe8"/>
          <w:id w:val="-2018453794"/>
          <w:placeholder>
            <w:docPart w:val="DefaultPlaceholder_-1854013440"/>
          </w:placeholder>
        </w:sdtPr>
        <w:sdtContent>
          <w:r w:rsidR="007A05F1">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Dk1MWI4LTg3ZTktNDM4OS1hOTNhLTRlNDE2NWM2MzNmM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5IiwiU3RhcnRQYWdlIjp7IiRpZCI6IjUiLCIkdHlwZSI6IlN3aXNzQWNhZGVtaWMuUGFnZU51bWJlciwgU3dpc3NBY2FkZW1pYyIsIklzRnVsbHlOdW1lcmljIjp0cnVlLCJOdW1iZXIiOjE0OSwiTnVtYmVyaW5nVHlwZSI6MCwiTnVtZXJhbFN5c3RlbSI6MCwiT3JpZ2luYWxTdHJpbmciOiIxNDkiLCJQcmV0dHlTdHJpbmciOiIxN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DlmLl0ifV19LCJUYWciOiJDaXRhdmlQbGFjZWhvbGRlciM5OGM4YmVlYS1kYTZlLTQyOWQtYWRhYS00MjEwYTUzMmViZTgiLCJUZXh0IjoiWzEwLCBTLiAxNDlmLl0iLCJXQUlWZXJzaW9uIjoiNi4xNC4wLjAifQ==}</w:instrText>
          </w:r>
          <w:r w:rsidR="007A05F1">
            <w:fldChar w:fldCharType="separate"/>
          </w:r>
          <w:r w:rsidR="00CA0B4B">
            <w:t>[10, S. 149f.]</w:t>
          </w:r>
          <w:r w:rsidR="007A05F1">
            <w:fldChar w:fldCharType="end"/>
          </w:r>
        </w:sdtContent>
      </w:sdt>
      <w:r w:rsidR="00030BB7">
        <w:t>.</w:t>
      </w:r>
    </w:p>
    <w:p w14:paraId="61791C63" w14:textId="1011794B" w:rsidR="006E2605" w:rsidRDefault="006E2605" w:rsidP="006E2605">
      <w:pPr>
        <w:pStyle w:val="berschrift3"/>
      </w:pPr>
      <w:bookmarkStart w:id="31" w:name="_Toc141460735"/>
      <w:r>
        <w:lastRenderedPageBreak/>
        <w:t>Training neuronaler Netze</w:t>
      </w:r>
      <w:r w:rsidR="00DE3F6A">
        <w:t>: Backpropagation und Early-</w:t>
      </w:r>
      <w:proofErr w:type="spellStart"/>
      <w:r w:rsidR="00DE3F6A">
        <w:t>Stopping</w:t>
      </w:r>
      <w:bookmarkEnd w:id="31"/>
      <w:proofErr w:type="spellEnd"/>
    </w:p>
    <w:p w14:paraId="43AE75E3" w14:textId="7A6BBAB8" w:rsidR="006E2605" w:rsidRDefault="006E2605" w:rsidP="006E2605">
      <w:r>
        <w:t>Beim Training der künstlichen Neuronen kommt es darauf an, die Gewichte und den Bias-Term</w:t>
      </w:r>
      <w:r w:rsidR="001D6190">
        <w:t xml:space="preserve">, welche zuvor in der Regel zufällig initialisiert werden, </w:t>
      </w:r>
      <w:r>
        <w:t xml:space="preserve">so anzupassen, dass sie in Kombination mit der gewählten Aktivierungsfunktion zu der gewünschten Ausgabe führen. </w:t>
      </w:r>
      <w:r w:rsidR="001D6190">
        <w:t xml:space="preserve">Hierbei kommt ein Verfahren zum Einsatz, welches sich </w:t>
      </w:r>
      <w:r w:rsidR="001D6190" w:rsidRPr="001D6190">
        <w:rPr>
          <w:i/>
          <w:iCs/>
        </w:rPr>
        <w:t>Backpropagation</w:t>
      </w:r>
      <w:r w:rsidR="001D6190">
        <w:t>, nennt.</w:t>
      </w:r>
    </w:p>
    <w:p w14:paraId="504E06C4" w14:textId="71B61D72" w:rsidR="00F039B1" w:rsidRDefault="001D6190" w:rsidP="006E2605">
      <w:r>
        <w:t>Der Backpropagation</w:t>
      </w:r>
      <w:r w:rsidR="00DD7AC6">
        <w:t>-</w:t>
      </w:r>
      <w:r>
        <w:t xml:space="preserve">Algorithmus basiert auf dem sogenannten </w:t>
      </w:r>
      <w:r w:rsidRPr="001D6190">
        <w:rPr>
          <w:i/>
          <w:iCs/>
        </w:rPr>
        <w:t>Gradientenabstieg</w:t>
      </w:r>
      <w:r w:rsidRPr="001D6190">
        <w:t xml:space="preserve">, ein </w:t>
      </w:r>
      <w:r w:rsidR="00CB4503" w:rsidRPr="001D6190">
        <w:t>Verfahren,</w:t>
      </w:r>
      <w:r w:rsidRPr="001D6190">
        <w:t xml:space="preserve"> </w:t>
      </w:r>
      <w:r>
        <w:t xml:space="preserve">welches dazu genutzt </w:t>
      </w:r>
      <w:r w:rsidR="007E6253">
        <w:t>wird,</w:t>
      </w:r>
      <w:r w:rsidR="00F039B1">
        <w:t xml:space="preserve"> die Eingabeparameter einer </w:t>
      </w:r>
      <w:r w:rsidR="00F039B1" w:rsidRPr="00F039B1">
        <w:rPr>
          <w:i/>
          <w:iCs/>
        </w:rPr>
        <w:t>Kostenfunktion</w:t>
      </w:r>
      <w:r w:rsidR="00F039B1">
        <w:t xml:space="preserve"> (</w:t>
      </w:r>
      <w:r w:rsidR="00F039B1" w:rsidRPr="00F039B1">
        <w:rPr>
          <w:i/>
          <w:iCs/>
        </w:rPr>
        <w:t>Loss-Function</w:t>
      </w:r>
      <w:r w:rsidR="00F039B1" w:rsidRPr="00DD01F7">
        <w:t xml:space="preserve">) </w:t>
      </w:r>
      <w:r w:rsidR="00F039B1">
        <w:t xml:space="preserve">iterativ so anzupassen, dass </w:t>
      </w:r>
      <w:r w:rsidR="00926097">
        <w:t>ihre Ausgabe</w:t>
      </w:r>
      <w:r w:rsidR="00F039B1">
        <w:t xml:space="preserve"> minimiert wird.</w:t>
      </w:r>
      <w:r w:rsidR="005A363B">
        <w:t xml:space="preserve"> Ohne dabei auf die konkrete Mathematik einzugehen, berechnet der </w:t>
      </w:r>
      <w:r w:rsidR="005A363B" w:rsidRPr="005A363B">
        <w:rPr>
          <w:i/>
          <w:iCs/>
        </w:rPr>
        <w:t>Gradientenabstieg</w:t>
      </w:r>
      <w:r w:rsidR="005A363B">
        <w:rPr>
          <w:i/>
          <w:iCs/>
        </w:rPr>
        <w:t xml:space="preserve"> </w:t>
      </w:r>
      <w:r w:rsidR="005A363B">
        <w:t>hierbei in jedem Zeitschritt ausgehend von der aktuellen Position im Parameterraum die Richtung des steilsten Abstiegs</w:t>
      </w:r>
      <w:r w:rsidR="00CB4503">
        <w:t xml:space="preserve">, welche durch den sogenannten lokalen </w:t>
      </w:r>
      <w:r w:rsidR="00CB4503" w:rsidRPr="00CB4503">
        <w:rPr>
          <w:i/>
          <w:iCs/>
        </w:rPr>
        <w:t>Gradienten</w:t>
      </w:r>
      <w:r w:rsidR="00CB4503">
        <w:t xml:space="preserve"> definiert wird. Darauf basierend werden die Parameter anschließend so angepasst, dass die Position in Richtung dieses Abstiegs</w:t>
      </w:r>
      <w:r w:rsidR="0015629B">
        <w:t xml:space="preserve"> schrittweise</w:t>
      </w:r>
      <w:r w:rsidR="00CB4503">
        <w:t xml:space="preserve"> verschoben wird</w:t>
      </w:r>
      <w:r w:rsidR="0015629B">
        <w:t>, bis der lokale Gradient null wird, also ein Minimum</w:t>
      </w:r>
      <w:r w:rsidR="007E6253">
        <w:t xml:space="preserve"> </w:t>
      </w:r>
      <w:r w:rsidR="0015629B">
        <w:t>gefunden wurde</w:t>
      </w:r>
      <w:r w:rsidR="007E6253">
        <w:t>.</w:t>
      </w:r>
      <w:r w:rsidR="00591214">
        <w:t xml:space="preserve"> Ein wichtiger Hyperparameter beim Gradientenabstieg ist die Größe der Schritte, welche durch die sog. </w:t>
      </w:r>
      <w:r w:rsidR="00591214" w:rsidRPr="00591214">
        <w:rPr>
          <w:i/>
          <w:iCs/>
        </w:rPr>
        <w:t>Lernrate</w:t>
      </w:r>
      <w:r w:rsidR="00591214">
        <w:t xml:space="preserve"> festgelegt wird. Ist diese zu klein, kann es sehr viele Iterationen in Anspruch nehmen bis der Algorithmus konvergiert. Eine größere Lernrate verschnellert in der Regel das Training, kann aber auch dazu führen, dass Minima übersprungen werden und der Algorithmus im schlimmsten Fall divergiert</w:t>
      </w:r>
      <w:r w:rsidR="00355197">
        <w:t xml:space="preserve"> </w:t>
      </w:r>
      <w:sdt>
        <w:sdtPr>
          <w:alias w:val="To edit, see citavi.com/edit"/>
          <w:tag w:val="CitaviPlaceholder#6ffc2b05-6f27-4e69-84c2-ddd7c4787977"/>
          <w:id w:val="-615068025"/>
          <w:placeholder>
            <w:docPart w:val="DefaultPlaceholder_-1854013440"/>
          </w:placeholder>
        </w:sdtPr>
        <w:sdtContent>
          <w:r w:rsidR="00355197">
            <w:fldChar w:fldCharType="begin"/>
          </w:r>
          <w:r w:rsidR="00355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MDhkMzk2LTUxOWQtNDdiYi1hZGVmLWVkMDViOTNlZjYw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xIiwiU3RhcnRQYWdlIjp7IiRpZCI6IjUiLCIkdHlwZSI6IlN3aXNzQWNhZGVtaWMuUGFnZU51bWJlciwgU3dpc3NBY2FkZW1pYyIsIklzRnVsbHlOdW1lcmljIjp0cnVlLCJOdW1iZXIiOjEyMSwiTnVtYmVyaW5nVHlwZSI6MCwiTnVtZXJhbFN5c3RlbSI6MCwiT3JpZ2luYWxTdHJpbmciOiIxMjEiLCJQcmV0dHlTdHJpbmciOiIxMj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OFQxMzoxNDo1NyIsIlByb2plY3QiOnsiJHJlZiI6IjgifX0sIlVzZU51bWJlcmluZ1R5cGVPZlBhcmVudERvY3VtZW50IjpmYWxzZX1dLCJGb3JtYXR0ZWRUZXh0Ijp7IiRpZCI6IjEzIiwiQ291bnQiOjEsIlRleHRVbml0cyI6W3siJGlkIjoiMTQiLCJGb250U3R5bGUiOnsiJGlkIjoiMTUiLCJOZXV0cmFsIjp0cnVlfSwiUmVhZGluZ09yZGVyIjoxLCJUZXh0IjoiWzEwLCBTLiAxMjFdIn1dfSwiVGFnIjoiQ2l0YXZpUGxhY2Vob2xkZXIjNmZmYzJiMDUtNmYyNy00ZTY5LTg0YzItZGRkN2M0Nzg3OTc3IiwiVGV4dCI6IlsxMCwgUy4gMTIxXSIsIldBSVZlcnNpb24iOiI2LjE0LjAuMCJ9}</w:instrText>
          </w:r>
          <w:r w:rsidR="00355197">
            <w:fldChar w:fldCharType="separate"/>
          </w:r>
          <w:r w:rsidR="00355197">
            <w:t>[10, S. 121]</w:t>
          </w:r>
          <w:r w:rsidR="00355197">
            <w:fldChar w:fldCharType="end"/>
          </w:r>
        </w:sdtContent>
      </w:sdt>
      <w:r w:rsidR="00591214">
        <w:t>.</w:t>
      </w:r>
    </w:p>
    <w:p w14:paraId="3A3A3894" w14:textId="77777777" w:rsidR="00355197" w:rsidRDefault="00CB4503" w:rsidP="00355197">
      <w:pPr>
        <w:pStyle w:val="AbbMitRahmen"/>
        <w:keepNext/>
      </w:pPr>
      <w:r w:rsidRPr="00CB4503">
        <w:drawing>
          <wp:inline distT="0" distB="0" distL="0" distR="0" wp14:anchorId="62BF26D8" wp14:editId="71485FA3">
            <wp:extent cx="4679950" cy="2729971"/>
            <wp:effectExtent l="0" t="0" r="0" b="0"/>
            <wp:docPr id="195841635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682378" cy="2731387"/>
                    </a:xfrm>
                    <a:prstGeom prst="rect">
                      <a:avLst/>
                    </a:prstGeom>
                    <a:noFill/>
                    <a:ln>
                      <a:noFill/>
                    </a:ln>
                  </pic:spPr>
                </pic:pic>
              </a:graphicData>
            </a:graphic>
          </wp:inline>
        </w:drawing>
      </w:r>
    </w:p>
    <w:p w14:paraId="27F7A5B2" w14:textId="57AA1FDC" w:rsidR="00CB4503" w:rsidRDefault="00355197" w:rsidP="00355197">
      <w:pPr>
        <w:pStyle w:val="Beschriftung"/>
        <w:jc w:val="center"/>
      </w:pPr>
      <w:bookmarkStart w:id="32" w:name="_Toc141460788"/>
      <w:r>
        <w:t xml:space="preserve">Abb.  </w:t>
      </w:r>
      <w:fldSimple w:instr=" SEQ Abb._ \* ARABIC ">
        <w:r w:rsidR="00CD27B6">
          <w:rPr>
            <w:noProof/>
          </w:rPr>
          <w:t>12</w:t>
        </w:r>
      </w:fldSimple>
      <w:r>
        <w:t xml:space="preserve">: </w:t>
      </w:r>
      <w:r w:rsidR="00397052">
        <w:t xml:space="preserve">Darstellung des Gradientenabstiegs </w:t>
      </w:r>
      <w:sdt>
        <w:sdtPr>
          <w:alias w:val="To edit, see citavi.com/edit"/>
          <w:tag w:val="CitaviPlaceholder#2326a0c6-434a-4efe-89c6-c25a92a4119e"/>
          <w:id w:val="49273496"/>
          <w:placeholder>
            <w:docPart w:val="DefaultPlaceholder_-1854013440"/>
          </w:placeholder>
        </w:sdtPr>
        <w:sdtContent>
          <w:r w:rsidR="00397052">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NzlmMmEzLWE1NGYtNGNiYS05Mzk0LWI4Y2JiZTFlMDYzMiIsIlJhbmdlTGVuZ3RoIjo0LCJSZWZlcmVuY2VJZCI6ImNhNWNlODc1LWY3N2MtNDMxNC1iNzZlLTc1NzgzNmQ0MTl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HJvZ3JhbW1lcnNvdWdodC5jb20vYXJ0aWNsZS8zNTA3Mzg4Njc5LyIsIlVyaVN0cmluZyI6Imh0dHBzOi8vd3d3LnByb2dyYW1tZXJzb3VnaHQuY29tL2FydGljbGUvMzUwNzM4ODY3O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}</w:instrText>
          </w:r>
          <w:r w:rsidR="00397052">
            <w:fldChar w:fldCharType="separate"/>
          </w:r>
          <w:r w:rsidR="00397052">
            <w:t>[16]</w:t>
          </w:r>
          <w:r w:rsidR="00397052">
            <w:fldChar w:fldCharType="end"/>
          </w:r>
        </w:sdtContent>
      </w:sdt>
      <w:bookmarkEnd w:id="32"/>
    </w:p>
    <w:p w14:paraId="43A3653F" w14:textId="77777777" w:rsidR="006E2605" w:rsidRDefault="006E2605" w:rsidP="006E2605"/>
    <w:p w14:paraId="47A28654" w14:textId="48CBBB74" w:rsidR="0048400A" w:rsidRDefault="005149A1" w:rsidP="006E2605">
      <w:r>
        <w:t>Beim</w:t>
      </w:r>
      <w:r w:rsidR="00DD7AC6">
        <w:t xml:space="preserve"> Backpropagation-Algorithmus </w:t>
      </w:r>
      <w:r>
        <w:t>für das Training neuronaler Netze können hierbei die Gradienten zur Anpassung aller Modellparameter</w:t>
      </w:r>
      <w:r w:rsidR="00C779BC">
        <w:t xml:space="preserve"> </w:t>
      </w:r>
      <w:r w:rsidR="00C779BC">
        <w:t xml:space="preserve">(Gewichte und Bias-Terme) </w:t>
      </w:r>
      <w:r w:rsidR="00C779BC">
        <w:t>für jede Iteration</w:t>
      </w:r>
      <w:r w:rsidR="00A378C2">
        <w:t xml:space="preserve"> </w:t>
      </w:r>
      <w:r>
        <w:lastRenderedPageBreak/>
        <w:t xml:space="preserve">in nur zwei Durchgängen durch das Netz </w:t>
      </w:r>
      <w:r w:rsidR="00D574A0">
        <w:t>berechnet</w:t>
      </w:r>
      <w:r>
        <w:t xml:space="preserve"> werden. </w:t>
      </w:r>
      <w:r w:rsidR="00D24AEE">
        <w:t xml:space="preserve">Hierzu werden in der Regel sogenannte </w:t>
      </w:r>
      <w:r w:rsidR="00D24AEE" w:rsidRPr="00D24AEE">
        <w:rPr>
          <w:i/>
          <w:iCs/>
        </w:rPr>
        <w:t>Mini-Batches</w:t>
      </w:r>
      <w:r w:rsidR="00D24AEE">
        <w:t xml:space="preserve"> (z.B. 32 Datenpunkte) aus den Trainingsdatensatz genutzt, um die zugehörige Ausgabe der einzelnen Neuronen und des gesamten Netzes zu berechnen. Dies bezeichnet man als </w:t>
      </w:r>
      <w:r w:rsidR="00D24AEE" w:rsidRPr="00D24AEE">
        <w:rPr>
          <w:i/>
          <w:iCs/>
        </w:rPr>
        <w:t>Vorwärtsdurchlauf</w:t>
      </w:r>
      <w:r w:rsidR="00D24AEE">
        <w:t xml:space="preserve"> bzw. </w:t>
      </w:r>
      <w:r w:rsidR="00D24AEE" w:rsidRPr="00D24AEE">
        <w:rPr>
          <w:i/>
          <w:iCs/>
        </w:rPr>
        <w:t>Forward-Propagation</w:t>
      </w:r>
      <w:r w:rsidR="00D24AEE">
        <w:t xml:space="preserve">. </w:t>
      </w:r>
      <w:r w:rsidR="009F2C16">
        <w:t>Als nächstes wird der Ausgabefehler des Netzes auf Basis einer Verlustfunktion</w:t>
      </w:r>
      <w:r w:rsidR="00AB07AF">
        <w:t xml:space="preserve"> </w:t>
      </w:r>
      <w:r w:rsidR="009F2C16">
        <w:t xml:space="preserve">bestimmt, welche die gewünschte Ausgabe mit der berechneten Ausgabe vergleicht und das Ergebnis dieses Vergleichs in Form eines Messwertes zurückliefert. </w:t>
      </w:r>
      <w:r w:rsidR="002D5AA7">
        <w:t xml:space="preserve">Nun wird berechnet, wie viel jedes Gewicht der Ausgabeschicht zum Fehler beigetragen hat. </w:t>
      </w:r>
      <w:r w:rsidR="0087346E">
        <w:t xml:space="preserve">Anschließend wird bestimmt, wie hoch der Beitrag zum Fehler der Gewichte der darunterliegenden Schicht war. Hierbei arbeitet sich der Algorithmus rückwärts durch die Schichten des Netzes, was als </w:t>
      </w:r>
      <w:r w:rsidR="0087346E" w:rsidRPr="0087346E">
        <w:rPr>
          <w:i/>
          <w:iCs/>
        </w:rPr>
        <w:t>Rückwärtsdurchlauf</w:t>
      </w:r>
      <w:r w:rsidR="0087346E">
        <w:t xml:space="preserve"> oder </w:t>
      </w:r>
      <w:r w:rsidR="0087346E" w:rsidRPr="0087346E">
        <w:rPr>
          <w:i/>
          <w:iCs/>
        </w:rPr>
        <w:t>Backpropagation</w:t>
      </w:r>
      <w:r w:rsidR="0087346E">
        <w:t xml:space="preserve"> bezeichnet wird. Hierdurch werden die Fehlergradienten der einzelnen Gewichte und Bias-Terme effizient über das gesamte Netzwerk berechnet. Schließlich müssen diese dann nur noch entsprechend dieses Gradienten angepasst werden, wodurch die Verlustfunktion minimiert bzw. die Ausgabe des Netzes korrigiert wird. </w:t>
      </w:r>
      <w:r w:rsidR="00E11AB7">
        <w:t xml:space="preserve">Während des Trainingsprozesses wird der gesamte Trainingsdatensatz meist mehrfach durchlaufen. Einen einzelnen Durchlauf bezeichnet man hierbei als </w:t>
      </w:r>
      <w:r w:rsidR="00E11AB7" w:rsidRPr="00E11AB7">
        <w:rPr>
          <w:i/>
          <w:iCs/>
        </w:rPr>
        <w:t>Epoche</w:t>
      </w:r>
      <w:r w:rsidR="00EA0636">
        <w:rPr>
          <w:i/>
          <w:iCs/>
        </w:rPr>
        <w:t xml:space="preserve"> </w:t>
      </w:r>
      <w:sdt>
        <w:sdtPr>
          <w:alias w:val="To edit, see citavi.com/edit"/>
          <w:tag w:val="CitaviPlaceholder#8a874039-b1e6-4dd5-8aa9-9208effa0520"/>
          <w:id w:val="-2098703866"/>
          <w:placeholder>
            <w:docPart w:val="DefaultPlaceholder_-1854013440"/>
          </w:placeholder>
        </w:sdtPr>
        <w:sdtContent>
          <w:r w:rsidR="00EA0636" w:rsidRPr="00EA0636">
            <w:fldChar w:fldCharType="begin"/>
          </w:r>
          <w:r w:rsidR="00EA0636" w:rsidRPr="00EA063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TM2YjU3LTJhYWQtNDQ2YS1hMmY2LWVjOGU3YTRjZmFkM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xIiwiU3RhcnRQYWdlIjp7IiRpZCI6IjUiLCIkdHlwZSI6IlN3aXNzQWNhZGVtaWMuUGFnZU51bWJlciwgU3dpc3NBY2FkZW1pYyIsIklzRnVsbHlOdW1lcmljIjp0cnVlLCJOdW1iZXIiOjI5MSwiTnVtYmVyaW5nVHlwZSI6MCwiTnVtZXJhbFN5c3RlbSI6MCwiT3JpZ2luYWxTdHJpbmciOiIyOTEiLCJQcmV0dHlTdHJpbmciOiIyOT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OFQxMzoxNDo1Ny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FmLl0ifV19LCJUYWciOiJDaXRhdmlQbGFjZWhvbGRlciM4YTg3NDAzOS1iMWU2LTRkZDUtOGFhOS05MjA4ZWZmYTA1MjAiLCJUZXh0IjoiWzEwLCBTLiAyOTFmLl0iLCJXQUlWZXJzaW9uIjoiNi4xNC4wLjAifQ==}</w:instrText>
          </w:r>
          <w:r w:rsidR="00EA0636" w:rsidRPr="00EA0636">
            <w:fldChar w:fldCharType="separate"/>
          </w:r>
          <w:r w:rsidR="00EA0636" w:rsidRPr="00EA0636">
            <w:t>[10, S. 291f.]</w:t>
          </w:r>
          <w:r w:rsidR="00EA0636" w:rsidRPr="00EA0636">
            <w:fldChar w:fldCharType="end"/>
          </w:r>
        </w:sdtContent>
      </w:sdt>
      <w:r w:rsidR="00E11AB7" w:rsidRPr="00EA0636">
        <w:t>.</w:t>
      </w:r>
    </w:p>
    <w:p w14:paraId="50A45B80" w14:textId="49D623CC" w:rsidR="00055E25" w:rsidRDefault="008A190D" w:rsidP="006E2605">
      <w:r>
        <w:t xml:space="preserve">Unter der Voraussetzung, dass das Netz (in Bezug auf Tiefe und Breite) mächtig genug ist, führt ein ausreichend langes Training in jedem Fall zu einer sehr starken Anpassung des Netzes an die Trainingsdaten, welches oft ein </w:t>
      </w:r>
      <w:r w:rsidRPr="008A190D">
        <w:rPr>
          <w:i/>
          <w:iCs/>
        </w:rPr>
        <w:t>Overfitting</w:t>
      </w:r>
      <w:r>
        <w:t xml:space="preserve">, also eine schlechte Verallgemeinerung auf unbekannte Daten wie bspw. den Testdaten, zur Folge hat. Um dies zu </w:t>
      </w:r>
      <w:r w:rsidR="00055E25">
        <w:t>vermeiden</w:t>
      </w:r>
      <w:r w:rsidR="00225916">
        <w:t>,</w:t>
      </w:r>
      <w:r>
        <w:t xml:space="preserve"> wird oftmals das Regularisierungsverfahren </w:t>
      </w:r>
      <w:r w:rsidRPr="008A190D">
        <w:rPr>
          <w:i/>
          <w:iCs/>
        </w:rPr>
        <w:t>Early-</w:t>
      </w:r>
      <w:proofErr w:type="spellStart"/>
      <w:r w:rsidRPr="008A190D">
        <w:rPr>
          <w:i/>
          <w:iCs/>
        </w:rPr>
        <w:t>Stopping</w:t>
      </w:r>
      <w:proofErr w:type="spellEnd"/>
      <w:r>
        <w:t xml:space="preserve"> eingesetzt. </w:t>
      </w:r>
      <w:r w:rsidR="00225916">
        <w:t xml:space="preserve">Hierbei wird das Training nicht in Abhängigkeit des Vorhersagefehlers auf den Trainingsdaten gestoppt, sondern dann, wenn der sog. </w:t>
      </w:r>
      <w:r w:rsidR="00225916" w:rsidRPr="00225916">
        <w:rPr>
          <w:i/>
          <w:iCs/>
        </w:rPr>
        <w:t>Validierungsfehler</w:t>
      </w:r>
      <w:r w:rsidR="00225916">
        <w:t xml:space="preserve"> </w:t>
      </w:r>
      <w:r w:rsidR="00055E25">
        <w:t>aufhört zu sinken</w:t>
      </w:r>
      <w:r w:rsidR="00225916">
        <w:t xml:space="preserve">. </w:t>
      </w:r>
      <w:r w:rsidR="00055E25">
        <w:t>Dieser wird am Ende einer jeden Epoche auf Basis eines dritten Datensatzes, dem Validierungsdatensatz, bestimmt. Wichtig ist hierbei, dass der Validierungsdatensatz nicht am Training, also der Anpassung des Netzes, beteiligt ist</w:t>
      </w:r>
      <w:r w:rsidR="001E5A42">
        <w:t xml:space="preserve"> </w:t>
      </w:r>
      <w:sdt>
        <w:sdtPr>
          <w:alias w:val="To edit, see citavi.com/edit"/>
          <w:tag w:val="CitaviPlaceholder#8287bb19-440d-4ac8-b125-a2d75a80de56"/>
          <w:id w:val="2117780073"/>
          <w:placeholder>
            <w:docPart w:val="DefaultPlaceholder_-1854013440"/>
          </w:placeholder>
        </w:sdtPr>
        <w:sdtContent>
          <w:r w:rsidR="004F07AB">
            <w:fldChar w:fldCharType="begin"/>
          </w:r>
          <w:r w:rsidR="004F07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OTFlZjJlLWYzNGItNDcyNy05NmY5LTNjNjgyZjE5MWYy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zIiwiU3RhcnRQYWdlIjp7IiRpZCI6IjUiLCIkdHlwZSI6IlN3aXNzQWNhZGVtaWMuUGFnZU51bWJlciwgU3dpc3NBY2FkZW1pYyIsIklzRnVsbHlOdW1lcmljIjp0cnVlLCJOdW1iZXIiOjE0MywiTnVtYmVyaW5nVHlwZSI6MCwiTnVtZXJhbFN5c3RlbSI6MCwiT3JpZ2luYWxTdHJpbmciOiIxNDMiLCJQcmV0dHlTdHJpbmciOiIxND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OFQxMzoxNDo1NyIsIlByb2plY3QiOnsiJHJlZiI6IjgifX0sIlVzZU51bWJlcmluZ1R5cGVPZlBhcmVudERvY3VtZW50IjpmYWxzZX1dLCJGb3JtYXR0ZWRUZXh0Ijp7IiRpZCI6IjEzIiwiQ291bnQiOjEsIlRleHRVbml0cyI6W3siJGlkIjoiMTQiLCJGb250U3R5bGUiOnsiJGlkIjoiMTUiLCJOZXV0cmFsIjp0cnVlfSwiUmVhZGluZ09yZGVyIjoxLCJUZXh0IjoiWzEwLCBTLiAxNDNdIn1dfSwiVGFnIjoiQ2l0YXZpUGxhY2Vob2xkZXIjODI4N2JiMTktNDQwZC00YWM4LWIxMjUtYTJkNzVhODBkZTU2IiwiVGV4dCI6IlsxMCwgUy4gMTQzXSIsIldBSVZlcnNpb24iOiI2LjE0LjAuMCJ9}</w:instrText>
          </w:r>
          <w:r w:rsidR="004F07AB">
            <w:fldChar w:fldCharType="separate"/>
          </w:r>
          <w:r w:rsidR="004F07AB">
            <w:t>[10, S. 143]</w:t>
          </w:r>
          <w:r w:rsidR="004F07AB">
            <w:fldChar w:fldCharType="end"/>
          </w:r>
        </w:sdtContent>
      </w:sdt>
      <w:r w:rsidR="00055E25">
        <w:t xml:space="preserve">. </w:t>
      </w:r>
    </w:p>
    <w:p w14:paraId="65884DFC" w14:textId="2244A8C4" w:rsidR="007B71BC" w:rsidRDefault="007B71BC" w:rsidP="00C057EC">
      <w:pPr>
        <w:pStyle w:val="berschrift3"/>
      </w:pPr>
      <w:bookmarkStart w:id="33" w:name="_Toc141460736"/>
      <w:r>
        <w:t>Rekurrente Neuronale Netze</w:t>
      </w:r>
      <w:bookmarkEnd w:id="33"/>
    </w:p>
    <w:p w14:paraId="394CA2EE" w14:textId="05A2AD7D" w:rsidR="008F3E97" w:rsidRDefault="008F3E97" w:rsidP="00274622">
      <w:r>
        <w:t>Die bisher besprochenen Feed</w:t>
      </w:r>
      <w:r w:rsidR="00817810">
        <w:t xml:space="preserve"> </w:t>
      </w:r>
      <w:r>
        <w:t>Forward</w:t>
      </w:r>
      <w:r w:rsidR="00817810">
        <w:t xml:space="preserve"> </w:t>
      </w:r>
      <w:r>
        <w:t xml:space="preserve">Netzwerke bilden einen gerichteten azyklischen Graphen, in welchem die Aktivierung der einzelnen Neuronen (-schichten) in nur eine Richtung ausgehend von der Eingabe- bis hin zur Ausgabeschicht erfolgt. </w:t>
      </w:r>
      <w:r w:rsidR="00817810">
        <w:t xml:space="preserve">Bei Rekurrenten Neuronalen Netzwerken ist dies anders. Sie enthalten neben den üblichen Neuronen und vorwärts-gerichteten Verbindungen sog. rekurrente Elemente, wie bspw. </w:t>
      </w:r>
      <w:r w:rsidR="00351086">
        <w:t xml:space="preserve">Verbindungen, welche die </w:t>
      </w:r>
      <w:r w:rsidR="00351086">
        <w:lastRenderedPageBreak/>
        <w:t xml:space="preserve">Neuronen einer Schicht mit sich selbst oder gar mit </w:t>
      </w:r>
      <w:r w:rsidR="007411BF">
        <w:t xml:space="preserve">vorangegangenen </w:t>
      </w:r>
      <w:r w:rsidR="00351086">
        <w:t>Schichten verbinden</w:t>
      </w:r>
      <w:r w:rsidR="007411BF">
        <w:t xml:space="preserve"> </w:t>
      </w:r>
      <w:sdt>
        <w:sdtPr>
          <w:alias w:val="To edit, see citavi.com/edit"/>
          <w:tag w:val="CitaviPlaceholder#536b6790-3062-45e9-8af2-ebaa54d3b47c"/>
          <w:id w:val="-1652898574"/>
          <w:placeholder>
            <w:docPart w:val="DefaultPlaceholder_-1854013440"/>
          </w:placeholder>
        </w:sdtPr>
        <w:sdtContent>
          <w:r w:rsidR="007411BF">
            <w:fldChar w:fldCharType="begin"/>
          </w:r>
          <w:r w:rsidR="007411B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OWM3MGUzLTYxOWQtNDg3ZC1iYTJmLTc0YTM5ZmJmZTM4N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zUzNmI2NzkwLTMwNjItNDVlOS04YWYyLWViYWE1NGQzYjQ3YyIsIlRleHQiOiJbMTRdIiwiV0FJVmVyc2lvbiI6IjYuMTQuMC4wIn0=}</w:instrText>
          </w:r>
          <w:r w:rsidR="007411BF">
            <w:fldChar w:fldCharType="separate"/>
          </w:r>
          <w:r w:rsidR="007411BF">
            <w:t>[14]</w:t>
          </w:r>
          <w:r w:rsidR="007411BF">
            <w:fldChar w:fldCharType="end"/>
          </w:r>
        </w:sdtContent>
      </w:sdt>
      <w:r w:rsidR="00351086">
        <w:t>.</w:t>
      </w:r>
      <w:r w:rsidR="007411BF">
        <w:t xml:space="preserve"> Diese Eigenschaft erlaubt es RNNs statt statischer Eingaben fester Größe, beliebig lange Sequenzen bestehend aus mehreren Zeitschritten zu verarbeiten, denn die Aktivierung der Neuronen in einem RNN und damit auch die Ausgabe des gesamten Netzes ist durch die Rückkopplung nicht nur von der aktuellen Eingabe, sondern auch von derer von vorherigen Zeitschritten abhängig</w:t>
      </w:r>
      <w:r w:rsidR="0048400C">
        <w:t xml:space="preserve">. Hierdurch kann das Netz zeitlich codierte Informationen in den Eingabesequenzen abbilden </w:t>
      </w:r>
      <w:sdt>
        <w:sdtPr>
          <w:alias w:val="To edit, see citavi.com/edit"/>
          <w:tag w:val="CitaviPlaceholder#a53af4ae-8447-4cb5-9623-15eca736d3ef"/>
          <w:id w:val="1553813816"/>
          <w:placeholder>
            <w:docPart w:val="DefaultPlaceholder_-1854013440"/>
          </w:placeholder>
        </w:sdtPr>
        <w:sdtContent>
          <w:r w:rsidR="0089463B">
            <w:fldChar w:fldCharType="begin"/>
          </w:r>
          <w:r w:rsidR="008946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GVhM2I5LWZlYTYtNGU5Ni04MjRiLTQyMmYyYjcxNDE1NiIsIlJhbmdlTGVuZ3RoIjoxNC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BtdG5kenB0LmpwZyIsIlVyaVN0cmluZyI6IjIyZTI2YmYzLWZiZGUtNDc2Mi1iZTNkLWQyY2M1Mjk3OGNm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3RhdGljLmxhdGV4c3R1ZGlvLm5ldC9hcnRpY2xlLzIwMTgvMDkxMi9uZXVyYWxuZXR3b3Jrc2FuZGRlZXBsZWFybmluZy5wZGYiLCJVcmlTdHJpbmciOiJodHRwczovL3N0YXRpYy5sYXRleHN0dWRpby5uZXQvYXJ0aWNsZS8yMDE4LzA5MTIvbmV1cmFsbmV0d29ya3NhbmRkZWVwbGVhcm5pbmc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JbMTUsIFMuIDIwMmYuXSJ9XX0sIlRhZyI6IkNpdGF2aVBsYWNlaG9sZGVyI2E1M2FmNGFlLTg0NDctNGNiNS05NjIzLTE1ZWNhNzM2ZDNlZiIsIlRleHQiOiJbMTUsIFMuIDIwMmYuXSIsIldBSVZlcnNpb24iOiI2LjE0LjAuMCJ9}</w:instrText>
          </w:r>
          <w:r w:rsidR="0089463B">
            <w:fldChar w:fldCharType="separate"/>
          </w:r>
          <w:r w:rsidR="0089463B">
            <w:t>[15, S. 202f.]</w:t>
          </w:r>
          <w:r w:rsidR="0089463B">
            <w:fldChar w:fldCharType="end"/>
          </w:r>
        </w:sdtContent>
      </w:sdt>
      <w:r w:rsidR="0048400C">
        <w:t xml:space="preserve">. </w:t>
      </w:r>
    </w:p>
    <w:p w14:paraId="1004C39C" w14:textId="3DDDFCFE" w:rsidR="007B6B6D" w:rsidRDefault="004146EF" w:rsidP="0037370C">
      <w:r>
        <w:t xml:space="preserve">Es gibt eine Vielzahl an Möglichkeiten ein Feed-Forward-Netz zu einem Rekurrenten Neuronalen Netzwerk zu erweitern (also rekurrente Elemente hinzuzufügen). </w:t>
      </w:r>
      <w:r w:rsidR="00D62C99">
        <w:t xml:space="preserve">In dieser Arbeit werden hierfür </w:t>
      </w:r>
      <w:r w:rsidR="00D62C99" w:rsidRPr="00D62C99">
        <w:t>Gedächtniszellen</w:t>
      </w:r>
      <w:r w:rsidR="00D62C99">
        <w:t xml:space="preserve"> eingesetzt. Im Allgemeinen versteht man hierunter </w:t>
      </w:r>
      <w:r w:rsidR="007B6B6D">
        <w:t>Teile eines Neuronalen Netzes</w:t>
      </w:r>
      <w:r w:rsidR="00D62C99">
        <w:t xml:space="preserve">, welche </w:t>
      </w:r>
      <w:r w:rsidR="00DD6DFC">
        <w:t>einen internen Zustand</w:t>
      </w:r>
      <w:r w:rsidR="00D62C99">
        <w:t xml:space="preserve"> im nächsten Zeitschritt an sich selbst weitergeben. </w:t>
      </w:r>
      <w:r w:rsidR="0037370C">
        <w:t xml:space="preserve">Bei einfachen Gedächtniszellen ist dieser Zustand mit der Ausgabe identisch. Abgesehen von der Rückkopplung unterscheiden sie sich </w:t>
      </w:r>
      <w:r w:rsidR="00D62C99">
        <w:t xml:space="preserve">nicht von einem herkömmlichen Neuron, weshalb man sie auch als rekurrente Neuronen bezeichnet. </w:t>
      </w:r>
      <w:r w:rsidR="003B691C">
        <w:t xml:space="preserve">Da einfache </w:t>
      </w:r>
      <w:r w:rsidR="00D62C99">
        <w:t>Rekurrente Neuronen</w:t>
      </w:r>
      <w:r w:rsidR="003B691C">
        <w:t xml:space="preserve"> jedoch nur kurze Muster</w:t>
      </w:r>
      <w:r w:rsidR="00D62C99">
        <w:t xml:space="preserve"> </w:t>
      </w:r>
      <w:r w:rsidR="003B691C">
        <w:t xml:space="preserve">über etwa zehn Zeitschritte zu erlernen, wurden auch komplexere Gedächtniszellen, </w:t>
      </w:r>
      <w:r w:rsidR="003B691C" w:rsidRPr="00EF632E">
        <w:rPr>
          <w:color w:val="FF0000"/>
        </w:rPr>
        <w:t xml:space="preserve">wie die im nächsten Abschnitt näher beleuchteten </w:t>
      </w:r>
      <w:r w:rsidR="003B691C" w:rsidRPr="003B691C">
        <w:rPr>
          <w:i/>
          <w:iCs/>
        </w:rPr>
        <w:t xml:space="preserve">Long-Short-Term-Memory-Zellen </w:t>
      </w:r>
      <w:r w:rsidR="003B691C">
        <w:t xml:space="preserve">entwickelt, welche dazu in der Lage </w:t>
      </w:r>
      <w:r w:rsidR="001303EC">
        <w:t>sind,</w:t>
      </w:r>
      <w:r w:rsidR="003B691C">
        <w:t xml:space="preserve"> etwa zehnfach längere Muster </w:t>
      </w:r>
      <w:r w:rsidR="001303EC">
        <w:t>abzubilden</w:t>
      </w:r>
      <w:r w:rsidR="003B691C">
        <w:t>.</w:t>
      </w:r>
      <w:r w:rsidR="001F6405">
        <w:t xml:space="preserve"> </w:t>
      </w:r>
      <w:r w:rsidR="007B6B6D">
        <w:t xml:space="preserve">In Abb. </w:t>
      </w:r>
      <w:r w:rsidR="00DD6DFC">
        <w:t xml:space="preserve">13 </w:t>
      </w:r>
      <w:r w:rsidR="007B6B6D">
        <w:t>wird eine einzelne Gedächtniszelle veranschaulicht. Links ist hierbei die Zelle statisch und rechts über die Zeit aufgerollt dargestellt.</w:t>
      </w:r>
      <w:r w:rsidR="00D8761F">
        <w:t xml:space="preserve"> Im Aufrollen über die Zeit liegt auch der Schlüssel zum Training von RNNs mittels </w:t>
      </w:r>
      <w:r w:rsidR="00D8761F" w:rsidRPr="00A8458B">
        <w:rPr>
          <w:i/>
          <w:iCs/>
        </w:rPr>
        <w:t>Backpropagation Through Time</w:t>
      </w:r>
      <w:r w:rsidR="00D8761F">
        <w:t>, dies soll hier jedoch nicht weiter ausgeführt werden</w:t>
      </w:r>
      <w:r w:rsidR="00A8458B">
        <w:t xml:space="preserve"> </w:t>
      </w:r>
      <w:sdt>
        <w:sdtPr>
          <w:alias w:val="To edit, see citavi.com/edit"/>
          <w:tag w:val="CitaviPlaceholder#368994e5-cc7d-4c27-b94c-c08597f1bf42"/>
          <w:id w:val="1507409211"/>
          <w:placeholder>
            <w:docPart w:val="DefaultPlaceholder_-1854013440"/>
          </w:placeholder>
        </w:sdtPr>
        <w:sdtContent>
          <w:r w:rsidR="00A8458B">
            <w:fldChar w:fldCharType="begin"/>
          </w:r>
          <w:r w:rsidR="00A8458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U5NzE0LWM0ODktNDlkNC05NTU2LTcxM2MxZGY5Mjhj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0IiwiU3RhcnRQYWdlIjp7IiRpZCI6IjUiLCIkdHlwZSI6IlN3aXNzQWNhZGVtaWMuUGFnZU51bWJlciwgU3dpc3NBY2FkZW1pYyIsIklzRnVsbHlOdW1lcmljIjp0cnVlLCJOdW1iZXIiOjUwNCwiTnVtYmVyaW5nVHlwZSI6MCwiTnVtZXJhbFN5c3RlbSI6MCwiT3JpZ2luYWxTdHJpbmciOiI1MDQiLCJQcmV0dHlTdHJpbmciOiI1M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OFQxMzoxNDo1Ny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NTA0ZmYuXSJ9XX0sIlRhZyI6IkNpdGF2aVBsYWNlaG9sZGVyIzM2ODk5NGU1LWNjN2QtNGMyNy1iOTRjLWMwODU5N2YxYmY0MiIsIlRleHQiOiJbMTAsIFMuIDUwNGZmLl0iLCJXQUlWZXJzaW9uIjoiNi4xNC4wLjAifQ==}</w:instrText>
          </w:r>
          <w:r w:rsidR="00A8458B">
            <w:fldChar w:fldCharType="separate"/>
          </w:r>
          <w:r w:rsidR="00A8458B">
            <w:t>[10, S. 504ff.]</w:t>
          </w:r>
          <w:r w:rsidR="00A8458B">
            <w:fldChar w:fldCharType="end"/>
          </w:r>
        </w:sdtContent>
      </w:sdt>
      <w:r w:rsidR="00D8761F">
        <w:t>.</w:t>
      </w:r>
    </w:p>
    <w:p w14:paraId="4C857B47" w14:textId="77777777" w:rsidR="00DD6DFC" w:rsidRDefault="00DD6DFC" w:rsidP="00DD6DFC">
      <w:pPr>
        <w:pStyle w:val="AbbMitRahmen"/>
        <w:keepNext/>
      </w:pPr>
      <w:r>
        <w:rPr>
          <w:noProof/>
        </w:rPr>
        <w:drawing>
          <wp:inline distT="0" distB="0" distL="0" distR="0" wp14:anchorId="5CAC85E5" wp14:editId="5566820D">
            <wp:extent cx="3957735" cy="1552755"/>
            <wp:effectExtent l="0" t="0" r="5080" b="9525"/>
            <wp:docPr id="2104180190"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33521" cy="1582488"/>
                    </a:xfrm>
                    <a:prstGeom prst="rect">
                      <a:avLst/>
                    </a:prstGeom>
                    <a:noFill/>
                  </pic:spPr>
                </pic:pic>
              </a:graphicData>
            </a:graphic>
          </wp:inline>
        </w:drawing>
      </w:r>
    </w:p>
    <w:p w14:paraId="43BD8C24" w14:textId="3983FD12" w:rsidR="00DD6DFC" w:rsidRDefault="00DD6DFC" w:rsidP="00DD6DFC">
      <w:pPr>
        <w:pStyle w:val="Beschriftung"/>
        <w:jc w:val="center"/>
      </w:pPr>
      <w:bookmarkStart w:id="34" w:name="_Toc141460789"/>
      <w:r>
        <w:t xml:space="preserve">Abb.  </w:t>
      </w:r>
      <w:fldSimple w:instr=" SEQ Abb._ \* ARABIC ">
        <w:r w:rsidR="00CD27B6">
          <w:rPr>
            <w:noProof/>
          </w:rPr>
          <w:t>13</w:t>
        </w:r>
      </w:fldSimple>
      <w:r>
        <w:t xml:space="preserve">: </w:t>
      </w:r>
      <w:r w:rsidR="00A8458B">
        <w:t>Gedächtniszelle: statisch und über die Zeit aufgerollt</w:t>
      </w:r>
      <w:bookmarkEnd w:id="34"/>
    </w:p>
    <w:p w14:paraId="10305F36" w14:textId="77777777" w:rsidR="00DD6DFC" w:rsidRDefault="00DD6DFC" w:rsidP="00DD6DFC"/>
    <w:p w14:paraId="09FEC724" w14:textId="3F2B27B5" w:rsidR="00D62C99" w:rsidRDefault="00D8761F" w:rsidP="00274622">
      <w:r>
        <w:t xml:space="preserve">Grundsätzlich kann man RNNs entsprechend ihrer Ausgabe in zwei Kategorien einteilen. RNNs, welche basierend auf der Eingabesequenz selbst eine Sequenz ausgeben, werden </w:t>
      </w:r>
      <w:proofErr w:type="spellStart"/>
      <w:r w:rsidRPr="00D8761F">
        <w:rPr>
          <w:i/>
          <w:iCs/>
        </w:rPr>
        <w:t>Sequence-To-Sequence</w:t>
      </w:r>
      <w:proofErr w:type="spellEnd"/>
      <w:r w:rsidRPr="00D8761F">
        <w:rPr>
          <w:i/>
          <w:iCs/>
        </w:rPr>
        <w:t xml:space="preserve"> RNNs</w:t>
      </w:r>
      <w:r>
        <w:t xml:space="preserve"> genannt. Sie eignen sich bspw. dann, wenn sich eine </w:t>
      </w:r>
      <w:r>
        <w:lastRenderedPageBreak/>
        <w:t xml:space="preserve">vorherzusagende Klasse über den Zeitverlauf der Sequenz verändern kann. Ist im Gegensatz dazu nur die allerletzte Ausgabe eines RNNs von Relevanz kommen in der Regel </w:t>
      </w:r>
      <w:proofErr w:type="spellStart"/>
      <w:r w:rsidRPr="00D8761F">
        <w:rPr>
          <w:i/>
          <w:iCs/>
        </w:rPr>
        <w:t>Sequence</w:t>
      </w:r>
      <w:proofErr w:type="spellEnd"/>
      <w:r w:rsidRPr="00D8761F">
        <w:rPr>
          <w:i/>
          <w:iCs/>
        </w:rPr>
        <w:t>-</w:t>
      </w:r>
      <w:proofErr w:type="spellStart"/>
      <w:r w:rsidRPr="00D8761F">
        <w:rPr>
          <w:i/>
          <w:iCs/>
        </w:rPr>
        <w:t>To</w:t>
      </w:r>
      <w:proofErr w:type="spellEnd"/>
      <w:r w:rsidRPr="00D8761F">
        <w:rPr>
          <w:i/>
          <w:iCs/>
        </w:rPr>
        <w:t>-Vector RNNs</w:t>
      </w:r>
      <w:r>
        <w:t xml:space="preserve"> zum Einsatz, welche alle Ausgaben des Netzes, bis auf die letzte, ignorieren</w:t>
      </w:r>
      <w:r w:rsidR="00013830">
        <w:t>. Eine Darstellung dieser beiden Netzarchitekturen zeigt Abb. 14</w:t>
      </w:r>
      <w:r w:rsidR="00A8458B">
        <w:t xml:space="preserve"> </w:t>
      </w:r>
      <w:sdt>
        <w:sdtPr>
          <w:alias w:val="To edit, see citavi.com/edit"/>
          <w:tag w:val="CitaviPlaceholder#94bb2ffe-5fea-4ad7-b54a-e821cd87fed8"/>
          <w:id w:val="24148616"/>
          <w:placeholder>
            <w:docPart w:val="DefaultPlaceholder_-1854013440"/>
          </w:placeholder>
        </w:sdtPr>
        <w:sdtContent>
          <w:r w:rsidR="00A8458B">
            <w:fldChar w:fldCharType="begin"/>
          </w:r>
          <w:r w:rsidR="00A8458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2YyYjA3LTY5YjQtNDFmYi1hMzEwLWJlMTQ0MDg4NjY5N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1IiwiU3RhcnRQYWdlIjp7IiRpZCI6IjUiLCIkdHlwZSI6IlN3aXNzQWNhZGVtaWMuUGFnZU51bWJlciwgU3dpc3NBY2FkZW1pYyIsIklzRnVsbHlOdW1lcmljIjp0cnVlLCJOdW1iZXIiOjUwNSwiTnVtYmVyaW5nVHlwZSI6MCwiTnVtZXJhbFN5c3RlbSI6MCwiT3JpZ2luYWxTdHJpbmciOiI1MDUiLCJQcmV0dHlTdHJpbmciOiI1MD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OFQxMzoxNDo1NyIsIlByb2plY3QiOnsiJHJlZiI6IjgifX0sIlVzZU51bWJlcmluZ1R5cGVPZlBhcmVudERvY3VtZW50IjpmYWxzZX1dLCJGb3JtYXR0ZWRUZXh0Ijp7IiRpZCI6IjEzIiwiQ291bnQiOjEsIlRleHRVbml0cyI6W3siJGlkIjoiMTQiLCJGb250U3R5bGUiOnsiJGlkIjoiMTUiLCJOZXV0cmFsIjp0cnVlfSwiUmVhZGluZ09yZGVyIjoxLCJUZXh0IjoiWzEwLCBTLiA1MDVdIn1dfSwiVGFnIjoiQ2l0YXZpUGxhY2Vob2xkZXIjOTRiYjJmZmUtNWZlYS00YWQ3LWI1NGEtZTgyMWNkODdmZWQ4IiwiVGV4dCI6IlsxMCwgUy4gNTA1XSIsIldBSVZlcnNpb24iOiI2LjE0LjAuMCJ9}</w:instrText>
          </w:r>
          <w:r w:rsidR="00A8458B">
            <w:fldChar w:fldCharType="separate"/>
          </w:r>
          <w:r w:rsidR="00A8458B">
            <w:t>[10, S. 505]</w:t>
          </w:r>
          <w:r w:rsidR="00A8458B">
            <w:fldChar w:fldCharType="end"/>
          </w:r>
        </w:sdtContent>
      </w:sdt>
      <w:r w:rsidR="00013830">
        <w:t>.</w:t>
      </w:r>
    </w:p>
    <w:p w14:paraId="1AC14C15" w14:textId="77777777" w:rsidR="00CD27B6" w:rsidRDefault="00CD27B6" w:rsidP="00CD27B6">
      <w:pPr>
        <w:pStyle w:val="AbbMitRahmen"/>
        <w:keepNext/>
      </w:pPr>
      <w:r>
        <w:rPr>
          <w:noProof/>
        </w:rPr>
        <w:drawing>
          <wp:inline distT="0" distB="0" distL="0" distR="0" wp14:anchorId="6631FBAE" wp14:editId="3E2A5022">
            <wp:extent cx="5113771" cy="1431985"/>
            <wp:effectExtent l="0" t="0" r="0" b="0"/>
            <wp:docPr id="229970053"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15571"/>
                    <a:stretch/>
                  </pic:blipFill>
                  <pic:spPr bwMode="auto">
                    <a:xfrm>
                      <a:off x="0" y="0"/>
                      <a:ext cx="5140132" cy="1439367"/>
                    </a:xfrm>
                    <a:prstGeom prst="rect">
                      <a:avLst/>
                    </a:prstGeom>
                    <a:noFill/>
                    <a:ln>
                      <a:noFill/>
                    </a:ln>
                    <a:extLst>
                      <a:ext uri="{53640926-AAD7-44D8-BBD7-CCE9431645EC}">
                        <a14:shadowObscured xmlns:a14="http://schemas.microsoft.com/office/drawing/2010/main"/>
                      </a:ext>
                    </a:extLst>
                  </pic:spPr>
                </pic:pic>
              </a:graphicData>
            </a:graphic>
          </wp:inline>
        </w:drawing>
      </w:r>
    </w:p>
    <w:p w14:paraId="5BAE7304" w14:textId="499BC162" w:rsidR="00CD27B6" w:rsidRPr="00FF3198" w:rsidRDefault="00CD27B6" w:rsidP="00CD27B6">
      <w:pPr>
        <w:pStyle w:val="Beschriftung"/>
        <w:jc w:val="center"/>
        <w:rPr>
          <w:lang w:val="en-GB"/>
        </w:rPr>
      </w:pPr>
      <w:bookmarkStart w:id="35" w:name="_Toc141460790"/>
      <w:r w:rsidRPr="00FF3198">
        <w:rPr>
          <w:lang w:val="en-GB"/>
        </w:rPr>
        <w:t xml:space="preserve">Abb.  </w:t>
      </w:r>
      <w:r>
        <w:fldChar w:fldCharType="begin"/>
      </w:r>
      <w:r w:rsidRPr="00FF3198">
        <w:rPr>
          <w:lang w:val="en-GB"/>
        </w:rPr>
        <w:instrText xml:space="preserve"> SEQ Abb._ \* ARABIC </w:instrText>
      </w:r>
      <w:r>
        <w:fldChar w:fldCharType="separate"/>
      </w:r>
      <w:r w:rsidRPr="00FF3198">
        <w:rPr>
          <w:noProof/>
          <w:lang w:val="en-GB"/>
        </w:rPr>
        <w:t>14</w:t>
      </w:r>
      <w:r>
        <w:fldChar w:fldCharType="end"/>
      </w:r>
      <w:r w:rsidRPr="00FF3198">
        <w:rPr>
          <w:lang w:val="en-GB"/>
        </w:rPr>
        <w:t>: Sequence-To-Sequence und Sequence-To-Vector RNN</w:t>
      </w:r>
      <w:bookmarkEnd w:id="35"/>
    </w:p>
    <w:p w14:paraId="05381F0A" w14:textId="14782492" w:rsidR="00274622" w:rsidRPr="00EF632E" w:rsidRDefault="00D62C99" w:rsidP="00274622">
      <w:pPr>
        <w:pStyle w:val="berschrift3"/>
        <w:rPr>
          <w:color w:val="FF0000"/>
        </w:rPr>
      </w:pPr>
      <w:bookmarkStart w:id="36" w:name="_Toc141460737"/>
      <w:r w:rsidRPr="00EF632E">
        <w:rPr>
          <w:color w:val="FF0000"/>
        </w:rPr>
        <w:t>LSTM-Zellen</w:t>
      </w:r>
      <w:bookmarkEnd w:id="36"/>
    </w:p>
    <w:p w14:paraId="0C645548" w14:textId="68A4B565" w:rsidR="00484484" w:rsidRPr="00EF632E" w:rsidRDefault="00FF3198" w:rsidP="00733315">
      <w:pPr>
        <w:rPr>
          <w:color w:val="FF0000"/>
        </w:rPr>
      </w:pPr>
      <w:r w:rsidRPr="00EF632E">
        <w:rPr>
          <w:color w:val="FF0000"/>
        </w:rPr>
        <w:t>Die Long-Short-Term-Memory</w:t>
      </w:r>
      <w:r w:rsidR="006C4294" w:rsidRPr="00EF632E">
        <w:rPr>
          <w:color w:val="FF0000"/>
        </w:rPr>
        <w:t xml:space="preserve"> (LSTM) </w:t>
      </w:r>
      <w:r w:rsidRPr="00EF632E">
        <w:rPr>
          <w:color w:val="FF0000"/>
        </w:rPr>
        <w:t>Zelle</w:t>
      </w:r>
      <w:r w:rsidR="006C4294" w:rsidRPr="00EF632E">
        <w:rPr>
          <w:color w:val="FF0000"/>
        </w:rPr>
        <w:t>, vorgestellt 1997,</w:t>
      </w:r>
      <w:r w:rsidRPr="00EF632E">
        <w:rPr>
          <w:color w:val="FF0000"/>
        </w:rPr>
        <w:t xml:space="preserve"> </w:t>
      </w:r>
      <w:r w:rsidR="006C4294" w:rsidRPr="00EF632E">
        <w:rPr>
          <w:color w:val="FF0000"/>
        </w:rPr>
        <w:t>ist eine</w:t>
      </w:r>
      <w:r w:rsidRPr="00EF632E">
        <w:rPr>
          <w:color w:val="FF0000"/>
        </w:rPr>
        <w:t xml:space="preserve"> beliebte </w:t>
      </w:r>
      <w:r w:rsidR="006C4294" w:rsidRPr="00EF632E">
        <w:rPr>
          <w:color w:val="FF0000"/>
        </w:rPr>
        <w:t>G</w:t>
      </w:r>
      <w:r w:rsidRPr="00EF632E">
        <w:rPr>
          <w:color w:val="FF0000"/>
        </w:rPr>
        <w:t>edächtniszelle</w:t>
      </w:r>
      <w:r w:rsidR="006C4294" w:rsidRPr="00EF632E">
        <w:rPr>
          <w:color w:val="FF0000"/>
        </w:rPr>
        <w:t>narchitektur</w:t>
      </w:r>
      <w:r w:rsidRPr="00EF632E">
        <w:rPr>
          <w:color w:val="FF0000"/>
        </w:rPr>
        <w:t xml:space="preserve"> </w:t>
      </w:r>
      <w:r w:rsidR="006C4294" w:rsidRPr="00EF632E">
        <w:rPr>
          <w:color w:val="FF0000"/>
        </w:rPr>
        <w:t>zur Umsetzung von RNNs, welche verglichen mit einfacheren Gedächtniszellen nicht nur längere zeitlich codierte Muster in den Daten erkennt, sondern dabei oftmals auch die Trainingszeit verkürzt.</w:t>
      </w:r>
      <w:r w:rsidR="00733315" w:rsidRPr="00EF632E">
        <w:rPr>
          <w:color w:val="FF0000"/>
        </w:rPr>
        <w:t xml:space="preserve"> Als Blackbox betrachtet sieht eine LSTM-Zelle hierbei wie die in Abb. 13 dargestellte Zelle aus. Erst das Innere einer LSTM-Zelle, welches in Abb. 15 dargestellt ist, offenbart ihre Komplexität.</w:t>
      </w:r>
      <w:r w:rsidR="006C4294" w:rsidRPr="00EF632E">
        <w:rPr>
          <w:color w:val="FF0000"/>
        </w:rPr>
        <w:t xml:space="preserve"> </w:t>
      </w:r>
    </w:p>
    <w:p w14:paraId="069E3A3E" w14:textId="77777777" w:rsidR="008E44B4" w:rsidRPr="00FF3198" w:rsidRDefault="008E44B4" w:rsidP="008E44B4"/>
    <w:p w14:paraId="54BC797E" w14:textId="13453C1D" w:rsidR="00EF3CF4" w:rsidRDefault="00EF3CF4" w:rsidP="00EF3CF4">
      <w:pPr>
        <w:pStyle w:val="berschrift2"/>
      </w:pPr>
      <w:bookmarkStart w:id="37" w:name="_Toc141460738"/>
      <w:r>
        <w:t xml:space="preserve">Bewertungsmaße für </w:t>
      </w:r>
      <w:r w:rsidR="00B33723">
        <w:t>Klassifikatoren</w:t>
      </w:r>
      <w:bookmarkEnd w:id="37"/>
    </w:p>
    <w:p w14:paraId="33BEE262" w14:textId="06A6D2A7" w:rsidR="00C5600D" w:rsidRPr="00C5600D" w:rsidRDefault="00C5600D" w:rsidP="00C5600D">
      <w:r>
        <w:t xml:space="preserve">Um die Qualität eines Klassifikationsverfahrens messbar zu machen und durch Training und Parameteroptimierung zu steigern, ist es wichtig Bewertungsmaße zu definieren, die die Vorhersageleistung eines Klassifikators widerspiegeln. </w:t>
      </w:r>
      <w:r w:rsidR="000469C6">
        <w:t>In diesem Kapitel</w:t>
      </w:r>
      <w:r>
        <w:t xml:space="preserve"> sollen solche Maße definiert und erläutert werden, wobei zum besseren Verständnis in allen Fällen</w:t>
      </w:r>
      <w:r w:rsidR="00D367E6">
        <w:t xml:space="preserve"> schrittweise</w:t>
      </w:r>
      <w:r>
        <w:t xml:space="preserve"> von einer binären Klassifikation auf ein n-klassiges Problem verallgemeinert wird.</w:t>
      </w:r>
    </w:p>
    <w:p w14:paraId="6B096F73" w14:textId="5E322BAF" w:rsidR="00B33723" w:rsidRDefault="000619E0" w:rsidP="000619E0">
      <w:pPr>
        <w:pStyle w:val="berschrift3"/>
      </w:pPr>
      <w:bookmarkStart w:id="38" w:name="_Toc141460739"/>
      <w:r>
        <w:t>Konfusionsmatrizen</w:t>
      </w:r>
      <w:bookmarkEnd w:id="38"/>
    </w:p>
    <w:p w14:paraId="4AC81543" w14:textId="1C4D8AE2" w:rsidR="00A40834" w:rsidRPr="007C6B3D" w:rsidRDefault="00A40834" w:rsidP="00CE7A6B">
      <w:r>
        <w:t xml:space="preserve">Ein verbreitetes Werkzeug, um die Vorhersageleistung eines Klassifikators zu visualisieren, ist die </w:t>
      </w:r>
      <w:r w:rsidRPr="00A40834">
        <w:rPr>
          <w:i/>
          <w:iCs/>
        </w:rPr>
        <w:t>Konfusionsmatrix</w:t>
      </w:r>
      <w:r>
        <w:t xml:space="preserve">. Hierbei handelt es sich um eine Tabelle, bei welcher </w:t>
      </w:r>
      <w:r w:rsidR="00CE7A6B">
        <w:t xml:space="preserve">für eine Menge von Datenpunkten, die Schnittmengen aller vorhergesagten und tatsächlichen Klassen ausgezählt </w:t>
      </w:r>
      <w:r w:rsidR="00CE7A6B">
        <w:lastRenderedPageBreak/>
        <w:t>werden. Hierbei stehen typischerweise die Zeilen der Matrix für die tatsächlichen Klassen, wohingegen die Spalten die Vorhersagen repräsentieren</w:t>
      </w:r>
      <w:r w:rsidR="000C369A">
        <w:t xml:space="preserve"> </w:t>
      </w:r>
      <w:sdt>
        <w:sdtPr>
          <w:alias w:val="To edit, see citavi.com/edit"/>
          <w:tag w:val="CitaviPlaceholder#d584e9d9-6a30-48c9-ae7b-2f7475a0b767"/>
          <w:id w:val="-2097160321"/>
          <w:placeholder>
            <w:docPart w:val="DefaultPlaceholder_-1854013440"/>
          </w:placeholder>
        </w:sdtPr>
        <w:sdtContent>
          <w:r w:rsidR="000C369A">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OGU1NGFkLTQ0MTUtNGEwOC1hZTc3LTk2OGFkNmU3MjczO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QiLCJTdGFydFBhZ2UiOnsiJGlkIjoiNSIsIiR0eXBlIjoiU3dpc3NBY2FkZW1pYy5QYWdlTnVtYmVyLCBTd2lzc0FjYWRlbWljIiwiSXNGdWxseU51bWVyaWMiOnRydWUsIk51bWJlciI6OTQsIk51bWJlcmluZ1R5cGUiOjAsIk51bWVyYWxTeXN0ZW0iOjAsIk9yaWdpbmFsU3RyaW5nIjoiOTQiLCJQcmV0dHlTdHJpbmciOiI5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3LTI3VDE3OjI0OjQ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F0ifV19LCJUYWciOiJDaXRhdmlQbGFjZWhvbGRlciNkNTg0ZTlkOS02YTMwLTQ4YzktYWU3Yi0yZjc0NzVhMGI3NjciLCJUZXh0IjoiWzEwLCBTLiA5NF0iLCJXQUlWZXJzaW9uIjoiNi4xNC4wLjAifQ==}</w:instrText>
          </w:r>
          <w:r w:rsidR="000C369A">
            <w:fldChar w:fldCharType="separate"/>
          </w:r>
          <w:r w:rsidR="00CA0B4B">
            <w:t>[10, S. 94]</w:t>
          </w:r>
          <w:r w:rsidR="000C369A">
            <w:fldChar w:fldCharType="end"/>
          </w:r>
        </w:sdtContent>
      </w:sdt>
      <w:r w:rsidR="00CE7A6B">
        <w:t>.</w:t>
      </w:r>
      <w:r w:rsidR="007C6B3D">
        <w:t xml:space="preserve"> </w:t>
      </w:r>
      <w:r w:rsidR="007C6B3D" w:rsidRPr="007C6B3D">
        <w:rPr>
          <w:color w:val="FF0000"/>
        </w:rPr>
        <w:t>Abb</w:t>
      </w:r>
      <w:r w:rsidR="00216E81">
        <w:rPr>
          <w:color w:val="FF0000"/>
        </w:rPr>
        <w:t>.</w:t>
      </w:r>
      <w:r w:rsidR="007C6B3D" w:rsidRPr="007C6B3D">
        <w:rPr>
          <w:color w:val="FF0000"/>
        </w:rPr>
        <w:t xml:space="preserve"> X</w:t>
      </w:r>
      <w:r w:rsidR="007C6B3D">
        <w:rPr>
          <w:color w:val="FF0000"/>
        </w:rPr>
        <w:t xml:space="preserve"> </w:t>
      </w:r>
      <w:r w:rsidR="007C6B3D">
        <w:t xml:space="preserve">zeigt ein Beispiel für eine Konfusionsmatrix zur Auswertung eines binären Klassifikators auf Basis von 65 Datenpunkten. </w:t>
      </w:r>
    </w:p>
    <w:p w14:paraId="2EE3D25D" w14:textId="77777777" w:rsidR="00F400BA" w:rsidRDefault="00F400BA" w:rsidP="00F400BA">
      <w:pPr>
        <w:pStyle w:val="AbbMitRahmen"/>
        <w:keepNext/>
      </w:pPr>
      <w:r w:rsidRPr="00F400BA">
        <w:rPr>
          <w:noProof/>
        </w:rPr>
        <w:drawing>
          <wp:inline distT="0" distB="0" distL="0" distR="0" wp14:anchorId="1D8C7EDD" wp14:editId="3625DD3F">
            <wp:extent cx="3728249" cy="2130724"/>
            <wp:effectExtent l="0" t="0" r="5715" b="3175"/>
            <wp:docPr id="86030236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27536" b="12198"/>
                    <a:stretch/>
                  </pic:blipFill>
                  <pic:spPr bwMode="auto">
                    <a:xfrm>
                      <a:off x="0" y="0"/>
                      <a:ext cx="3742905" cy="2139100"/>
                    </a:xfrm>
                    <a:prstGeom prst="rect">
                      <a:avLst/>
                    </a:prstGeom>
                    <a:noFill/>
                    <a:ln>
                      <a:noFill/>
                    </a:ln>
                    <a:extLst>
                      <a:ext uri="{53640926-AAD7-44D8-BBD7-CCE9431645EC}">
                        <a14:shadowObscured xmlns:a14="http://schemas.microsoft.com/office/drawing/2010/main"/>
                      </a:ext>
                    </a:extLst>
                  </pic:spPr>
                </pic:pic>
              </a:graphicData>
            </a:graphic>
          </wp:inline>
        </w:drawing>
      </w:r>
    </w:p>
    <w:p w14:paraId="4329EEB9" w14:textId="35EFFACF" w:rsidR="00A717E6" w:rsidRDefault="00F400BA" w:rsidP="00A717E6">
      <w:pPr>
        <w:pStyle w:val="Beschriftung"/>
        <w:jc w:val="center"/>
      </w:pPr>
      <w:bookmarkStart w:id="39" w:name="_Toc141460791"/>
      <w:r w:rsidRPr="00F400BA">
        <w:t xml:space="preserve">Abb.  </w:t>
      </w:r>
      <w:fldSimple w:instr=" SEQ Abb._ \* ARABIC ">
        <w:r w:rsidR="00CD27B6">
          <w:rPr>
            <w:noProof/>
          </w:rPr>
          <w:t>15</w:t>
        </w:r>
      </w:fldSimple>
      <w:r w:rsidRPr="00F400BA">
        <w:t>: Beispiel für eine</w:t>
      </w:r>
      <w:r w:rsidR="00A717E6">
        <w:t xml:space="preserve"> zweiklassige</w:t>
      </w:r>
      <w:r w:rsidRPr="00F400BA">
        <w:t xml:space="preserve"> Konfusionsmatrix</w:t>
      </w:r>
      <w:r w:rsidR="00796B9D">
        <w:t>; eigene Abbildung</w:t>
      </w:r>
      <w:bookmarkEnd w:id="39"/>
    </w:p>
    <w:p w14:paraId="73B7D2B2" w14:textId="77777777" w:rsidR="00A717E6" w:rsidRDefault="00A717E6" w:rsidP="00A717E6"/>
    <w:p w14:paraId="62845DDB" w14:textId="7912F18F" w:rsidR="00A717E6" w:rsidRPr="00A717E6" w:rsidRDefault="000C369A" w:rsidP="00A717E6">
      <w:r>
        <w:t xml:space="preserve">Konfusionsmatrizen können eine beliebige Anzahl von Klassen umfassen. Wichtig ist lediglich, dass </w:t>
      </w:r>
      <w:r w:rsidR="00BD6287">
        <w:t xml:space="preserve">deren Anordnung in den Zeilen und Spalten identisch ist, damit alle korrekt klassifizierten Datenpunkte auf der Hauptdiagonalen der Matrix widergespiegelt werden. Ein guter Klassifikator enthält </w:t>
      </w:r>
      <w:r w:rsidR="00D1734C">
        <w:t>entsprechend</w:t>
      </w:r>
      <w:r w:rsidR="00BD6287">
        <w:t xml:space="preserve"> außerhalb dieser Hauptdiagonalen eine möglichst geringe Anzahl an Datenpunkten</w:t>
      </w:r>
      <w:r w:rsidR="00180C86">
        <w:t xml:space="preserve"> </w:t>
      </w:r>
      <w:sdt>
        <w:sdtPr>
          <w:alias w:val="To edit, see citavi.com/edit"/>
          <w:tag w:val="CitaviPlaceholder#9de792b5-d3bf-4b6b-860e-98017d35fb68"/>
          <w:id w:val="1844894532"/>
          <w:placeholder>
            <w:docPart w:val="DefaultPlaceholder_-1854013440"/>
          </w:placeholder>
        </w:sdtPr>
        <w:sdtContent>
          <w:r w:rsidR="00180C86">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c2NDllLTU1ZmMtNDYwZi04NDM4LWVlZDM4NzAzM2U5O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hcnhpdi5vcmcvcGRmLzIwMDguMDU3NTYiLCJVcmlTdHJpbmciOiJodHRwczovL2FyeGl2Lm9yZy9wZGYvMjAwOC4wNTc1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TVUMDk6MjU6MDUiLCJNb2RpZmllZEJ5IjoiX0xlbm5pIEtvZXBwZXIiLCJJZCI6IjE0YzIyYWU3LThiZTktNGI3My05Y2RiLTg1OGY4ZTk3NDMxYSIsIk1vZGlmaWVkT24iOiIyMDIzLTA2LTE1VDA5OjI1OjA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OWRlNzkyYjUtZDNiZi00YjZiLTg2MGUtOTgwMTdkMzVmYjY4IiwiVGV4dCI6IlsxMV0iLCJXQUlWZXJzaW9uIjoiNi4xNC4wLjAifQ==}</w:instrText>
          </w:r>
          <w:r w:rsidR="00180C86">
            <w:fldChar w:fldCharType="separate"/>
          </w:r>
          <w:r w:rsidR="00CA0B4B">
            <w:t>[11]</w:t>
          </w:r>
          <w:r w:rsidR="00180C86">
            <w:fldChar w:fldCharType="end"/>
          </w:r>
        </w:sdtContent>
      </w:sdt>
      <w:r w:rsidR="00BD6287">
        <w:t>.</w:t>
      </w:r>
      <w:r w:rsidR="007C5B49">
        <w:t xml:space="preserve"> </w:t>
      </w:r>
    </w:p>
    <w:p w14:paraId="59570191" w14:textId="211254F9" w:rsidR="00EF3CF4" w:rsidRDefault="00EF3CF4" w:rsidP="00EF3CF4">
      <w:pPr>
        <w:pStyle w:val="berschrift3"/>
      </w:pPr>
      <w:bookmarkStart w:id="40" w:name="_Toc141460740"/>
      <w:r>
        <w:t>Accuracy</w:t>
      </w:r>
      <w:r w:rsidR="008824CA">
        <w:t xml:space="preserve"> / Genauigkeit</w:t>
      </w:r>
      <w:bookmarkEnd w:id="40"/>
    </w:p>
    <w:p w14:paraId="387FE10D" w14:textId="770966BC" w:rsidR="00E26F2D" w:rsidRDefault="002148C8" w:rsidP="00CB1CBF">
      <w:r>
        <w:t xml:space="preserve">Die </w:t>
      </w:r>
      <w:r w:rsidRPr="002148C8">
        <w:rPr>
          <w:i/>
          <w:iCs/>
        </w:rPr>
        <w:t>Accuracy</w:t>
      </w:r>
      <w:r>
        <w:t xml:space="preserve"> (dt. Genauigkeit) ist eine häufig genutzte Metrik bei Klassifikationsproblemen</w:t>
      </w:r>
      <w:r w:rsidR="00CB1CBF">
        <w:t>. Sie misst den Anteil der korrekt klassifizierten Datenpunkte an der Gesamtzahl aller betrachteten Datenpunkte.</w:t>
      </w:r>
      <w:r w:rsidR="00E26F2D">
        <w:t xml:space="preserve"> Für eine binäre Klassifikation ergibt sich somit die folgende Formel:</w:t>
      </w:r>
    </w:p>
    <w:p w14:paraId="16DAE430" w14:textId="3411D9CC" w:rsidR="00B24D87" w:rsidRDefault="00000000" w:rsidP="003E1939">
      <m:oMathPara>
        <m:oMath>
          <m:sSub>
            <m:sSubPr>
              <m:ctrlPr>
                <w:rPr>
                  <w:rFonts w:ascii="Cambria Math" w:hAnsi="Cambria Math"/>
                  <w:i/>
                </w:rPr>
              </m:ctrlPr>
            </m:sSubPr>
            <m:e>
              <m:r>
                <w:rPr>
                  <w:rFonts w:ascii="Cambria Math" w:hAnsi="Cambria Math"/>
                </w:rPr>
                <m:t>Accuracy</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RP+RN</m:t>
              </m:r>
            </m:num>
            <m:den>
              <m:r>
                <w:rPr>
                  <w:rFonts w:ascii="Cambria Math" w:hAnsi="Cambria Math"/>
                </w:rPr>
                <m:t>RP+FP+FN+RN</m:t>
              </m:r>
            </m:den>
          </m:f>
        </m:oMath>
      </m:oMathPara>
    </w:p>
    <w:p w14:paraId="03FE1CEF" w14:textId="4A430DA8" w:rsidR="00E26F2D" w:rsidRDefault="00CE584E" w:rsidP="00B332B0">
      <w:r>
        <w:t xml:space="preserve">Bei </w:t>
      </w:r>
      <w:r w:rsidR="00D1734C">
        <w:t>N</w:t>
      </w:r>
      <w:r>
        <w:t>-klassigen Klassifikation</w:t>
      </w:r>
      <w:r w:rsidR="00B332B0">
        <w:t>sproblemen</w:t>
      </w:r>
      <w:r>
        <w:t xml:space="preserve"> kann man die Accuracy berechnen, indem </w:t>
      </w:r>
      <w:r w:rsidR="00B332B0">
        <w:t>man zunächst die Accuracy-Werte für alle Klassen im Einzelnen und anschließend das arithmetische Mittel dieser Werte berechnet. Hiermit ergibt sich folgende Formel:</w:t>
      </w:r>
    </w:p>
    <w:p w14:paraId="17F9775B" w14:textId="5037770E" w:rsidR="00B332B0" w:rsidRPr="000619E0" w:rsidRDefault="00000000" w:rsidP="00B332B0">
      <m:oMathPara>
        <m:oMath>
          <m:sSub>
            <m:sSubPr>
              <m:ctrlPr>
                <w:rPr>
                  <w:rFonts w:ascii="Cambria Math" w:hAnsi="Cambria Math"/>
                  <w:i/>
                </w:rPr>
              </m:ctrlPr>
            </m:sSubPr>
            <m:e>
              <m:r>
                <w:rPr>
                  <w:rFonts w:ascii="Cambria Math" w:hAnsi="Cambria Math"/>
                </w:rPr>
                <m:t>Accuracy</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den>
              </m:f>
            </m:e>
          </m:nary>
        </m:oMath>
      </m:oMathPara>
    </w:p>
    <w:p w14:paraId="47DE6291" w14:textId="06F03718" w:rsidR="00E26F2D" w:rsidRDefault="00CB1CBF" w:rsidP="003E1939">
      <w:r>
        <w:lastRenderedPageBreak/>
        <w:t xml:space="preserve">Die Accuracy ist ein sehr intuitives Maß. Unabhängig von der Anzahl der Klassen liegt sie </w:t>
      </w:r>
      <w:r w:rsidR="00556EEC">
        <w:t xml:space="preserve">(wie auch alle nachfolgenden Maße) </w:t>
      </w:r>
      <w:r>
        <w:t>immer im Intervall [0, 1], wobei ein Klassifikator umso besser ist, desto näher der Wert an 1 liegt.</w:t>
      </w:r>
      <w:r w:rsidR="00556EEC">
        <w:t xml:space="preserve"> </w:t>
      </w:r>
      <w:r w:rsidR="00E5076C">
        <w:t xml:space="preserve">Allerdings sollte man vorsichtig sein, die Accuracy einzusetzen, falls der zugrundeliegende Datensatz </w:t>
      </w:r>
      <w:r w:rsidR="002820AD">
        <w:t>unausgeglichen</w:t>
      </w:r>
      <w:r w:rsidR="00E5076C">
        <w:t xml:space="preserve"> ist</w:t>
      </w:r>
      <w:r w:rsidR="00094213">
        <w:t>, da sie dazu tendiert große Klassifikationsfehler in unterrepräsentierten Klassen zu verbergen</w:t>
      </w:r>
      <w:r w:rsidR="00311B52">
        <w:t xml:space="preserve"> </w:t>
      </w:r>
      <w:sdt>
        <w:sdtPr>
          <w:alias w:val="To edit, see citavi.com/edit"/>
          <w:tag w:val="CitaviPlaceholder#a7545789-f91d-4a72-ac19-c30b35acce90"/>
          <w:id w:val="-79752428"/>
          <w:placeholder>
            <w:docPart w:val="DefaultPlaceholder_-1854013440"/>
          </w:placeholder>
        </w:sdtPr>
        <w:sdtContent>
          <w:r w:rsidR="00311B52">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Dg4ODhiLWU1M2YtNGMxNC04MmJmLThiNGQ1YmQ1ZTNkM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hcnhpdi5vcmcvcGRmLzIwMDguMDU3NTYiLCJVcmlTdHJpbmciOiJodHRwczovL2FyeGl2Lm9yZy9wZGYvMjAwOC4wNTc1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TVUMDk6MjU6MDUiLCJNb2RpZmllZEJ5IjoiX0xlbm5pIEtvZXBwZXIiLCJJZCI6IjE0YzIyYWU3LThiZTktNGI3My05Y2RiLTg1OGY4ZTk3NDMxYSIsIk1vZGlmaWVkT24iOiIyMDIzLTA2LTE1VDA5OjI1OjA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Tc1NDU3ODktZjkxZC00YTcyLWFjMTktYzMwYjM1YWNjZTkwIiwiVGV4dCI6IlsxMV0iLCJXQUlWZXJzaW9uIjoiNi4xNC4wLjAifQ==}</w:instrText>
          </w:r>
          <w:r w:rsidR="00311B52">
            <w:fldChar w:fldCharType="separate"/>
          </w:r>
          <w:r w:rsidR="00CA0B4B">
            <w:t>[11]</w:t>
          </w:r>
          <w:r w:rsidR="00311B52">
            <w:fldChar w:fldCharType="end"/>
          </w:r>
        </w:sdtContent>
      </w:sdt>
      <w:r w:rsidR="00094213">
        <w:t>.</w:t>
      </w:r>
      <w:r w:rsidR="00B01F30">
        <w:t xml:space="preserve"> Für die Matrix in </w:t>
      </w:r>
      <w:r w:rsidR="00B01F30" w:rsidRPr="00B01F30">
        <w:rPr>
          <w:color w:val="FF0000"/>
        </w:rPr>
        <w:t>Abb</w:t>
      </w:r>
      <w:r w:rsidR="00216E81">
        <w:rPr>
          <w:color w:val="FF0000"/>
        </w:rPr>
        <w:t>.</w:t>
      </w:r>
      <w:r w:rsidR="00B01F30" w:rsidRPr="00B01F30">
        <w:rPr>
          <w:color w:val="FF0000"/>
        </w:rPr>
        <w:t xml:space="preserve"> X</w:t>
      </w:r>
      <w:r w:rsidR="00B01F30" w:rsidRPr="00B01F30">
        <w:t xml:space="preserve"> berechnet</w:t>
      </w:r>
      <w:r w:rsidR="00B01F30">
        <w:t xml:space="preserve"> sich eine Accuracy von 0,8.</w:t>
      </w:r>
    </w:p>
    <w:p w14:paraId="0F621888" w14:textId="544F1D3A" w:rsidR="00EF3CF4" w:rsidRDefault="00EF3CF4" w:rsidP="00EF3CF4">
      <w:pPr>
        <w:pStyle w:val="berschrift3"/>
      </w:pPr>
      <w:bookmarkStart w:id="41" w:name="_Toc141460741"/>
      <w:r>
        <w:t>Precision</w:t>
      </w:r>
      <w:r w:rsidR="008824CA">
        <w:t xml:space="preserve"> / Relevanz</w:t>
      </w:r>
      <w:bookmarkEnd w:id="41"/>
    </w:p>
    <w:p w14:paraId="4C202A1E" w14:textId="1ABF679C" w:rsidR="00CA15D2" w:rsidRDefault="00CA15D2" w:rsidP="000619E0">
      <w:r>
        <w:t xml:space="preserve">Die </w:t>
      </w:r>
      <w:r w:rsidRPr="00CA15D2">
        <w:rPr>
          <w:i/>
          <w:iCs/>
        </w:rPr>
        <w:t>Precision</w:t>
      </w:r>
      <w:r>
        <w:t xml:space="preserve"> (dt. Relevanz) misst die Genauigkeit der positiven Vorhersagen. Für eine binäre Klassifikation berechnet sie sich aus der folgenden Formel</w:t>
      </w:r>
      <w:r w:rsidR="00D8251C">
        <w:t xml:space="preserve"> </w:t>
      </w:r>
      <w:sdt>
        <w:sdtPr>
          <w:alias w:val="To edit, see citavi.com/edit"/>
          <w:tag w:val="CitaviPlaceholder#de9765b9-57ed-4d55-96b4-b1f5934f0eff"/>
          <w:id w:val="-1778787693"/>
          <w:placeholder>
            <w:docPart w:val="DefaultPlaceholder_-1854013440"/>
          </w:placeholder>
        </w:sdtPr>
        <w:sdtContent>
          <w:r w:rsidR="00307A93">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TkzNzcyLTZmZDgtNGM1Mi1hNWZjLWJiNGYwZjM4Yjg2YS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3LTI3VDE3OjI0OjQ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NkZTk3NjViOS01N2VkLTRkNTUtOTZiNC1iMWY1OTM0ZjBlZmYiLCJUZXh0IjoiWzEwLCBTLiA5NV0iLCJXQUlWZXJzaW9uIjoiNi4xNC4wLjAifQ==}</w:instrText>
          </w:r>
          <w:r w:rsidR="00307A93">
            <w:fldChar w:fldCharType="separate"/>
          </w:r>
          <w:r w:rsidR="00CA0B4B">
            <w:t>[10, S. 95]</w:t>
          </w:r>
          <w:r w:rsidR="00307A93">
            <w:fldChar w:fldCharType="end"/>
          </w:r>
        </w:sdtContent>
      </w:sdt>
      <w:r>
        <w:t>:</w:t>
      </w:r>
    </w:p>
    <w:p w14:paraId="1C68622D" w14:textId="6B098306" w:rsidR="000619E0" w:rsidRPr="00CA15D2" w:rsidRDefault="00000000" w:rsidP="00CA15D2">
      <w:pPr>
        <w:jc w:val="center"/>
      </w:pPr>
      <m:oMathPara>
        <m:oMath>
          <m:sSub>
            <m:sSubPr>
              <m:ctrlPr>
                <w:rPr>
                  <w:rFonts w:ascii="Cambria Math" w:hAnsi="Cambria Math"/>
                  <w:i/>
                </w:rPr>
              </m:ctrlPr>
            </m:sSubPr>
            <m:e>
              <m:r>
                <w:rPr>
                  <w:rFonts w:ascii="Cambria Math" w:hAnsi="Cambria Math"/>
                </w:rPr>
                <m:t>Precision</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P</m:t>
              </m:r>
            </m:den>
          </m:f>
        </m:oMath>
      </m:oMathPara>
    </w:p>
    <w:p w14:paraId="35EEE22D" w14:textId="6E52DA69" w:rsidR="00CA15D2" w:rsidRDefault="00C36522" w:rsidP="00CA15D2">
      <w:r>
        <w:t xml:space="preserve">Für </w:t>
      </w:r>
      <w:r w:rsidR="00D1734C">
        <w:t>N</w:t>
      </w:r>
      <w:r w:rsidR="00CE584E">
        <w:t xml:space="preserve">-klassige </w:t>
      </w:r>
      <w:r>
        <w:t xml:space="preserve">Klassifikationsprobleme haben sich verschiedene Herangehensweisen herausgebildet, die Precision zu berechnen. Die in dieser Arbeit verwendete, ist die sogenannte </w:t>
      </w:r>
      <w:r w:rsidRPr="00C36522">
        <w:rPr>
          <w:i/>
          <w:iCs/>
        </w:rPr>
        <w:t>Macro-Precision</w:t>
      </w:r>
      <w:r w:rsidR="005417D4">
        <w:t xml:space="preserve">, welche </w:t>
      </w:r>
      <w:r w:rsidR="001657C2">
        <w:t xml:space="preserve">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rsidR="001657C2">
        <w:t xml:space="preserve"> berechnet</w:t>
      </w:r>
      <w:r w:rsidR="00D8251C">
        <w:t xml:space="preserve"> </w:t>
      </w:r>
      <w:sdt>
        <w:sdtPr>
          <w:alias w:val="To edit, see citavi.com/edit"/>
          <w:tag w:val="CitaviPlaceholder#b4796c31-12dc-43cd-a924-b702d547cf64"/>
          <w:id w:val="56135009"/>
          <w:placeholder>
            <w:docPart w:val="DefaultPlaceholder_-1854013440"/>
          </w:placeholder>
        </w:sdtPr>
        <w:sdtContent>
          <w:r w:rsidR="00D8251C">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RmOWM0LTY4N2UtNDNlNS1hY2I3LWVkNDk3Mzk1ZDNhM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NiNDc5NmMzMS0xMmRjLTQzY2QtYTkyNC1iNzAyZDU0N2NmNjQiLCJUZXh0IjoiWzExXSIsIldBSVZlcnNpb24iOiI2LjE0LjAuMCJ9}</w:instrText>
          </w:r>
          <w:r w:rsidR="00D8251C">
            <w:fldChar w:fldCharType="separate"/>
          </w:r>
          <w:r w:rsidR="00CA0B4B">
            <w:t>[11]</w:t>
          </w:r>
          <w:r w:rsidR="00D8251C">
            <w:fldChar w:fldCharType="end"/>
          </w:r>
        </w:sdtContent>
      </w:sdt>
      <w:r w:rsidR="001657C2">
        <w:t xml:space="preserve">: </w:t>
      </w:r>
      <w:r w:rsidR="00CE584E">
        <w:t xml:space="preserve"> </w:t>
      </w:r>
    </w:p>
    <w:p w14:paraId="7433610A" w14:textId="684ABC67" w:rsidR="00CE584E" w:rsidRPr="005417D4" w:rsidRDefault="00000000" w:rsidP="00CA15D2">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den>
              </m:f>
            </m:e>
          </m:nary>
        </m:oMath>
      </m:oMathPara>
    </w:p>
    <w:p w14:paraId="2C94ED9A" w14:textId="6AB50A91" w:rsidR="005417D4" w:rsidRPr="000619E0" w:rsidRDefault="000C6B22" w:rsidP="00CA15D2">
      <w:r>
        <w:t xml:space="preserve">Da die Precision </w:t>
      </w:r>
      <w:r w:rsidR="00D1734C">
        <w:t xml:space="preserve">durch die ausschließliche Beachtung der positiven Vorhersagen </w:t>
      </w:r>
      <w:r w:rsidR="008201D2">
        <w:t>allein</w:t>
      </w:r>
      <w:r w:rsidR="00D1734C">
        <w:t xml:space="preserve"> betrachtet</w:t>
      </w:r>
      <w:r>
        <w:t xml:space="preserve"> sehr einseitig ist, geht Sie in der Regel mit de</w:t>
      </w:r>
      <w:r w:rsidR="004F3A38">
        <w:t xml:space="preserve">m </w:t>
      </w:r>
      <w:r w:rsidR="004F3A38" w:rsidRPr="004F3A38">
        <w:rPr>
          <w:i/>
          <w:iCs/>
        </w:rPr>
        <w:t>Recall</w:t>
      </w:r>
      <w:r w:rsidR="004F3A38">
        <w:t xml:space="preserve"> einher.</w:t>
      </w:r>
      <w:r w:rsidR="007D3F76" w:rsidRPr="007D3F76">
        <w:t xml:space="preserve"> </w:t>
      </w:r>
      <w:r w:rsidR="007D3F76">
        <w:t xml:space="preserve">Für die Matrix in </w:t>
      </w:r>
      <w:r w:rsidR="007D3F76" w:rsidRPr="00B01F30">
        <w:rPr>
          <w:color w:val="FF0000"/>
        </w:rPr>
        <w:t>Abb</w:t>
      </w:r>
      <w:r w:rsidR="00216E81">
        <w:rPr>
          <w:color w:val="FF0000"/>
        </w:rPr>
        <w:t>.</w:t>
      </w:r>
      <w:r w:rsidR="007D3F76" w:rsidRPr="00B01F30">
        <w:rPr>
          <w:color w:val="FF0000"/>
        </w:rPr>
        <w:t xml:space="preserve"> X</w:t>
      </w:r>
      <w:r w:rsidR="007D3F76" w:rsidRPr="00B01F30">
        <w:t xml:space="preserve"> </w:t>
      </w:r>
      <w:r w:rsidR="007D3F76">
        <w:t>beträgt auch die Precision 0,8.</w:t>
      </w:r>
    </w:p>
    <w:p w14:paraId="6E963998" w14:textId="2E2DD1B9" w:rsidR="00EF3CF4" w:rsidRDefault="00EF3CF4" w:rsidP="00EF3CF4">
      <w:pPr>
        <w:pStyle w:val="berschrift3"/>
      </w:pPr>
      <w:bookmarkStart w:id="42" w:name="_Toc141460742"/>
      <w:r>
        <w:t>Recall</w:t>
      </w:r>
      <w:r w:rsidR="008824CA">
        <w:t xml:space="preserve"> / Sensitivität</w:t>
      </w:r>
      <w:bookmarkEnd w:id="42"/>
    </w:p>
    <w:p w14:paraId="418D17DA" w14:textId="47874174" w:rsidR="000619E0" w:rsidRDefault="00307A93" w:rsidP="000619E0">
      <w:r>
        <w:t xml:space="preserve">Der </w:t>
      </w:r>
      <w:r w:rsidRPr="00307A93">
        <w:rPr>
          <w:i/>
          <w:iCs/>
        </w:rPr>
        <w:t>Recall</w:t>
      </w:r>
      <w:r>
        <w:rPr>
          <w:i/>
          <w:iCs/>
        </w:rPr>
        <w:t xml:space="preserve"> </w:t>
      </w:r>
      <w:r>
        <w:t xml:space="preserve">(dt. Sensitivität), auch als Trefferquote bezeichnet, ist der Anteil der tatsächlich </w:t>
      </w:r>
      <w:r w:rsidR="007D3F76">
        <w:t>p</w:t>
      </w:r>
      <w:r>
        <w:t xml:space="preserve">ositiven Datenpunkte, die vom Klassifikator als solche vorhergesagt wurden. </w:t>
      </w:r>
      <w:r w:rsidR="008F3AD6">
        <w:t>Er</w:t>
      </w:r>
      <w:r>
        <w:t xml:space="preserve"> berechnet sich aus der folgenden Formel </w:t>
      </w:r>
      <w:sdt>
        <w:sdtPr>
          <w:alias w:val="To edit, see citavi.com/edit"/>
          <w:tag w:val="CitaviPlaceholder#30919bd1-9a12-411a-b105-ed7048652d99"/>
          <w:id w:val="-492483460"/>
          <w:placeholder>
            <w:docPart w:val="DefaultPlaceholder_-1854013440"/>
          </w:placeholder>
        </w:sdtPr>
        <w:sdtContent>
          <w:r>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zI3MzRkLTRmZTctNGY1Ny04YTJkLWIzNjM4ZmM1MTIzN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3LTI3VDE3OjI0OjQ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MzMDkxOWJkMS05YTEyLTQxMWEtYjEwNS1lZDcwNDg2NTJkOTkiLCJUZXh0IjoiWzEwLCBTLiA5NV0iLCJXQUlWZXJzaW9uIjoiNi4xNC4wLjAifQ==}</w:instrText>
          </w:r>
          <w:r>
            <w:fldChar w:fldCharType="separate"/>
          </w:r>
          <w:r w:rsidR="00CA0B4B">
            <w:t>[10, S. 95]</w:t>
          </w:r>
          <w:r>
            <w:fldChar w:fldCharType="end"/>
          </w:r>
        </w:sdtContent>
      </w:sdt>
      <w:r>
        <w:t>:</w:t>
      </w:r>
    </w:p>
    <w:p w14:paraId="4EFFE286" w14:textId="0C8ECDC7" w:rsidR="00307A93" w:rsidRPr="00CA15D2" w:rsidRDefault="00000000" w:rsidP="00307A93">
      <w:pPr>
        <w:jc w:val="center"/>
      </w:pPr>
      <m:oMathPara>
        <m:oMath>
          <m:sSub>
            <m:sSubPr>
              <m:ctrlPr>
                <w:rPr>
                  <w:rFonts w:ascii="Cambria Math" w:hAnsi="Cambria Math"/>
                  <w:i/>
                </w:rPr>
              </m:ctrlPr>
            </m:sSubPr>
            <m:e>
              <m:r>
                <w:rPr>
                  <w:rFonts w:ascii="Cambria Math" w:hAnsi="Cambria Math"/>
                </w:rPr>
                <m:t>Recall</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N</m:t>
              </m:r>
            </m:den>
          </m:f>
        </m:oMath>
      </m:oMathPara>
    </w:p>
    <w:p w14:paraId="51A9DD1F" w14:textId="63C3B00F" w:rsidR="00307A93" w:rsidRDefault="00FD1F31" w:rsidP="000619E0">
      <w:r>
        <w:t xml:space="preserve">Auch für den Recall haben sich im Hinblick auf </w:t>
      </w:r>
      <w:r w:rsidR="008F3AD6">
        <w:t>N</w:t>
      </w:r>
      <w:r>
        <w:t xml:space="preserve">-klassige Klassifikationsprobleme verschiedene Herangehensweisen gebildet. In dieser Arbeit wird der </w:t>
      </w:r>
      <w:r w:rsidRPr="00FD1F31">
        <w:rPr>
          <w:i/>
          <w:iCs/>
        </w:rPr>
        <w:t>Macro-Recall</w:t>
      </w:r>
      <w:r>
        <w:t xml:space="preserve"> verwendet, der 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t xml:space="preserve"> und </w:t>
      </w:r>
      <m:oMath>
        <m:sSub>
          <m:sSubPr>
            <m:ctrlPr>
              <w:rPr>
                <w:rFonts w:ascii="Cambria Math" w:hAnsi="Cambria Math"/>
                <w:i/>
              </w:rPr>
            </m:ctrlPr>
          </m:sSubPr>
          <m:e>
            <m:r>
              <w:rPr>
                <w:rFonts w:ascii="Cambria Math" w:hAnsi="Cambria Math"/>
              </w:rPr>
              <m:t>Precision</m:t>
            </m:r>
          </m:e>
          <m:sub>
            <m:r>
              <w:rPr>
                <w:rFonts w:ascii="Cambria Math" w:hAnsi="Cambria Math"/>
              </w:rPr>
              <m:t>n</m:t>
            </m:r>
          </m:sub>
        </m:sSub>
      </m:oMath>
      <w:r>
        <w:t xml:space="preserve"> berechnet </w:t>
      </w:r>
      <w:sdt>
        <w:sdtPr>
          <w:alias w:val="To edit, see citavi.com/edit"/>
          <w:tag w:val="CitaviPlaceholder#23f2d871-b4c6-4274-86f6-f2fe1f83a6f2"/>
          <w:id w:val="-862822890"/>
          <w:placeholder>
            <w:docPart w:val="DefaultPlaceholder_-1854013440"/>
          </w:placeholder>
        </w:sdtPr>
        <w:sdtContent>
          <w:r>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mY4MDYyLTQzN2QtNDBjZS1hMzRiLWFmZTY2Mzg4ZDQwO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MyM2YyZDg3MS1iNGM2LTQyNzQtODZmNi1mMmZlMWY4M2E2ZjIiLCJUZXh0IjoiWzExXSIsIldBSVZlcnNpb24iOiI2LjE0LjAuMCJ9}</w:instrText>
          </w:r>
          <w:r>
            <w:fldChar w:fldCharType="separate"/>
          </w:r>
          <w:r w:rsidR="00CA0B4B">
            <w:t>[11]</w:t>
          </w:r>
          <w:r>
            <w:fldChar w:fldCharType="end"/>
          </w:r>
        </w:sdtContent>
      </w:sdt>
      <w:r>
        <w:t>:</w:t>
      </w:r>
    </w:p>
    <w:p w14:paraId="53C13723" w14:textId="2C3C6990" w:rsidR="00FD1F31" w:rsidRPr="005417D4" w:rsidRDefault="00000000" w:rsidP="00FD1F31">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den>
              </m:f>
            </m:e>
          </m:nary>
        </m:oMath>
      </m:oMathPara>
    </w:p>
    <w:p w14:paraId="24BA7B7E" w14:textId="429EEC26" w:rsidR="00FD1F31" w:rsidRPr="00FD1F31" w:rsidRDefault="00216E81" w:rsidP="000619E0">
      <w:r>
        <w:t xml:space="preserve">Auch der Recall ist für sich </w:t>
      </w:r>
      <w:r w:rsidR="008F3AD6">
        <w:t xml:space="preserve">allein </w:t>
      </w:r>
      <w:r>
        <w:t xml:space="preserve">genommen sehr einseitig, deshalb wird er in der Regel gemeinsam mit der Precision ausgewertet. Für die Matrix in </w:t>
      </w:r>
      <w:r w:rsidRPr="00B01F30">
        <w:rPr>
          <w:color w:val="FF0000"/>
        </w:rPr>
        <w:t>Abb</w:t>
      </w:r>
      <w:r>
        <w:rPr>
          <w:color w:val="FF0000"/>
        </w:rPr>
        <w:t>.</w:t>
      </w:r>
      <w:r w:rsidRPr="00B01F30">
        <w:rPr>
          <w:color w:val="FF0000"/>
        </w:rPr>
        <w:t xml:space="preserve"> X</w:t>
      </w:r>
      <w:r w:rsidRPr="00B01F30">
        <w:t xml:space="preserve"> </w:t>
      </w:r>
      <w:r>
        <w:t>beträgt der Recall lediglich</w:t>
      </w:r>
      <w:r w:rsidR="002D15FB">
        <w:t xml:space="preserve"> </w:t>
      </w:r>
      <w:r w:rsidR="008F3AD6">
        <w:t>rund</w:t>
      </w:r>
      <w:r>
        <w:t xml:space="preserve"> 0,55.</w:t>
      </w:r>
    </w:p>
    <w:p w14:paraId="4A89D963" w14:textId="11B9A6A6" w:rsidR="00EF3CF4" w:rsidRDefault="00EF3CF4" w:rsidP="00EF3CF4">
      <w:pPr>
        <w:pStyle w:val="berschrift3"/>
      </w:pPr>
      <w:bookmarkStart w:id="43" w:name="_Toc141460743"/>
      <w:r>
        <w:t>F1-Score</w:t>
      </w:r>
      <w:bookmarkEnd w:id="43"/>
    </w:p>
    <w:p w14:paraId="02A615A4" w14:textId="6A7D6AD1" w:rsidR="005967DB" w:rsidRDefault="00115B09" w:rsidP="000619E0">
      <w:r w:rsidRPr="00115B09">
        <w:t xml:space="preserve">Da Precision und Recall oft </w:t>
      </w:r>
      <w:r>
        <w:t xml:space="preserve">gemeinsam ausgewertet werden kann es bequem sein diese zu einer einzigen Metrik zusammenzufassen, dem sogenannten </w:t>
      </w:r>
      <w:r w:rsidRPr="00115B09">
        <w:rPr>
          <w:i/>
          <w:iCs/>
        </w:rPr>
        <w:t>F1-Score</w:t>
      </w:r>
      <w:r>
        <w:t>.</w:t>
      </w:r>
      <w:r w:rsidR="005967DB">
        <w:t xml:space="preserve"> Dieser berechnet sich aus dem harmonischen Mittelwert von Precision und Recall bzw. Macro-Precision und -Recall bei n-klassigen Klassifikationen:</w:t>
      </w:r>
    </w:p>
    <w:p w14:paraId="7C0BDA8E" w14:textId="561D27D5" w:rsidR="005967DB" w:rsidRPr="00CA15D2" w:rsidRDefault="005967DB" w:rsidP="005967DB">
      <w:pPr>
        <w:jc w:val="center"/>
      </w:pPr>
      <m:oMathPara>
        <m:oMath>
          <m:r>
            <w:rPr>
              <w:rFonts w:ascii="Cambria Math" w:hAnsi="Cambria Math"/>
            </w:rPr>
            <m:t>F1Score=</m:t>
          </m:r>
          <m:f>
            <m:fPr>
              <m:ctrlPr>
                <w:rPr>
                  <w:rFonts w:ascii="Cambria Math" w:hAnsi="Cambria Math"/>
                  <w:i/>
                </w:rPr>
              </m:ctrlPr>
            </m:fPr>
            <m:num>
              <m:r>
                <w:rPr>
                  <w:rFonts w:ascii="Cambria Math" w:hAnsi="Cambria Math"/>
                </w:rPr>
                <m:t>2</m:t>
              </m:r>
            </m:num>
            <m:den>
              <m:f>
                <m:fPr>
                  <m:ctrlPr>
                    <w:rPr>
                      <w:rFonts w:ascii="Cambria Math" w:hAnsi="Cambria Math"/>
                      <w:i/>
                    </w:rPr>
                  </m:ctrlPr>
                </m:fPr>
                <m:num>
                  <m:r>
                    <w:rPr>
                      <w:rFonts w:ascii="Cambria Math" w:hAnsi="Cambria Math"/>
                    </w:rPr>
                    <m:t>1</m:t>
                  </m:r>
                </m:num>
                <m:den>
                  <m:r>
                    <w:rPr>
                      <w:rFonts w:ascii="Cambria Math" w:hAnsi="Cambria Math"/>
                    </w:rPr>
                    <m:t>Precision</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Recall</m:t>
                  </m:r>
                </m:den>
              </m:f>
            </m:den>
          </m:f>
        </m:oMath>
      </m:oMathPara>
    </w:p>
    <w:p w14:paraId="3E419B00" w14:textId="5B9BF973" w:rsidR="005967DB" w:rsidRPr="00115B09" w:rsidRDefault="002820AD" w:rsidP="000619E0">
      <w:r>
        <w:t>Im Gegensatz zur Accuracy eignet sich der F1-Score auch zur Beurteilung von unausgeglichenen Datensätzen.</w:t>
      </w:r>
      <w:r w:rsidR="003A101F">
        <w:t xml:space="preserve"> Bei der Interpretation</w:t>
      </w:r>
      <w:r w:rsidR="007A1773">
        <w:t xml:space="preserve"> des Ergebnisses</w:t>
      </w:r>
      <w:r w:rsidR="003A101F">
        <w:t xml:space="preserve"> sollte lediglich beachtet werden, dass das harmonische Mittel niedrigeren Werten eine höhere Gewichtung </w:t>
      </w:r>
      <w:r w:rsidR="00E36E1C">
        <w:t>gibt</w:t>
      </w:r>
      <w:sdt>
        <w:sdtPr>
          <w:alias w:val="To edit, see citavi.com/edit"/>
          <w:tag w:val="CitaviPlaceholder#3f52871b-f00d-41c8-95c7-a828966ff06c"/>
          <w:id w:val="-89789069"/>
          <w:placeholder>
            <w:docPart w:val="07F0CAE574BE433D84A42A4C841C537F"/>
          </w:placeholder>
        </w:sdtPr>
        <w:sdtContent>
          <w:r w:rsidR="003A101F">
            <w:t xml:space="preserve"> </w:t>
          </w:r>
          <w:r w:rsidR="003A101F">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c5ZjYxLWE3OWUtNDYyMS1hY2QzLWZhMTg4MTg2ZjFlY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YiLCJTdGFydFBhZ2UiOnsiJGlkIjoiNSIsIiR0eXBlIjoiU3dpc3NBY2FkZW1pYy5QYWdlTnVtYmVyLCBTd2lzc0FjYWRlbWljIiwiSXNGdWxseU51bWVyaWMiOnRydWUsIk51bWJlciI6OTYsIk51bWJlcmluZ1R5cGUiOjAsIk51bWVyYWxTeXN0ZW0iOjAsIk9yaWdpbmFsU3RyaW5nIjoiOTYiLCJQcmV0dHlTdHJpbmciOiI5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3LTI3VDE3OjI0OjQ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l0ifV19LCJUYWciOiJDaXRhdmlQbGFjZWhvbGRlciMzZjUyODcxYi1mMDBkLTQxYzgtOTVjNy1hODI4OTY2ZmYwNmMiLCJUZXh0IjoiWzEwLCBTLiA5Nl0iLCJXQUlWZXJzaW9uIjoiNi4xNC4wLjAifQ==}</w:instrText>
          </w:r>
          <w:r w:rsidR="003A101F">
            <w:fldChar w:fldCharType="separate"/>
          </w:r>
          <w:r w:rsidR="00CA0B4B">
            <w:t>[10, S. 96]</w:t>
          </w:r>
          <w:r w:rsidR="003A101F">
            <w:fldChar w:fldCharType="end"/>
          </w:r>
        </w:sdtContent>
      </w:sdt>
      <w:r w:rsidR="003A101F">
        <w:t xml:space="preserve">. </w:t>
      </w:r>
      <w:r>
        <w:t xml:space="preserve"> </w:t>
      </w:r>
      <w:r w:rsidR="00B40740">
        <w:t xml:space="preserve">Für die Matrix in </w:t>
      </w:r>
      <w:r w:rsidR="00B40740" w:rsidRPr="00B01F30">
        <w:rPr>
          <w:color w:val="FF0000"/>
        </w:rPr>
        <w:t>Abb</w:t>
      </w:r>
      <w:r w:rsidR="00B40740">
        <w:rPr>
          <w:color w:val="FF0000"/>
        </w:rPr>
        <w:t>.</w:t>
      </w:r>
      <w:r w:rsidR="00B40740" w:rsidRPr="00B01F30">
        <w:rPr>
          <w:color w:val="FF0000"/>
        </w:rPr>
        <w:t xml:space="preserve"> X</w:t>
      </w:r>
      <w:r w:rsidR="00B40740" w:rsidRPr="00B01F30">
        <w:t xml:space="preserve"> </w:t>
      </w:r>
      <w:r w:rsidR="00B40740">
        <w:t>beträgt der F1-Score</w:t>
      </w:r>
      <w:r w:rsidR="002D15FB">
        <w:t xml:space="preserve"> ca.</w:t>
      </w:r>
      <w:r w:rsidR="00B40740">
        <w:t xml:space="preserve"> 0,65.</w:t>
      </w:r>
    </w:p>
    <w:p w14:paraId="72BBEECC" w14:textId="43A057BA" w:rsidR="00CC1800" w:rsidRDefault="00CC1800" w:rsidP="00CC1800">
      <w:pPr>
        <w:pStyle w:val="berschrift2"/>
      </w:pPr>
      <w:bookmarkStart w:id="44" w:name="_Toc141460744"/>
      <w:r>
        <w:t>Eingesetzte Technologien</w:t>
      </w:r>
      <w:r w:rsidR="00314435">
        <w:t xml:space="preserve"> und Frameworks</w:t>
      </w:r>
      <w:bookmarkEnd w:id="44"/>
    </w:p>
    <w:p w14:paraId="0D173BF6" w14:textId="1AC15CE0" w:rsidR="00196168" w:rsidRDefault="00196168" w:rsidP="00196168">
      <w:pPr>
        <w:pStyle w:val="berschrift3"/>
      </w:pPr>
      <w:bookmarkStart w:id="45" w:name="_Toc141460745"/>
      <w:r>
        <w:t xml:space="preserve">Valhalla Map-Matching </w:t>
      </w:r>
      <w:r w:rsidR="00F5326B">
        <w:t>Service</w:t>
      </w:r>
      <w:bookmarkEnd w:id="45"/>
    </w:p>
    <w:p w14:paraId="11F2908D" w14:textId="1027A064" w:rsidR="00362E32" w:rsidRDefault="00D3571E" w:rsidP="00362E32">
      <w:r>
        <w:t>Zur</w:t>
      </w:r>
      <w:r w:rsidR="00362E32">
        <w:t xml:space="preserve"> praktischen Umsetzung des Map-Matchings wird im Zuge dieser Arbeit die</w:t>
      </w:r>
      <w:r w:rsidR="00BB762F">
        <w:t xml:space="preserve"> http-basierte</w:t>
      </w:r>
      <w:r w:rsidR="00362E32">
        <w:t xml:space="preserve"> Map-Matching-Service-API der </w:t>
      </w:r>
      <w:r w:rsidR="00D65B0B">
        <w:t>o</w:t>
      </w:r>
      <w:r w:rsidR="00362E32">
        <w:t>pen-</w:t>
      </w:r>
      <w:r w:rsidR="00D65B0B">
        <w:t>s</w:t>
      </w:r>
      <w:r w:rsidR="00362E32">
        <w:t xml:space="preserve">ource Routing-Engine </w:t>
      </w:r>
      <w:r w:rsidR="00362E32" w:rsidRPr="00362E32">
        <w:rPr>
          <w:i/>
          <w:iCs/>
        </w:rPr>
        <w:t>Valhalla</w:t>
      </w:r>
      <w:r w:rsidR="00CA70DF" w:rsidRPr="00CA70DF">
        <w:t xml:space="preserve"> in der Version 3.3.0</w:t>
      </w:r>
      <w:r w:rsidR="00362E32" w:rsidRPr="00CA70DF">
        <w:t xml:space="preserve"> </w:t>
      </w:r>
      <w:r w:rsidR="00362E32">
        <w:t>eingesetzt. Diese Arbeit folgt damit der Empfehlung von Siavash Saki und Tobias Hagen, die in ihrem Paper</w:t>
      </w:r>
      <w:r w:rsidR="009D50AB">
        <w:t xml:space="preserve"> </w:t>
      </w:r>
      <w:sdt>
        <w:sdtPr>
          <w:alias w:val="To edit, see citavi.com/edit"/>
          <w:tag w:val="CitaviPlaceholder#999630b9-f2e7-48de-b8f5-4377deaab9cc"/>
          <w:id w:val="121886486"/>
          <w:placeholder>
            <w:docPart w:val="02FC0DF131BE434A9AA66E647EC3D78D"/>
          </w:placeholder>
        </w:sdtPr>
        <w:sdtContent>
          <w:r w:rsidR="009D50AB">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ZTUxMzQ2LTRkZDgtNGVlYy04MjQ4LWE3Yjg0NGIxOTY5Z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3LTI3VDE3OjI0OjQy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5OTk2MzBiOS1mMmU3LTQ4ZGUtYjhmNS00Mzc3ZGVhYWI5Y2MiLCJUZXh0IjoiWzddIiwiV0FJVmVyc2lvbiI6IjYuMTQuMC4wIn0=}</w:instrText>
          </w:r>
          <w:r w:rsidR="009D50AB">
            <w:fldChar w:fldCharType="separate"/>
          </w:r>
          <w:r w:rsidR="0008262A">
            <w:t>[7]</w:t>
          </w:r>
          <w:r w:rsidR="009D50AB">
            <w:fldChar w:fldCharType="end"/>
          </w:r>
        </w:sdtContent>
      </w:sdt>
      <w:r w:rsidR="00362E32">
        <w:t xml:space="preserve"> die Nutzung dieses Services</w:t>
      </w:r>
      <w:r w:rsidR="002019F8">
        <w:t xml:space="preserve"> als performante</w:t>
      </w:r>
      <w:r w:rsidR="006D2538">
        <w:t xml:space="preserve"> und gut skalierbare</w:t>
      </w:r>
      <w:r w:rsidR="002019F8">
        <w:t xml:space="preserve"> Alternative zu kommerziellen </w:t>
      </w:r>
      <w:r w:rsidR="006D2538">
        <w:t xml:space="preserve">oder in der Nutzung limitierten </w:t>
      </w:r>
      <w:r w:rsidR="002019F8">
        <w:t>Map-Matching-Services</w:t>
      </w:r>
      <w:r w:rsidR="00E91472">
        <w:t xml:space="preserve">, wie bspw. dem von </w:t>
      </w:r>
      <w:r w:rsidR="00C408C4" w:rsidRPr="00E91472">
        <w:rPr>
          <w:i/>
          <w:iCs/>
        </w:rPr>
        <w:t>Google Maps</w:t>
      </w:r>
      <w:r w:rsidR="00E91472" w:rsidRPr="00E91472">
        <w:rPr>
          <w:i/>
          <w:iCs/>
        </w:rPr>
        <w:t xml:space="preserve">, </w:t>
      </w:r>
      <w:r w:rsidR="00362E32">
        <w:t>nahelegen.</w:t>
      </w:r>
    </w:p>
    <w:p w14:paraId="4924B72B" w14:textId="1F471255" w:rsidR="00461422" w:rsidRPr="004E66B2" w:rsidRDefault="00B91010" w:rsidP="009D50AB">
      <w:r>
        <w:t>Die API</w:t>
      </w:r>
      <w:r w:rsidR="009D50AB">
        <w:t xml:space="preserve"> von Valhalla</w:t>
      </w:r>
      <w:r>
        <w:t xml:space="preserve"> </w:t>
      </w:r>
      <w:r w:rsidR="009D50AB">
        <w:t xml:space="preserve">umfasst hierbei zwei verschiedene Map-Matching-Endpunkte, die ausgehend von der gleichen Eingabesequenz an GNSS-Punkten verschiedene Operationen ausführen. Der </w:t>
      </w:r>
      <w:r w:rsidR="009D50AB" w:rsidRPr="009D50AB">
        <w:rPr>
          <w:rStyle w:val="Code"/>
        </w:rPr>
        <w:t>trace_route</w:t>
      </w:r>
      <w:r w:rsidR="009D50AB" w:rsidRPr="009D50AB">
        <w:t xml:space="preserve"> Endpunkt</w:t>
      </w:r>
      <w:r w:rsidR="009D50AB">
        <w:t xml:space="preserve"> gibt dabei im Wesentlichen </w:t>
      </w:r>
      <w:r w:rsidR="00042E62">
        <w:t xml:space="preserve">die ans Straßennetz angepasste Sequenz mit einigen wenigen Zusatzinformationen (bspw. der Matching-Distanz) </w:t>
      </w:r>
      <w:r w:rsidR="00042E62">
        <w:lastRenderedPageBreak/>
        <w:t xml:space="preserve">zurück, wohingegen der </w:t>
      </w:r>
      <w:r w:rsidR="00042E62" w:rsidRPr="00042E62">
        <w:rPr>
          <w:rStyle w:val="Code"/>
        </w:rPr>
        <w:t>trace_attributes</w:t>
      </w:r>
      <w:r w:rsidR="00042E62">
        <w:t xml:space="preserve"> Endpunkt dazu genutzt werden kann um detaillierte Informationen zu den zugeordneten Straßensegmenten (wie bspw. gültige Geschwindigkeitsbegrenzungen oder Art der Straße) zu erhalten.</w:t>
      </w:r>
      <w:r w:rsidR="00BB762F">
        <w:t xml:space="preserve"> Für beide Endpunkte muss dabei explizit der </w:t>
      </w:r>
      <w:r w:rsidR="004E66B2" w:rsidRPr="004E66B2">
        <w:rPr>
          <w:i/>
          <w:iCs/>
        </w:rPr>
        <w:t>C</w:t>
      </w:r>
      <w:r w:rsidR="00BB762F" w:rsidRPr="004E66B2">
        <w:rPr>
          <w:i/>
          <w:iCs/>
        </w:rPr>
        <w:t>os</w:t>
      </w:r>
      <w:r w:rsidR="004E66B2" w:rsidRPr="004E66B2">
        <w:rPr>
          <w:i/>
          <w:iCs/>
        </w:rPr>
        <w:t>ting</w:t>
      </w:r>
      <w:r w:rsidR="004E66B2" w:rsidRPr="004E66B2">
        <w:t>-Modus</w:t>
      </w:r>
      <w:r w:rsidR="004E66B2">
        <w:rPr>
          <w:i/>
          <w:iCs/>
        </w:rPr>
        <w:t xml:space="preserve"> </w:t>
      </w:r>
      <w:r w:rsidR="004E66B2">
        <w:t xml:space="preserve">gesetzt werden. Die möglichen Modi umfassen u.a. ein Map-Matching für Fußgänger, Fahrradfahrer und motorisierte Straßenfahrzeuge. Darüber hinaus können zahlreiche </w:t>
      </w:r>
      <w:r w:rsidR="0088119A">
        <w:t>zusätzliche</w:t>
      </w:r>
      <w:r w:rsidR="004E66B2">
        <w:t xml:space="preserve"> Parameter </w:t>
      </w:r>
      <w:r w:rsidR="0088119A">
        <w:t xml:space="preserve">für das Map-Matching </w:t>
      </w:r>
      <w:r w:rsidR="004E66B2">
        <w:t>gesetzt werden</w:t>
      </w:r>
      <w:r w:rsidR="00B50849">
        <w:t>.</w:t>
      </w:r>
      <w:r w:rsidR="004E66B2">
        <w:t xml:space="preserve"> </w:t>
      </w:r>
      <w:r w:rsidR="00B50849">
        <w:t xml:space="preserve">Weitere Informationen hierzu </w:t>
      </w:r>
      <w:r w:rsidR="00C408C4">
        <w:t xml:space="preserve">sind </w:t>
      </w:r>
      <w:r w:rsidR="004E66B2">
        <w:t>der Dokumentation</w:t>
      </w:r>
      <w:r w:rsidR="00C408C4">
        <w:t xml:space="preserve"> von Valhalla</w:t>
      </w:r>
      <w:r w:rsidR="00CD1192">
        <w:t xml:space="preserve"> unter</w:t>
      </w:r>
      <w:r w:rsidR="004E66B2">
        <w:t xml:space="preserve"> </w:t>
      </w:r>
      <w:sdt>
        <w:sdtPr>
          <w:alias w:val="To edit, see citavi.com/edit"/>
          <w:tag w:val="CitaviPlaceholder#1ca03f1f-bdc0-443e-816c-037e28d872bd"/>
          <w:id w:val="-236633468"/>
          <w:placeholder>
            <w:docPart w:val="DefaultPlaceholder_-1854013440"/>
          </w:placeholder>
        </w:sdtPr>
        <w:sdtContent>
          <w:r w:rsidR="004E66B2">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IzNjY2LWY5Y2MtNDEwOS1hNzgzLTMxMWJlZGQxNWE4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zFjYTAzZjFmLWJkYzAtNDQzZS04MTZjLTAzN2UyOGQ4NzJiZCIsIlRleHQiOiJbMTddIiwiV0FJVmVyc2lvbiI6IjYuMTQuMC4wIn0=}</w:instrText>
          </w:r>
          <w:r w:rsidR="004E66B2">
            <w:fldChar w:fldCharType="separate"/>
          </w:r>
          <w:r w:rsidR="00397052">
            <w:t>[17]</w:t>
          </w:r>
          <w:r w:rsidR="004E66B2">
            <w:fldChar w:fldCharType="end"/>
          </w:r>
        </w:sdtContent>
      </w:sdt>
      <w:r w:rsidR="004E66B2">
        <w:t xml:space="preserve"> </w:t>
      </w:r>
      <w:r w:rsidR="00C408C4">
        <w:t xml:space="preserve">zu </w:t>
      </w:r>
      <w:r w:rsidR="00CD1192">
        <w:t>entnehmen</w:t>
      </w:r>
      <w:r w:rsidR="004E66B2">
        <w:t>.</w:t>
      </w:r>
    </w:p>
    <w:p w14:paraId="66A6E75F" w14:textId="0117C0B4" w:rsidR="00631245" w:rsidRDefault="00631245" w:rsidP="00631245">
      <w:pPr>
        <w:pStyle w:val="berschrift3"/>
      </w:pPr>
      <w:bookmarkStart w:id="46" w:name="_Toc141460746"/>
      <w:r>
        <w:t>Python</w:t>
      </w:r>
      <w:bookmarkEnd w:id="46"/>
      <w:r>
        <w:t xml:space="preserve"> </w:t>
      </w:r>
    </w:p>
    <w:p w14:paraId="1611216A" w14:textId="6E51E5A2" w:rsidR="00D65B0B" w:rsidRDefault="00551F6C" w:rsidP="00551F6C">
      <w:r>
        <w:t xml:space="preserve">Der gesamte Code, der im Rahmen dieser Arbeit verfasst wurde, ist in der Programmiersprache </w:t>
      </w:r>
      <w:r w:rsidRPr="005C7079">
        <w:rPr>
          <w:i/>
          <w:iCs/>
        </w:rPr>
        <w:t>Python</w:t>
      </w:r>
      <w:r w:rsidR="005C7079">
        <w:t xml:space="preserve">, Version 3.10, </w:t>
      </w:r>
      <w:r>
        <w:t>geschrieben.</w:t>
      </w:r>
      <w:r w:rsidR="00D65B0B">
        <w:t xml:space="preserve"> Bei Python handelt es sich um eine universell einsetzbare, üblicherweise interpretierte, höhere Programmiersprache, die verschiedene Programmierparadigmen, wie bspw. die objektorientierte und funktionale Programmierung, unterstützt. Dabei ist Python dynamisch typisiert, wodurch </w:t>
      </w:r>
      <w:r w:rsidR="006716D1">
        <w:t>sie sich auch</w:t>
      </w:r>
      <w:r w:rsidR="00D65B0B">
        <w:t xml:space="preserve"> als </w:t>
      </w:r>
      <w:r w:rsidR="00D65B0B" w:rsidRPr="00D65B0B">
        <w:rPr>
          <w:i/>
          <w:iCs/>
        </w:rPr>
        <w:t>Skriptsprache</w:t>
      </w:r>
      <w:r w:rsidR="00D65B0B">
        <w:t xml:space="preserve"> eignet</w:t>
      </w:r>
      <w:r w:rsidR="006716D1">
        <w:t xml:space="preserve"> </w:t>
      </w:r>
      <w:sdt>
        <w:sdtPr>
          <w:alias w:val="To edit, see citavi.com/edit"/>
          <w:tag w:val="CitaviPlaceholder#09508443-5bbc-4641-a44f-bcc79def3901"/>
          <w:id w:val="379916176"/>
          <w:placeholder>
            <w:docPart w:val="DefaultPlaceholder_-1854013440"/>
          </w:placeholder>
        </w:sdtPr>
        <w:sdtContent>
          <w:r w:rsidR="006716D1">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YTljNzE0LTkzYzctNDViYS1iYmIyLTQyMzBjMTFhMjQ3NyIsIlJhbmdlTGVuZ3RoIjo0LCJSZWZlcmVuY2VJZCI6IjU2MDQyNjY3LWRjMzUtNDNiMy1hYjA3LTY5OTJjZDE1Zjc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GJoZHdycHZxLmpwZyIsIlVyaVN0cmluZyI6IjU2MDQyNjY3LWRjMzUtNDNiMy1hYjA3LTY5OTJjZDE1ZjcyY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C4wNi4yMDIzIiwiRWRpdG9ycyI6W10sIkV2YWx1YXRpb25Db21wbGV4aXR5IjowLCJFdmFsdWF0aW9uU291cmNlVGV4dEZvcm1hdCI6MCwiR3JvdXBzIjpbeyIkaWQiOiIxM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9jcy5weXRob24ub3JnLzMvZmFxL2dlbmVyYWwuaHRtbCN3aGF0LWlzLXB5dGhvbi1nb29kLWZvciIsIlVyaVN0cmluZyI6Imh0dHBzOi8vZG9jcy5weXRob24ub3JnLzMvZmFxL2dlbmVyYWwuaHRtbCN3aGF0LWlzLXB5dGhvbi1nb29kLWZvc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OF0ifV19LCJUYWciOiJDaXRhdmlQbGFjZWhvbGRlciMwOTUwODQ0My01YmJjLTQ2NDEtYTQ0Zi1iY2M3OWRlZjM5MDEiLCJUZXh0IjoiWzE4XSIsIldBSVZlcnNpb24iOiI2LjE0LjAuMCJ9}</w:instrText>
          </w:r>
          <w:r w:rsidR="006716D1">
            <w:fldChar w:fldCharType="separate"/>
          </w:r>
          <w:r w:rsidR="00397052">
            <w:t>[18]</w:t>
          </w:r>
          <w:r w:rsidR="006716D1">
            <w:fldChar w:fldCharType="end"/>
          </w:r>
        </w:sdtContent>
      </w:sdt>
      <w:r w:rsidR="00D65B0B">
        <w:t>.</w:t>
      </w:r>
      <w:r w:rsidR="003A4041">
        <w:t xml:space="preserve"> </w:t>
      </w:r>
      <w:r w:rsidR="004C709B">
        <w:t xml:space="preserve">Python besitzt eine ausführliche Dokumentation </w:t>
      </w:r>
      <w:sdt>
        <w:sdtPr>
          <w:alias w:val="To edit, see citavi.com/edit"/>
          <w:tag w:val="CitaviPlaceholder#0a57476c-5798-4aa0-ae94-12dc5f2db6e8"/>
          <w:id w:val="217628841"/>
          <w:placeholder>
            <w:docPart w:val="544D6EF4E7AE4C21B305732AE7F2EC63"/>
          </w:placeholder>
        </w:sdtPr>
        <w:sdtContent>
          <w:r w:rsidR="004C709B">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4YTQwLTIyOWUtNDdiYS05MGRmLTc1Njk2NWQwM2QyYiIsIlJhbmdlTGVuZ3RoIjo0LCJSZWZlcmVuY2VJZCI6IjgxYjA3YzNlLTU4MDItNDc3Zi1hYjc3LWM0ZTZhNzNiZG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RhdGUiOiIyN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Hl0aG9uLm9yZy8iLCJVcmlTdHJpbmciOiJodHRwczovL2RvY3MucHl0aG9uLm9yZy8zLjEw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}</w:instrText>
          </w:r>
          <w:r w:rsidR="004C709B">
            <w:fldChar w:fldCharType="separate"/>
          </w:r>
          <w:r w:rsidR="00397052">
            <w:t>[19]</w:t>
          </w:r>
          <w:r w:rsidR="004C709B">
            <w:fldChar w:fldCharType="end"/>
          </w:r>
        </w:sdtContent>
      </w:sdt>
      <w:r w:rsidR="004C709B">
        <w:t>, welcher weitere Informationen zur Programmiersprache entnommen werden können.</w:t>
      </w:r>
    </w:p>
    <w:p w14:paraId="2F7951C7" w14:textId="7CB6FE02" w:rsidR="008B56B3" w:rsidRDefault="007B6A52" w:rsidP="00631245">
      <w:r>
        <w:t xml:space="preserve">Zu </w:t>
      </w:r>
      <w:r w:rsidR="00BC6167">
        <w:t>den Gründen,</w:t>
      </w:r>
      <w:r>
        <w:t xml:space="preserve"> warum Python für die</w:t>
      </w:r>
      <w:r w:rsidR="00D3571E">
        <w:t xml:space="preserve"> zu dieser Arbeit zugehörigen</w:t>
      </w:r>
      <w:r>
        <w:t xml:space="preserve"> </w:t>
      </w:r>
      <w:r w:rsidR="00D3571E">
        <w:t>Implementierungen</w:t>
      </w:r>
      <w:r>
        <w:t xml:space="preserve"> gewählt wurde, zählen </w:t>
      </w:r>
      <w:r w:rsidR="00BC6167">
        <w:t xml:space="preserve">neben </w:t>
      </w:r>
      <w:r w:rsidR="003A4041">
        <w:t>der</w:t>
      </w:r>
      <w:r w:rsidR="00BC6167">
        <w:t xml:space="preserve"> einfachen Syntax</w:t>
      </w:r>
      <w:r>
        <w:t xml:space="preserve"> und damit</w:t>
      </w:r>
      <w:r w:rsidR="00BC6167">
        <w:t xml:space="preserve"> oft auch</w:t>
      </w:r>
      <w:r>
        <w:t xml:space="preserve"> guten Lesbarkeit des</w:t>
      </w:r>
      <w:r w:rsidR="00BC6167">
        <w:t xml:space="preserve"> resultierenden</w:t>
      </w:r>
      <w:r>
        <w:t xml:space="preserve"> Codes </w:t>
      </w:r>
      <w:r w:rsidR="00213860">
        <w:t xml:space="preserve">insbesondere </w:t>
      </w:r>
      <w:r>
        <w:t xml:space="preserve">die zahlreichen nützlichen </w:t>
      </w:r>
      <w:r w:rsidR="00BC6167">
        <w:t xml:space="preserve">Standard- und Drittanbieter-Bibliotheken, die für diese Sprache existieren. </w:t>
      </w:r>
      <w:r w:rsidR="009908CD">
        <w:t xml:space="preserve">Für </w:t>
      </w:r>
      <w:r w:rsidR="008B56B3">
        <w:t>das Verständnis des umgesetzten Codes</w:t>
      </w:r>
      <w:r w:rsidR="009908CD">
        <w:t xml:space="preserve"> </w:t>
      </w:r>
      <w:r w:rsidR="008B56B3">
        <w:t>werden</w:t>
      </w:r>
      <w:r w:rsidR="009908CD">
        <w:t xml:space="preserve"> dabei</w:t>
      </w:r>
      <w:r w:rsidR="008B56B3">
        <w:t xml:space="preserve"> grundlegende Kenntnisse </w:t>
      </w:r>
      <w:r w:rsidR="00EA5B84">
        <w:t>zu den folgenden</w:t>
      </w:r>
      <w:r w:rsidR="0018503D">
        <w:t xml:space="preserve"> zwei</w:t>
      </w:r>
      <w:r w:rsidR="008B56B3">
        <w:t xml:space="preserve"> Bibliotheken vorausgesetzt: </w:t>
      </w:r>
      <w:r w:rsidR="00D805B3">
        <w:rPr>
          <w:i/>
          <w:iCs/>
        </w:rPr>
        <w:t>p</w:t>
      </w:r>
      <w:r w:rsidR="008B56B3" w:rsidRPr="008B56B3">
        <w:rPr>
          <w:i/>
          <w:iCs/>
        </w:rPr>
        <w:t>andas</w:t>
      </w:r>
      <w:r w:rsidR="0018503D">
        <w:t xml:space="preserve"> und </w:t>
      </w:r>
      <w:r w:rsidR="008B56B3" w:rsidRPr="008B56B3">
        <w:rPr>
          <w:i/>
          <w:iCs/>
        </w:rPr>
        <w:t>NumPy</w:t>
      </w:r>
      <w:r w:rsidR="008B56B3">
        <w:t>.</w:t>
      </w:r>
      <w:r w:rsidR="007277BE" w:rsidRPr="007277BE">
        <w:t xml:space="preserve"> </w:t>
      </w:r>
      <w:r w:rsidR="007277BE">
        <w:t>Diese können bei Bedarf durch ein Studium der referenzierten Dokumentationen erlangt werden.</w:t>
      </w:r>
    </w:p>
    <w:p w14:paraId="3902A4DC" w14:textId="4B5F8753" w:rsidR="00786BA3" w:rsidRDefault="00786BA3" w:rsidP="00631245">
      <w:r>
        <w:t xml:space="preserve">Bei </w:t>
      </w:r>
      <w:r w:rsidR="00D805B3">
        <w:t>p</w:t>
      </w:r>
      <w:r>
        <w:t xml:space="preserve">andas handelt es sich um eine Bibliothek zur Datenanalyse und -verarbeitung. Die Bibliothek bietet dabei zusätzliche Datenstrukturen, wie die sogenannten </w:t>
      </w:r>
      <w:r w:rsidRPr="00B15A14">
        <w:rPr>
          <w:i/>
          <w:iCs/>
        </w:rPr>
        <w:t>Dataframes</w:t>
      </w:r>
      <w:r>
        <w:t xml:space="preserve">, um große Datensätze effizient zu manipulieren </w:t>
      </w:r>
      <w:sdt>
        <w:sdtPr>
          <w:alias w:val="To edit, see citavi.com/edit"/>
          <w:tag w:val="CitaviPlaceholder#bb519555-90c9-4318-858e-1a83f04eb23a"/>
          <w:id w:val="-338241237"/>
          <w:placeholder>
            <w:docPart w:val="46BB92A6782245648B3AC2E9CE20337A"/>
          </w:placeholder>
        </w:sdtPr>
        <w:sdtContent>
          <w:r>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zM2YzQxLTY4YzItNGUyNS1hZDQwLTY2NWVhMDI2NzVmZiIsIlJhbmdlTGVuZ3RoIjo0LCJSZWZlcmVuY2VJZCI6ImZiN2ViNDMzLTBiZWUtNDg4Ni04OTE3LWRlY2VjYTNiZTJ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nBhbmRhcyIsIlByb3RlY3RlZCI6ZmFsc2UsIlNleCI6MCwiQ3JlYXRlZEJ5IjoiX0xlbm5pIEtvZXBwZXIiLCJDcmVhdGVkT24iOiIyMDIzLTA2LTI0VDE1OjE4OjMyIiwiTW9kaWZpZWRCeSI6Il9MZW5uaSBLb2VwcGVyIiwiSWQiOiI2NWQ3MGI3Mi1kYzljLTRmY2UtOGIyYi1kNTlhZWNhMDEzNTgiLCJNb2RpZmllZE9uIjoiMjAyMy0wNi0yNFQxNToxODozMi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GFuZGFzLnB5ZGF0YS5vcmcvIiwiVXJpU3RyaW5nIjoiaHR0cHM6Ly9wYW5kYXMucHlkYXRhLm9yZy9kb2N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IwXSJ9XX0sIlRhZyI6IkNpdGF2aVBsYWNlaG9sZGVyI2JiNTE5NTU1LTkwYzktNDMxOC04NThlLTFhODNmMDRlYjIzYSIsIlRleHQiOiJbMjBdIiwiV0FJVmVyc2lvbiI6IjYuMTQuMC4wIn0=}</w:instrText>
          </w:r>
          <w:r>
            <w:fldChar w:fldCharType="separate"/>
          </w:r>
          <w:r w:rsidR="00397052">
            <w:t>[20]</w:t>
          </w:r>
          <w:r>
            <w:fldChar w:fldCharType="end"/>
          </w:r>
        </w:sdtContent>
      </w:sdt>
      <w:r>
        <w:t>.</w:t>
      </w:r>
      <w:r w:rsidR="00D805B3">
        <w:t xml:space="preserve"> Verwendete Funktionen und Objekte von pandas werden im Code über d</w:t>
      </w:r>
      <w:r w:rsidR="00B018D8">
        <w:t>ie</w:t>
      </w:r>
      <w:r w:rsidR="00D805B3">
        <w:t xml:space="preserve"> </w:t>
      </w:r>
      <w:r w:rsidR="00D805B3" w:rsidRPr="00B018D8">
        <w:rPr>
          <w:i/>
          <w:iCs/>
          <w:color w:val="70AD47" w:themeColor="accent6"/>
        </w:rPr>
        <w:t>Namespace</w:t>
      </w:r>
      <w:r w:rsidR="00B018D8" w:rsidRPr="00B018D8">
        <w:rPr>
          <w:i/>
          <w:iCs/>
          <w:color w:val="70AD47" w:themeColor="accent6"/>
        </w:rPr>
        <w:t>-Referenz</w:t>
      </w:r>
      <w:r w:rsidR="00D805B3" w:rsidRPr="00D805B3">
        <w:rPr>
          <w:color w:val="70AD47" w:themeColor="accent6"/>
        </w:rPr>
        <w:t xml:space="preserve"> </w:t>
      </w:r>
      <w:r w:rsidR="00D805B3" w:rsidRPr="00D805B3">
        <w:rPr>
          <w:rStyle w:val="Code"/>
        </w:rPr>
        <w:t>pd</w:t>
      </w:r>
      <w:r w:rsidR="00D805B3">
        <w:t xml:space="preserve"> als solche gekennzeichnet.</w:t>
      </w:r>
    </w:p>
    <w:p w14:paraId="1540D56A" w14:textId="57B12D8E" w:rsidR="00786BA3" w:rsidRDefault="00786BA3" w:rsidP="00631245">
      <w:r>
        <w:t xml:space="preserve">NumPy ist </w:t>
      </w:r>
      <w:r w:rsidR="00876C7A">
        <w:t>eine</w:t>
      </w:r>
      <w:r>
        <w:t xml:space="preserve"> Bibliothek für</w:t>
      </w:r>
      <w:r w:rsidR="00876C7A">
        <w:t xml:space="preserve"> effiziente</w:t>
      </w:r>
      <w:r>
        <w:t xml:space="preserve"> </w:t>
      </w:r>
      <w:r w:rsidR="00434338">
        <w:t xml:space="preserve">numerische </w:t>
      </w:r>
      <w:r>
        <w:t xml:space="preserve">Berechnungen. Auch NumPy kommt neben zahlreichen Funktionen mit eigenen Datenstrukturen, wie </w:t>
      </w:r>
      <w:r w:rsidRPr="00B15A14">
        <w:rPr>
          <w:i/>
          <w:iCs/>
        </w:rPr>
        <w:t>Arrays</w:t>
      </w:r>
      <w:r>
        <w:t xml:space="preserve">, die für performante </w:t>
      </w:r>
      <w:r w:rsidR="00434338">
        <w:t>Operationen auf</w:t>
      </w:r>
      <w:r>
        <w:t xml:space="preserve"> höherdimensionalen Vektoren und Matrizen eingesetzt werden können. Diese Datenstrukturen bilden auch die Grundlage für andere Bibliotheken, wie</w:t>
      </w:r>
      <w:r w:rsidR="00D65BB5">
        <w:t xml:space="preserve"> </w:t>
      </w:r>
      <w:r w:rsidR="00B15A14">
        <w:t>bspw.</w:t>
      </w:r>
      <w:r>
        <w:t xml:space="preserve"> Pandas </w:t>
      </w:r>
      <w:sdt>
        <w:sdtPr>
          <w:alias w:val="To edit, see citavi.com/edit"/>
          <w:tag w:val="CitaviPlaceholder#94b60a00-ee15-4875-b887-b437e65cc6c1"/>
          <w:id w:val="-56639157"/>
          <w:placeholder>
            <w:docPart w:val="40BE55CED80C40A3A33081C952A5CD4A"/>
          </w:placeholder>
        </w:sdtPr>
        <w:sdtContent>
          <w:r>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TdmNDk4LTIwZTYtNDA3MC1hMGZiLWU1NWQ0MDU1MzkyMiIsIlJhbmdlTGVuZ3RoIjo0LCJSZWZlcmVuY2VJZCI6IjM5YjViYjFmLTYxYzMtNDhjNS1hMjY4LWRkODNkNWRjN2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k51bVB5IiwiUHJvdGVjdGVkIjpmYWxzZSwiU2V4IjowLCJDcmVhdGVkQnkiOiJfTGVubmkgS29lcHBlciIsIkNyZWF0ZWRPbiI6IjIwMjMtMDYtMjRUMTU6MzA6MTEiLCJNb2RpZmllZEJ5IjoiX0xlbm5pIEtvZXBwZXIiLCJJZCI6ImMxNDA3YzY3LWU0ZDItNGYyMS1hZGUxLTE1NzM4NjExZmU4MiIsIk1vZGlmaWVkT24iOiIyMDIzLTA2LTI0VDE1OjMwOjExIiwiUHJvamVjdCI6eyIkaWQiOiI4IiwiJHR5cGUiOiJTd2lzc0FjYWRlbWljLkNpdGF2aS5Qcm9qZWN0LCBTd2lzc0FjYWRlbWljLkNpdGF2aSJ9fV0sIkNpdGF0aW9uS2V5VXBkYXRlVHlwZSI6MCwiQ29sbGFib3JhdG9ycyI6W10sIkRhdGUiOiIyM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udW1weS5vcmcvIiwiVXJpU3RyaW5nIjoiaHR0cHM6Ly9udW1weS5vcmc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jFdIn1dfSwiVGFnIjoiQ2l0YXZpUGxhY2Vob2xkZXIjOTRiNjBhMDAtZWUxNS00ODc1LWI4ODctYjQzN2U2NWNjNmMxIiwiVGV4dCI6IlsyMV0iLCJXQUlWZXJzaW9uIjoiNi4xNC4wLjAifQ==}</w:instrText>
          </w:r>
          <w:r>
            <w:fldChar w:fldCharType="separate"/>
          </w:r>
          <w:r w:rsidR="00397052">
            <w:t>[21]</w:t>
          </w:r>
          <w:r>
            <w:fldChar w:fldCharType="end"/>
          </w:r>
        </w:sdtContent>
      </w:sdt>
      <w:r>
        <w:t>.</w:t>
      </w:r>
      <w:r w:rsidR="00D805B3">
        <w:t xml:space="preserve"> Im Code werden NumPy Funktionen und Objekte über d</w:t>
      </w:r>
      <w:r w:rsidR="00B018D8">
        <w:t>ie</w:t>
      </w:r>
      <w:r w:rsidR="00D805B3">
        <w:t xml:space="preserve"> Namespace</w:t>
      </w:r>
      <w:r w:rsidR="00B018D8">
        <w:t>-Referenz</w:t>
      </w:r>
      <w:r w:rsidR="00D805B3">
        <w:t xml:space="preserve"> </w:t>
      </w:r>
      <w:r w:rsidR="00D805B3" w:rsidRPr="00D805B3">
        <w:rPr>
          <w:rStyle w:val="Code"/>
        </w:rPr>
        <w:t>np</w:t>
      </w:r>
      <w:r w:rsidR="00D805B3" w:rsidRPr="00D805B3">
        <w:rPr>
          <w:rStyle w:val="Code"/>
          <w:rFonts w:ascii="Times New Roman" w:hAnsi="Times New Roman" w:cs="Times New Roman"/>
        </w:rPr>
        <w:t xml:space="preserve"> </w:t>
      </w:r>
      <w:r w:rsidR="00D805B3">
        <w:t>gekennzeichnet.</w:t>
      </w:r>
    </w:p>
    <w:p w14:paraId="4FF96214" w14:textId="43565BE3" w:rsidR="00631245" w:rsidRDefault="00F77FEB" w:rsidP="00631245">
      <w:pPr>
        <w:pStyle w:val="berschrift3"/>
      </w:pPr>
      <w:bookmarkStart w:id="47" w:name="_Toc141460747"/>
      <w:r>
        <w:lastRenderedPageBreak/>
        <w:t>s</w:t>
      </w:r>
      <w:r w:rsidR="00631245">
        <w:t>cikit</w:t>
      </w:r>
      <w:r w:rsidR="00A63ABB">
        <w:t>-l</w:t>
      </w:r>
      <w:r w:rsidR="00631245">
        <w:t>earn</w:t>
      </w:r>
      <w:bookmarkEnd w:id="47"/>
    </w:p>
    <w:p w14:paraId="5C26D384" w14:textId="297F43F9" w:rsidR="008B41B5" w:rsidRDefault="00563D5B" w:rsidP="004B2707">
      <w:pPr>
        <w:rPr>
          <w:rStyle w:val="Code"/>
          <w:rFonts w:ascii="Times New Roman" w:hAnsi="Times New Roman" w:cs="Times New Roman"/>
        </w:rPr>
      </w:pPr>
      <w:r>
        <w:t>Scikit</w:t>
      </w:r>
      <w:r w:rsidR="00A63ABB">
        <w:t>-l</w:t>
      </w:r>
      <w:r>
        <w:t xml:space="preserve">earn </w:t>
      </w:r>
      <w:r w:rsidR="00A63ABB">
        <w:t>gilt</w:t>
      </w:r>
      <w:r>
        <w:t xml:space="preserve"> </w:t>
      </w:r>
      <w:r w:rsidR="00A63ABB">
        <w:t>als umfa</w:t>
      </w:r>
      <w:r w:rsidR="0078635E">
        <w:t>ngreichste</w:t>
      </w:r>
      <w:r w:rsidR="00A63ABB">
        <w:t xml:space="preserve"> open-source Bibliothek für </w:t>
      </w:r>
      <w:r w:rsidR="0078635E">
        <w:t>das maschinell Lernen</w:t>
      </w:r>
      <w:r w:rsidR="00A63ABB">
        <w:t xml:space="preserve"> in Python. </w:t>
      </w:r>
      <w:r w:rsidR="00CF2158">
        <w:t xml:space="preserve">Die bereitgestellten </w:t>
      </w:r>
      <w:r w:rsidR="007D1526">
        <w:t>Funktionen und Objekte</w:t>
      </w:r>
      <w:r w:rsidR="00CF2158">
        <w:t xml:space="preserve"> umfassen</w:t>
      </w:r>
      <w:r w:rsidR="0078635E">
        <w:t xml:space="preserve"> dabei insbesondere die Bereiche Datentransformation und -vorverarbeitung, überwachte Lernverfahren, unüberwachte Lernverfahren sowie Modell-Evaluierung und -Auswahl</w:t>
      </w:r>
      <w:r w:rsidR="004D0850">
        <w:t>. Dabei sind alle Implementierungen stark auf ihre Berechnungseffizienz optimiert.</w:t>
      </w:r>
      <w:r w:rsidR="00A57EE3">
        <w:t xml:space="preserve"> </w:t>
      </w:r>
      <w:sdt>
        <w:sdtPr>
          <w:alias w:val="To edit, see citavi.com/edit"/>
          <w:tag w:val="CitaviPlaceholder#99f0631a-2787-44e4-a11c-88983eaec5b9"/>
          <w:id w:val="-1280724586"/>
          <w:placeholder>
            <w:docPart w:val="DefaultPlaceholder_-1854013440"/>
          </w:placeholder>
        </w:sdtPr>
        <w:sdtContent>
          <w:r w:rsidR="00A57EE3">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mQ3YmE5LWZhNWYtNGMxOS05MzNjLThiZmE5N2ZkZTY2OSIsIlJhbmdlTGVuZ3RoIjo0LCJSZWZlcmVuY2VJZCI6IjExZjg5NGZlLTc1MDItNGM1Zi1hYTNiLWFiODJhOGU2Njg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Wt2am1zM2cuanBnIiwiVXJpU3RyaW5nIjoiMTFmODk0ZmUtNzUwMi00YzVmLWFhM2ItYWI4MmE4ZTY2O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EwMi8xMDc2OTk4NjE5ODMyMjQ4IiwiRWRpdG9ycyI6W10sIkV2YWx1YXRpb25Db21wbGV4aXR5IjowLCJFdmFsdWF0aW9uU291cmNlVGV4dEZvcm1hdCI6MCwiR3JvdXBzIjpbeyIkaWQiOiIxMi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pvdXJuYWxzLnNhZ2VwdWIuY29tL2RvaS9wZGYvMTAuMzEwMi8xMDc2OTk4NjE5ODMyMjQ4P2Nhc2FfdG9rZW49TnBWUjVpOHZPZVlBQUFBQTpmbjVkeFQ3R2JhT3ZZcDk3aHZGcmplSXlxR3N3WkF4V2t3by10dHJhcnZZVFZRQ2FFTHc1UDI3S3ZqNDhzVy1RN0tVSzFjZ0FkN1RuV09BayIsIlVyaVN0cmluZyI6Imh0dHBzOi8vam91cm5hbHMuc2FnZXB1Yi5jb20vZG9pL3BkZi8xMC4zMTAyLzEwNzY5OTg2MTk4MzIyNDg/Y2FzYV90b2tlbj1OcFZSNWk4dk9lWUFBQUFBOmZuNWR4VDdHYmFPdllwOTdodkZyamVJeXFHc3daQXhXa3dvLXR0cmFydllUVlFDYUVMdzVQMjdLdmo0OHNXLVE3S1VLMWNnQWQ3VG5XT0Fr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5pIEtvZXBwZXIiLCJDcmVhdGVkT24iOiIyMDIzLTA2LTI1VDE0OjE4OjM2IiwiTW9kaWZpZWRCeSI6Il9MZW5uaSBLb2VwcGVyIiwiSWQiOiIxNGQ5NzQzYy02OWYxLTRhMGMtOTg1YS1hNGM4YmU5ODg0MzAiLCJNb2RpZmllZE9uIjoiMjAyMy0wNi0yNVQxNDoyMTo1M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xMDIvMTA3Njk5ODYxOTgzMjI0OCIsIlVyaVN0cmluZyI6Imh0dHBzOi8vZG9pLm9yZy8xMC4zMTAyLzEwNzY5OTg2MTk4MzIyND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IyXSJ9XX0sIlRhZyI6IkNpdGF2aVBsYWNlaG9sZGVyIzk5ZjA2MzFhLTI3ODctNDRlNC1hMTFjLTg4OTgzZWFlYzViOSIsIlRleHQiOiJbMjJdIiwiV0FJVmVyc2lvbiI6IjYuMTQuMC4wIn0=}</w:instrText>
          </w:r>
          <w:r w:rsidR="00A57EE3">
            <w:fldChar w:fldCharType="separate"/>
          </w:r>
          <w:r w:rsidR="00397052">
            <w:t>[22]</w:t>
          </w:r>
          <w:r w:rsidR="00A57EE3">
            <w:fldChar w:fldCharType="end"/>
          </w:r>
        </w:sdtContent>
      </w:sdt>
      <w:r w:rsidR="0078635E">
        <w:t xml:space="preserve">. </w:t>
      </w:r>
      <w:r w:rsidR="008B41B5">
        <w:t xml:space="preserve">Besonders hervorzuheben ist </w:t>
      </w:r>
      <w:r w:rsidR="004D0850">
        <w:t>außerdem</w:t>
      </w:r>
      <w:r w:rsidR="008B41B5">
        <w:t xml:space="preserve"> das gute Schnittstellendesign, welches über all diese Bereiche hinweg einheitliche Konventionen festlegt. Dabei werden alle implementierten Objekte auf drei</w:t>
      </w:r>
      <w:r w:rsidR="00DE1763">
        <w:t xml:space="preserve"> grundlegende</w:t>
      </w:r>
      <w:r w:rsidR="008B41B5">
        <w:t xml:space="preserve"> Klassen generalisiert: </w:t>
      </w:r>
      <w:r w:rsidR="008B41B5" w:rsidRPr="009A6A07">
        <w:rPr>
          <w:i/>
          <w:iCs/>
        </w:rPr>
        <w:t>Estimatoren</w:t>
      </w:r>
      <w:r w:rsidR="008B41B5">
        <w:t>,</w:t>
      </w:r>
      <w:r w:rsidR="009A6A07">
        <w:t xml:space="preserve"> </w:t>
      </w:r>
      <w:r w:rsidR="009A6A07" w:rsidRPr="009A6A07">
        <w:rPr>
          <w:i/>
          <w:iCs/>
        </w:rPr>
        <w:t>Transformer</w:t>
      </w:r>
      <w:r w:rsidR="009A6A07">
        <w:t xml:space="preserve"> und </w:t>
      </w:r>
      <w:r w:rsidR="009A6A07" w:rsidRPr="009A6A07">
        <w:rPr>
          <w:i/>
          <w:iCs/>
        </w:rPr>
        <w:t>Prädiktoren</w:t>
      </w:r>
      <w:r w:rsidR="009A6A07">
        <w:t xml:space="preserve">. </w:t>
      </w:r>
      <w:r w:rsidR="00DE1763">
        <w:t xml:space="preserve">Zu ersteren zählen alle Objekte, die interne Parameter auf Basis eines Datensatzes erlernen oder abschätzen können. Dies wird über die Methode </w:t>
      </w:r>
      <w:proofErr w:type="gramStart"/>
      <w:r w:rsidR="00DE1763" w:rsidRPr="00DE1763">
        <w:rPr>
          <w:rStyle w:val="Code"/>
        </w:rPr>
        <w:t>fit(</w:t>
      </w:r>
      <w:proofErr w:type="gramEnd"/>
      <w:r w:rsidR="00DE1763" w:rsidRPr="00DE1763">
        <w:rPr>
          <w:rStyle w:val="Code"/>
        </w:rPr>
        <w:t>)</w:t>
      </w:r>
      <w:r w:rsidR="00DE1763">
        <w:t xml:space="preserve"> angestoßen, welche den Datensatz entgegennimmt. Alle Parameter können anschließend über öffentliche Attribute des Objekts abgerufen werden.</w:t>
      </w:r>
      <w:r w:rsidR="00803429">
        <w:t xml:space="preserve"> Transformer sind Estimatoren, welche einen Datensatz zusätzlich </w:t>
      </w:r>
      <w:r w:rsidR="004B2707">
        <w:t xml:space="preserve">transformieren können. Die Transformation wird mit der Methode </w:t>
      </w:r>
      <w:proofErr w:type="gramStart"/>
      <w:r w:rsidR="004B2707" w:rsidRPr="004B2707">
        <w:rPr>
          <w:rStyle w:val="Code"/>
        </w:rPr>
        <w:t>transform(</w:t>
      </w:r>
      <w:proofErr w:type="gramEnd"/>
      <w:r w:rsidR="004B2707" w:rsidRPr="004B2707">
        <w:rPr>
          <w:rStyle w:val="Code"/>
        </w:rPr>
        <w:t>)</w:t>
      </w:r>
      <w:r w:rsidR="004B2707">
        <w:t xml:space="preserve">ausgeführt, die einen Datensatz entgegennimmt und den transformierten Datensatz zurückliefert. Die Transformation beruht dabei auf den gelernten Parameter der </w:t>
      </w:r>
      <w:proofErr w:type="gramStart"/>
      <w:r w:rsidR="004B2707" w:rsidRPr="004B2707">
        <w:rPr>
          <w:rStyle w:val="Code"/>
        </w:rPr>
        <w:t>fit(</w:t>
      </w:r>
      <w:proofErr w:type="gramEnd"/>
      <w:r w:rsidR="004B2707" w:rsidRPr="004B2707">
        <w:rPr>
          <w:rStyle w:val="Code"/>
        </w:rPr>
        <w:t>)</w:t>
      </w:r>
      <w:r w:rsidR="004B2707">
        <w:t xml:space="preserve">-Methode. Alternativ kann auch die Methode </w:t>
      </w:r>
      <w:r w:rsidR="004B2707" w:rsidRPr="004B2707">
        <w:rPr>
          <w:rStyle w:val="Code"/>
        </w:rPr>
        <w:t>fit_</w:t>
      </w:r>
      <w:proofErr w:type="gramStart"/>
      <w:r w:rsidR="004B2707" w:rsidRPr="004B2707">
        <w:rPr>
          <w:rStyle w:val="Code"/>
        </w:rPr>
        <w:t>transform(</w:t>
      </w:r>
      <w:proofErr w:type="gramEnd"/>
      <w:r w:rsidR="004B2707" w:rsidRPr="004B2707">
        <w:rPr>
          <w:rStyle w:val="Code"/>
        </w:rPr>
        <w:t>)</w:t>
      </w:r>
      <w:r w:rsidR="004B2707">
        <w:t xml:space="preserve"> genutzt werden, die dem aufeinanderfolgenden Aufruf der beiden Methoden entspricht.</w:t>
      </w:r>
      <w:r w:rsidR="005C75D3">
        <w:t xml:space="preserve"> Zu guter Letzt sind Prädiktoren Estimatoren, die in der Lage sind auf Basis gegebener Datenpunkte Vorhersagen zu treffen. Alle Prädiktoren besitzen hierfür die Methode </w:t>
      </w:r>
      <w:proofErr w:type="gramStart"/>
      <w:r w:rsidR="005C75D3" w:rsidRPr="005C75D3">
        <w:rPr>
          <w:rStyle w:val="Code"/>
        </w:rPr>
        <w:t>predict(</w:t>
      </w:r>
      <w:proofErr w:type="gramEnd"/>
      <w:r w:rsidR="005C75D3" w:rsidRPr="005C75D3">
        <w:rPr>
          <w:rStyle w:val="Code"/>
        </w:rPr>
        <w:t>)</w:t>
      </w:r>
      <w:r w:rsidR="005C75D3">
        <w:rPr>
          <w:rStyle w:val="Code"/>
          <w:rFonts w:ascii="Times New Roman" w:hAnsi="Times New Roman" w:cs="Times New Roman"/>
        </w:rPr>
        <w:t>, welche einen Satz an Datenpunkte</w:t>
      </w:r>
      <w:r w:rsidR="008D188E">
        <w:rPr>
          <w:rStyle w:val="Code"/>
          <w:rFonts w:ascii="Times New Roman" w:hAnsi="Times New Roman" w:cs="Times New Roman"/>
        </w:rPr>
        <w:t>n</w:t>
      </w:r>
      <w:r w:rsidR="005C75D3">
        <w:rPr>
          <w:rStyle w:val="Code"/>
          <w:rFonts w:ascii="Times New Roman" w:hAnsi="Times New Roman" w:cs="Times New Roman"/>
        </w:rPr>
        <w:t xml:space="preserve"> entgegennimmt und einen Satz entsprechender Vorhersagen zurückliefert. Außerdem besitzen alle Prädiktoren die Methode </w:t>
      </w:r>
      <w:proofErr w:type="gramStart"/>
      <w:r w:rsidR="005C75D3" w:rsidRPr="0028112E">
        <w:rPr>
          <w:rStyle w:val="Code"/>
        </w:rPr>
        <w:t>score(</w:t>
      </w:r>
      <w:proofErr w:type="gramEnd"/>
      <w:r w:rsidR="005C75D3" w:rsidRPr="0028112E">
        <w:rPr>
          <w:rStyle w:val="Code"/>
        </w:rPr>
        <w:t>)</w:t>
      </w:r>
      <w:r w:rsidR="005C75D3">
        <w:rPr>
          <w:rStyle w:val="Code"/>
          <w:rFonts w:ascii="Times New Roman" w:hAnsi="Times New Roman" w:cs="Times New Roman"/>
        </w:rPr>
        <w:t xml:space="preserve">, über welche </w:t>
      </w:r>
      <w:r w:rsidR="00FD51CE">
        <w:rPr>
          <w:rStyle w:val="Code"/>
          <w:rFonts w:ascii="Times New Roman" w:hAnsi="Times New Roman" w:cs="Times New Roman"/>
        </w:rPr>
        <w:t>die Vorhersagequalität des Prädiktors über einen Testdatensatz und unter der Nutzung verschiedener Metriken ermittelt werden kann</w:t>
      </w:r>
      <w:r w:rsidR="006F45C0">
        <w:rPr>
          <w:rStyle w:val="Code"/>
          <w:rFonts w:ascii="Times New Roman" w:hAnsi="Times New Roman" w:cs="Times New Roman"/>
        </w:rPr>
        <w:t xml:space="preserve">. Nötige Hyperparamter werden bei allen Klassen über den Objekt-Konstruktor gesetzt. </w:t>
      </w:r>
      <w:r w:rsidR="000E34B0">
        <w:rPr>
          <w:rStyle w:val="Code"/>
          <w:rFonts w:ascii="Times New Roman" w:hAnsi="Times New Roman" w:cs="Times New Roman"/>
        </w:rPr>
        <w:t xml:space="preserve"> </w:t>
      </w:r>
      <w:sdt>
        <w:sdtPr>
          <w:rPr>
            <w:rStyle w:val="Code"/>
            <w:rFonts w:ascii="Times New Roman" w:hAnsi="Times New Roman" w:cs="Times New Roman"/>
          </w:rPr>
          <w:alias w:val="To edit, see citavi.com/edit"/>
          <w:tag w:val="CitaviPlaceholder#241a2f77-3eba-4dfe-8b4a-86dd37d346e5"/>
          <w:id w:val="-1326203950"/>
          <w:placeholder>
            <w:docPart w:val="DefaultPlaceholder_-1854013440"/>
          </w:placeholder>
        </w:sdtPr>
        <w:sdtContent>
          <w:r w:rsidR="000E34B0">
            <w:rPr>
              <w:rStyle w:val="Code"/>
              <w:rFonts w:ascii="Times New Roman" w:hAnsi="Times New Roman" w:cs="Times New Roman"/>
            </w:rPr>
            <w:fldChar w:fldCharType="begin"/>
          </w:r>
          <w:r w:rsidR="00B47840">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MDYwYWZjLTJhNWEtNGM0Yy1iNWQxLTllODQwZjljOTRhM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3LTI3VDE3OjI0OjQ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2Nl0ifV19LCJUYWciOiJDaXRhdmlQbGFjZWhvbGRlciMyNDFhMmY3Ny0zZWJhLTRkZmUtOGI0YS04NmRkMzdkMzQ2ZTUiLCJUZXh0IjoiWzEwLCBTLiA2Nl0iLCJXQUlWZXJzaW9uIjoiNi4xNC4wLjAifQ==}</w:instrText>
          </w:r>
          <w:r w:rsidR="000E34B0">
            <w:rPr>
              <w:rStyle w:val="Code"/>
              <w:rFonts w:ascii="Times New Roman" w:hAnsi="Times New Roman" w:cs="Times New Roman"/>
            </w:rPr>
            <w:fldChar w:fldCharType="separate"/>
          </w:r>
          <w:r w:rsidR="00E530E3">
            <w:rPr>
              <w:rStyle w:val="Code"/>
              <w:rFonts w:ascii="Times New Roman" w:hAnsi="Times New Roman" w:cs="Times New Roman"/>
            </w:rPr>
            <w:t>[10, S. 66]</w:t>
          </w:r>
          <w:r w:rsidR="000E34B0">
            <w:rPr>
              <w:rStyle w:val="Code"/>
              <w:rFonts w:ascii="Times New Roman" w:hAnsi="Times New Roman" w:cs="Times New Roman"/>
            </w:rPr>
            <w:fldChar w:fldCharType="end"/>
          </w:r>
        </w:sdtContent>
      </w:sdt>
      <w:r w:rsidR="00FD51CE">
        <w:rPr>
          <w:rStyle w:val="Code"/>
          <w:rFonts w:ascii="Times New Roman" w:hAnsi="Times New Roman" w:cs="Times New Roman"/>
        </w:rPr>
        <w:t>.</w:t>
      </w:r>
    </w:p>
    <w:p w14:paraId="5CED0753" w14:textId="7ECF6090" w:rsidR="008B41B5" w:rsidRPr="002400BC" w:rsidRDefault="00C65479" w:rsidP="008B079B">
      <w:pPr>
        <w:rPr>
          <w:color w:val="70AD47" w:themeColor="accent6"/>
        </w:rPr>
      </w:pPr>
      <w:r>
        <w:rPr>
          <w:rStyle w:val="Code"/>
          <w:rFonts w:ascii="Times New Roman" w:hAnsi="Times New Roman" w:cs="Times New Roman"/>
        </w:rPr>
        <w:t xml:space="preserve">Eine Abfolge von Transformern und ein abschließender beliebiger Estimator können außerdem als wiederverwendbare </w:t>
      </w:r>
      <w:r w:rsidRPr="008D188E">
        <w:rPr>
          <w:rStyle w:val="Code"/>
          <w:rFonts w:ascii="Times New Roman" w:hAnsi="Times New Roman" w:cs="Times New Roman"/>
          <w:i/>
          <w:iCs/>
        </w:rPr>
        <w:t>Pipeline</w:t>
      </w:r>
      <w:r>
        <w:rPr>
          <w:rStyle w:val="Code"/>
          <w:rFonts w:ascii="Times New Roman" w:hAnsi="Times New Roman" w:cs="Times New Roman"/>
        </w:rPr>
        <w:t xml:space="preserve"> definiert und abgespeichert werden. Wobei sich diese anschließend wie ein einziger Estimator verhält. Damit können bspw. alle benötigten Vorverarbeitungsschritte und eine anschließende Klassifikation zusammengefasst werden.</w:t>
      </w:r>
      <w:r w:rsidR="00CD7A30">
        <w:rPr>
          <w:rStyle w:val="Code"/>
          <w:rFonts w:ascii="Times New Roman" w:hAnsi="Times New Roman" w:cs="Times New Roman"/>
        </w:rPr>
        <w:t xml:space="preserve"> Bei </w:t>
      </w:r>
      <w:r w:rsidR="00685BC9">
        <w:rPr>
          <w:rStyle w:val="Code"/>
          <w:rFonts w:ascii="Times New Roman" w:hAnsi="Times New Roman" w:cs="Times New Roman"/>
        </w:rPr>
        <w:t>Bedarf</w:t>
      </w:r>
      <w:r w:rsidR="00CD7A30">
        <w:rPr>
          <w:rStyle w:val="Code"/>
          <w:rFonts w:ascii="Times New Roman" w:hAnsi="Times New Roman" w:cs="Times New Roman"/>
        </w:rPr>
        <w:t xml:space="preserve"> können weitere Informationen zu Funktionen und Objekten von scikit-learn über die Dokumentation unter </w:t>
      </w:r>
      <w:sdt>
        <w:sdtPr>
          <w:rPr>
            <w:rStyle w:val="Code"/>
            <w:rFonts w:ascii="Times New Roman" w:hAnsi="Times New Roman" w:cs="Times New Roman"/>
          </w:rPr>
          <w:alias w:val="To edit, see citavi.com/edit"/>
          <w:tag w:val="CitaviPlaceholder#30ad005a-84ef-4dbf-ac92-e2107c03c1dd"/>
          <w:id w:val="428241368"/>
          <w:placeholder>
            <w:docPart w:val="DefaultPlaceholder_-1854013440"/>
          </w:placeholder>
        </w:sdtPr>
        <w:sdtContent>
          <w:r w:rsidR="00CD7A30">
            <w:rPr>
              <w:rStyle w:val="Code"/>
              <w:rFonts w:ascii="Times New Roman" w:hAnsi="Times New Roman" w:cs="Times New Roman"/>
            </w:rPr>
            <w:fldChar w:fldCharType="begin"/>
          </w:r>
          <w:r w:rsidR="00397052">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jU2MDY5LTczMGQtNDc4ZS05YWU3LWQwNDAwZGI3OTYxNCIsIlJhbmdlTGVuZ3RoIjo0LCJSZWZlcmVuY2VJZCI6IjI3YWYzMTdkLTlmOTEtNDA0Ni04NDE5LTExYTE3Y2VjYzY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MYXN0TmFtZSI6InNjaWtpdC1sZWFybiIsIlByb3RlY3RlZCI6ZmFsc2UsIlNleCI6MCwiQ3JlYXRlZEJ5IjoiX0xlbm5pIEtvZXBwZXIiLCJDcmVhdGVkT24iOiIyMDIzLTA2LTI1VDE0OjM3OjIwIiwiTW9kaWZpZWRCeSI6Il9MZW5uaSBLb2VwcGVyIiwiSWQiOiI5NDk2ZTMxMC1lYjZlLTRkNjktOWQ3Yi0xNjNjMTJlZDJkMmEiLCJNb2RpZmllZE9uIjoiMjAyMy0wNi0yNVQxNDozNzoyMC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Npa2l0LWxlYXJuLm9yZy9zdGFibGUvIiwiVXJpU3RyaW5nIjoiaHR0cHM6Ly9zY2lraXQtbGVhcm4ub3JnL3N0YWJsZ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}</w:instrText>
          </w:r>
          <w:r w:rsidR="00CD7A30">
            <w:rPr>
              <w:rStyle w:val="Code"/>
              <w:rFonts w:ascii="Times New Roman" w:hAnsi="Times New Roman" w:cs="Times New Roman"/>
            </w:rPr>
            <w:fldChar w:fldCharType="separate"/>
          </w:r>
          <w:r w:rsidR="00397052">
            <w:rPr>
              <w:rStyle w:val="Code"/>
              <w:rFonts w:ascii="Times New Roman" w:hAnsi="Times New Roman" w:cs="Times New Roman"/>
            </w:rPr>
            <w:t>[23]</w:t>
          </w:r>
          <w:r w:rsidR="00CD7A30">
            <w:rPr>
              <w:rStyle w:val="Code"/>
              <w:rFonts w:ascii="Times New Roman" w:hAnsi="Times New Roman" w:cs="Times New Roman"/>
            </w:rPr>
            <w:fldChar w:fldCharType="end"/>
          </w:r>
        </w:sdtContent>
      </w:sdt>
      <w:r w:rsidR="00CD7A30">
        <w:rPr>
          <w:rStyle w:val="Code"/>
          <w:rFonts w:ascii="Times New Roman" w:hAnsi="Times New Roman" w:cs="Times New Roman"/>
        </w:rPr>
        <w:t xml:space="preserve"> bezogen werden.</w:t>
      </w:r>
    </w:p>
    <w:p w14:paraId="07485910" w14:textId="3C03933A" w:rsidR="007B71BC" w:rsidRDefault="00C7776F" w:rsidP="007B71BC">
      <w:pPr>
        <w:pStyle w:val="berschrift3"/>
      </w:pPr>
      <w:bookmarkStart w:id="48" w:name="_Toc141460748"/>
      <w:r>
        <w:lastRenderedPageBreak/>
        <w:t xml:space="preserve">Keras und </w:t>
      </w:r>
      <w:r w:rsidR="00551F6C">
        <w:t>Tensor</w:t>
      </w:r>
      <w:r w:rsidR="00F77FEB">
        <w:t>F</w:t>
      </w:r>
      <w:r w:rsidR="00551F6C">
        <w:t>low</w:t>
      </w:r>
      <w:bookmarkEnd w:id="48"/>
      <w:r w:rsidR="00551F6C">
        <w:t xml:space="preserve"> </w:t>
      </w:r>
    </w:p>
    <w:p w14:paraId="022303AD" w14:textId="1018F297" w:rsidR="00647866" w:rsidRDefault="00713E17" w:rsidP="00563D5B">
      <w:r w:rsidRPr="006F655A">
        <w:rPr>
          <w:i/>
          <w:iCs/>
        </w:rPr>
        <w:t>Keras</w:t>
      </w:r>
      <w:r w:rsidRPr="00713E17">
        <w:t xml:space="preserve"> ist eine open-source Deep-Learning-Bibliothek, die es erlaubt</w:t>
      </w:r>
      <w:r>
        <w:t xml:space="preserve"> alle möglichen Arten von neuronalen Netzen zu entwerfen, zu trainieren, auszuwerten und auszuführen. Seit Veröffentlichung der Referenzimplementierung im Jahr 2015 zählt Keras aufgrund ihrer Benutzerfreundlichkeit </w:t>
      </w:r>
      <w:r w:rsidR="00647866">
        <w:t>und</w:t>
      </w:r>
      <w:r>
        <w:t xml:space="preserve"> Flexibilität zu den </w:t>
      </w:r>
      <w:r w:rsidR="00E05563">
        <w:t>verbreitetsten</w:t>
      </w:r>
      <w:r>
        <w:t xml:space="preserve"> Bibliotheken für das Deep-Learning mit Python.</w:t>
      </w:r>
      <w:r w:rsidR="00647866">
        <w:t xml:space="preserve"> Einsteigern kommt hierbei zugute, dass die API von Keras an vielen Stellen durch die scikit-learn-API beeinflusst ist.</w:t>
      </w:r>
      <w:r w:rsidR="00647866" w:rsidRPr="00647866">
        <w:t xml:space="preserve"> </w:t>
      </w:r>
      <w:r w:rsidR="00647866">
        <w:t xml:space="preserve">Für die aufwendigen Berechnungen, welche insbesondere mit dem Training tiefer neuronaler Netze einhergehen, ist die Referenzimplementierung von Keras auf ein zusätzliches Rechen-Backend angewiesen. Ein solches wird beispielsweise durch </w:t>
      </w:r>
      <w:r w:rsidR="00647866" w:rsidRPr="008B079B">
        <w:rPr>
          <w:i/>
          <w:iCs/>
        </w:rPr>
        <w:t>TensorFlow</w:t>
      </w:r>
      <w:r w:rsidR="00647866">
        <w:t xml:space="preserve"> bereitgestellt </w:t>
      </w:r>
      <w:sdt>
        <w:sdtPr>
          <w:alias w:val="To edit, see citavi.com/edit"/>
          <w:tag w:val="CitaviPlaceholder#087b76fe-60a8-4393-b278-f3b3b3d36e99"/>
          <w:id w:val="26453130"/>
          <w:placeholder>
            <w:docPart w:val="DefaultPlaceholder_-1854013440"/>
          </w:placeholder>
        </w:sdtPr>
        <w:sdtContent>
          <w:r w:rsidR="00647866">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ODFiNzg2LTUyY2ItNGFjZC1iYzdiLWY2YzA0Zjk1ZDY1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3IiwiU3RhcnRQYWdlIjp7IiRpZCI6IjUiLCIkdHlwZSI6IlN3aXNzQWNhZGVtaWMuUGFnZU51bWJlciwgU3dpc3NBY2FkZW1pYyIsIklzRnVsbHlOdW1lcmljIjp0cnVlLCJOdW1iZXIiOjI5NywiTnVtYmVyaW5nVHlwZSI6MCwiTnVtZXJhbFN5c3RlbSI6MCwiT3JpZ2luYWxTdHJpbmciOiIyOTciLCJQcmV0dHlTdHJpbmciOiIyO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dmLl0ifV19LCJUYWciOiJDaXRhdmlQbGFjZWhvbGRlciMwODdiNzZmZS02MGE4LTQzOTMtYjI3OC1mM2IzYjNkMzZlOTkiLCJUZXh0IjoiWzEwLCBTLiAyOTdmLl0iLCJXQUlWZXJzaW9uIjoiNi4xNC4wLjAifQ==}</w:instrText>
          </w:r>
          <w:r w:rsidR="00647866">
            <w:fldChar w:fldCharType="separate"/>
          </w:r>
          <w:r w:rsidR="00E530E3">
            <w:t>[10, S. 297f.]</w:t>
          </w:r>
          <w:r w:rsidR="00647866">
            <w:fldChar w:fldCharType="end"/>
          </w:r>
        </w:sdtContent>
      </w:sdt>
      <w:r w:rsidR="00647866">
        <w:t>.</w:t>
      </w:r>
      <w:r>
        <w:t xml:space="preserve"> </w:t>
      </w:r>
    </w:p>
    <w:p w14:paraId="4F074D6C" w14:textId="6E50653A" w:rsidR="00563D5B" w:rsidRDefault="00E3228B" w:rsidP="00563D5B">
      <w:r>
        <w:t xml:space="preserve">Bei </w:t>
      </w:r>
      <w:r w:rsidR="006109D0" w:rsidRPr="006109D0">
        <w:t xml:space="preserve">TensorFlow </w:t>
      </w:r>
      <w:r>
        <w:t>handelt es sich um eine Bibliothek</w:t>
      </w:r>
      <w:r w:rsidR="006109D0" w:rsidRPr="006109D0">
        <w:t xml:space="preserve"> für numerische</w:t>
      </w:r>
      <w:r w:rsidR="006109D0">
        <w:t xml:space="preserve"> Berechnungen</w:t>
      </w:r>
      <w:r w:rsidR="006109D0" w:rsidRPr="006109D0">
        <w:t xml:space="preserve"> und</w:t>
      </w:r>
      <w:r w:rsidR="006109D0">
        <w:t xml:space="preserve"> datenstromgetriebene Programmierung</w:t>
      </w:r>
      <w:r w:rsidR="00197D84">
        <w:t xml:space="preserve">, </w:t>
      </w:r>
      <w:r w:rsidR="006109D0">
        <w:t>die</w:t>
      </w:r>
      <w:r w:rsidR="00197D84">
        <w:t xml:space="preserve"> sich</w:t>
      </w:r>
      <w:r w:rsidR="006109D0">
        <w:t xml:space="preserve"> durch ihre hohe Effizienz und Anpassbarkeit </w:t>
      </w:r>
      <w:r w:rsidR="00197D84">
        <w:t>auszeichnet</w:t>
      </w:r>
      <w:r w:rsidR="006109D0">
        <w:t xml:space="preserve">. TensorFlow wurde durch das Google-Brain-Team entwickelt und ist inzwischen Basis für </w:t>
      </w:r>
      <w:r w:rsidR="008B079B">
        <w:t>eine Vielzahl an</w:t>
      </w:r>
      <w:r w:rsidR="006109D0">
        <w:t xml:space="preserve"> Google-Services mit umfangreichen Rechenanforderungen</w:t>
      </w:r>
      <w:r w:rsidR="000D1611">
        <w:t xml:space="preserve"> </w:t>
      </w:r>
      <w:sdt>
        <w:sdtPr>
          <w:alias w:val="To edit, see citavi.com/edit"/>
          <w:tag w:val="CitaviPlaceholder#defa1eda-0e77-41ce-a9a9-ce54a838bd7c"/>
          <w:id w:val="837429281"/>
          <w:placeholder>
            <w:docPart w:val="DefaultPlaceholder_-1854013440"/>
          </w:placeholder>
        </w:sdtPr>
        <w:sdtContent>
          <w:r w:rsidR="000D1611">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MjUzZTE2LWQ3MWMtNDVkZS1iNmFmLThmZmQ1YjExZmQz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5IiwiU3RhcnRQYWdlIjp7IiRpZCI6IjUiLCIkdHlwZSI6IlN3aXNzQWNhZGVtaWMuUGFnZU51bWJlciwgU3dpc3NBY2FkZW1pYyIsIklzRnVsbHlOdW1lcmljIjp0cnVlLCJOdW1iZXIiOjM3OSwiTnVtYmVyaW5nVHlwZSI6MCwiTnVtZXJhbFN5c3RlbSI6MCwiT3JpZ2luYWxTdHJpbmciOiIzNzkiLCJQcmV0dHlTdHJpbmciOiIzNz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zc5XSJ9XX0sIlRhZyI6IkNpdGF2aVBsYWNlaG9sZGVyI2RlZmExZWRhLTBlNzctNDFjZS1hOWE5LWNlNTRhODM4YmQ3YyIsIlRleHQiOiJbMTAsIFMuIDM3OV0iLCJXQUlWZXJzaW9uIjoiNi4xNC4wLjAifQ==}</w:instrText>
          </w:r>
          <w:r w:rsidR="000D1611">
            <w:fldChar w:fldCharType="separate"/>
          </w:r>
          <w:r w:rsidR="00E530E3">
            <w:t>[10, S. 379]</w:t>
          </w:r>
          <w:r w:rsidR="000D1611">
            <w:fldChar w:fldCharType="end"/>
          </w:r>
        </w:sdtContent>
      </w:sdt>
      <w:r w:rsidR="006109D0">
        <w:t>.</w:t>
      </w:r>
      <w:r w:rsidR="005752C8">
        <w:t xml:space="preserve"> </w:t>
      </w:r>
      <w:r w:rsidR="00E05563">
        <w:t>Seit Version 2 bringt TensorFlow seine eigene Keras-Implementierung (</w:t>
      </w:r>
      <w:proofErr w:type="gramStart"/>
      <w:r w:rsidR="00E05563">
        <w:t>tf.keras</w:t>
      </w:r>
      <w:proofErr w:type="gramEnd"/>
      <w:r w:rsidR="00E05563">
        <w:t>) mit</w:t>
      </w:r>
      <w:r w:rsidR="008B079B">
        <w:t xml:space="preserve"> sich</w:t>
      </w:r>
      <w:r w:rsidR="00E05563">
        <w:t xml:space="preserve">, </w:t>
      </w:r>
      <w:r w:rsidR="008B079B">
        <w:t>welche</w:t>
      </w:r>
      <w:r w:rsidR="00E05563">
        <w:t xml:space="preserve"> die Referenzimplementierung um einige nützliche Zusatzfeatures</w:t>
      </w:r>
      <w:r w:rsidR="008B079B">
        <w:t xml:space="preserve">, unter anderem zur Datenvorverarbeitung, erweitert. Außerdem bietet TensorFlow unter bestimmten Voraussetzungen auch die Möglichkeit Berechnungen auf einer oder mehreren GPUs durchzuführen, wodurch insbesondere das Training von Neuronalen Netzen beschleunigt werden kann </w:t>
      </w:r>
      <w:sdt>
        <w:sdtPr>
          <w:alias w:val="To edit, see citavi.com/edit"/>
          <w:tag w:val="CitaviPlaceholder#e37d140a-91c5-4c01-a85f-ecf2cc08f8f6"/>
          <w:id w:val="270606047"/>
          <w:placeholder>
            <w:docPart w:val="DefaultPlaceholder_-1854013440"/>
          </w:placeholder>
        </w:sdtPr>
        <w:sdtContent>
          <w:r w:rsidR="008B079B">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jk5YjFiLTQ2MWUtNGQyZS1hNzFlLTM0MGU1Mjk1MzQ0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c3IiwiU3RhcnRQYWdlIjp7IiRpZCI6IjUiLCIkdHlwZSI6IlN3aXNzQWNhZGVtaWMuUGFnZU51bWJlciwgU3dpc3NBY2FkZW1pYyIsIklzRnVsbHlOdW1lcmljIjp0cnVlLCJOdW1iZXIiOjI3NywiTnVtYmVyaW5nVHlwZSI6MCwiTnVtZXJhbFN5c3RlbSI6MCwiT3JpZ2luYWxTdHJpbmciOiIyNzciLCJQcmV0dHlTdHJpbmciOiIyNz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NzdmLl0ifV19LCJUYWciOiJDaXRhdmlQbGFjZWhvbGRlciNlMzdkMTQwYS05MWM1LTRjMDEtYTg1Zi1lY2YyY2MwOGY4ZjYiLCJUZXh0IjoiWzEwLCBTLiAyNzdmLl0iLCJXQUlWZXJzaW9uIjoiNi4xNC4wLjAifQ==}</w:instrText>
          </w:r>
          <w:r w:rsidR="008B079B">
            <w:fldChar w:fldCharType="separate"/>
          </w:r>
          <w:r w:rsidR="00E530E3">
            <w:t>[10, S. 277f.]</w:t>
          </w:r>
          <w:r w:rsidR="008B079B">
            <w:fldChar w:fldCharType="end"/>
          </w:r>
        </w:sdtContent>
      </w:sdt>
      <w:r w:rsidR="008B079B">
        <w:t xml:space="preserve">. </w:t>
      </w:r>
    </w:p>
    <w:p w14:paraId="5452300C" w14:textId="7B9B379C" w:rsidR="003B7F09" w:rsidRPr="006109D0" w:rsidRDefault="00A473E5" w:rsidP="00563D5B">
      <w:r>
        <w:t xml:space="preserve">Für einen tieferen Überblick über TensorFlow sei an dieser Stelle auf die zugehörige </w:t>
      </w:r>
      <w:r w:rsidR="009348FA">
        <w:t>Webseite</w:t>
      </w:r>
      <w:r w:rsidR="00EA6476">
        <w:t xml:space="preserve"> unter </w:t>
      </w:r>
      <w:sdt>
        <w:sdtPr>
          <w:alias w:val="To edit, see citavi.com/edit"/>
          <w:tag w:val="CitaviPlaceholder#d1021bd8-3ab7-409b-9244-cfb01ab1ea3d"/>
          <w:id w:val="-1172946579"/>
          <w:placeholder>
            <w:docPart w:val="DefaultPlaceholder_-1854013440"/>
          </w:placeholder>
        </w:sdtPr>
        <w:sdtContent>
          <w:r w:rsidR="009348FA">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zBiNGZkLWU1YzgtNGViZi05MjFlLTI5ZjA0ZGE2MGEyYyIsIlJhbmdlTGVuZ3RoIjo0LCJSZWZlcmVuY2VJZCI6ImNmYzE4OTI5LTQxMzQtNDIwNC1hNmY3LWI3MjVhMDMzM2U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dGVuc29yZmxvdy5vcmcvIiwiVXJpU3RyaW5nIjoiaHR0cHM6Ly93d3cudGVuc29yZmxvdy5vcmcv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}</w:instrText>
          </w:r>
          <w:r w:rsidR="009348FA">
            <w:fldChar w:fldCharType="separate"/>
          </w:r>
          <w:r w:rsidR="00397052">
            <w:t>[24]</w:t>
          </w:r>
          <w:r w:rsidR="009348FA">
            <w:fldChar w:fldCharType="end"/>
          </w:r>
        </w:sdtContent>
      </w:sdt>
      <w:r>
        <w:t xml:space="preserve"> verwiesen. </w:t>
      </w:r>
      <w:r w:rsidR="00EA6476">
        <w:t xml:space="preserve">In Bezug auf Keras können </w:t>
      </w:r>
      <w:r w:rsidR="00EA6476">
        <w:rPr>
          <w:rStyle w:val="Code"/>
          <w:rFonts w:ascii="Times New Roman" w:hAnsi="Times New Roman" w:cs="Times New Roman"/>
        </w:rPr>
        <w:t>weitere Informationen zu</w:t>
      </w:r>
      <w:r w:rsidR="007160F1">
        <w:rPr>
          <w:rStyle w:val="Code"/>
          <w:rFonts w:ascii="Times New Roman" w:hAnsi="Times New Roman" w:cs="Times New Roman"/>
        </w:rPr>
        <w:t xml:space="preserve"> den verwendeten</w:t>
      </w:r>
      <w:r w:rsidR="00EA6476">
        <w:rPr>
          <w:rStyle w:val="Code"/>
          <w:rFonts w:ascii="Times New Roman" w:hAnsi="Times New Roman" w:cs="Times New Roman"/>
        </w:rPr>
        <w:t xml:space="preserve"> Funktionen und Objekten</w:t>
      </w:r>
      <w:r w:rsidR="007160F1">
        <w:rPr>
          <w:rStyle w:val="Code"/>
          <w:rFonts w:ascii="Times New Roman" w:hAnsi="Times New Roman" w:cs="Times New Roman"/>
        </w:rPr>
        <w:t xml:space="preserve"> bei Bedarf</w:t>
      </w:r>
      <w:r w:rsidR="00EA6476">
        <w:rPr>
          <w:rStyle w:val="Code"/>
          <w:rFonts w:ascii="Times New Roman" w:hAnsi="Times New Roman" w:cs="Times New Roman"/>
        </w:rPr>
        <w:t xml:space="preserve"> über die API-Dokumentation unter </w:t>
      </w:r>
      <w:sdt>
        <w:sdtPr>
          <w:rPr>
            <w:rStyle w:val="Code"/>
            <w:rFonts w:ascii="Times New Roman" w:hAnsi="Times New Roman" w:cs="Times New Roman"/>
          </w:rPr>
          <w:alias w:val="To edit, see citavi.com/edit"/>
          <w:tag w:val="CitaviPlaceholder#161af9a3-9635-432b-a9dc-ef18bcc5c8d2"/>
          <w:id w:val="-383415718"/>
          <w:placeholder>
            <w:docPart w:val="DefaultPlaceholder_-1854013440"/>
          </w:placeholder>
        </w:sdtPr>
        <w:sdtContent>
          <w:r w:rsidR="009348FA">
            <w:rPr>
              <w:rStyle w:val="Code"/>
              <w:rFonts w:ascii="Times New Roman" w:hAnsi="Times New Roman" w:cs="Times New Roman"/>
            </w:rPr>
            <w:fldChar w:fldCharType="begin"/>
          </w:r>
          <w:r w:rsidR="00397052">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EwMjY3LWQzY2YtNDRkOS04OTRhLWIyOTUxYjA2ZjFiNSIsIlJhbmdlTGVuZ3RoIjo0LCJSZWZlcmVuY2VJZCI6ImEwNTJkMDA4LTU0ZTYtNDkzZC1hNTVhLWYwMDhlNjk1NjI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tlcmFzIiwiUHJvdGVjdGVkIjpmYWxzZSwiU2V4IjowLCJDcmVhdGVkQnkiOiJfTGVubmkgS29lcHBlciIsIkNyZWF0ZWRPbiI6IjIwMjMtMDYtMjlUMTI6MDE6MzMiLCJNb2RpZmllZEJ5IjoiX0xlbm5pIEtvZXBwZXIiLCJJZCI6Ijk3ODhiMGE1LTkyYmMtNDRhYy1hNWUxLTM5MDFlYTNjZGFmNyIsIk1vZGlmaWVkT24iOiIyMDIzLTA2LTI5VDEyOjAx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rZXJhcy5pby9hcGkvIiwiVXJpU3RyaW5nIjoiaHR0cHM6Ly9rZXJhcy5pby9hcGk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}</w:instrText>
          </w:r>
          <w:r w:rsidR="009348FA">
            <w:rPr>
              <w:rStyle w:val="Code"/>
              <w:rFonts w:ascii="Times New Roman" w:hAnsi="Times New Roman" w:cs="Times New Roman"/>
            </w:rPr>
            <w:fldChar w:fldCharType="separate"/>
          </w:r>
          <w:r w:rsidR="00397052">
            <w:rPr>
              <w:rStyle w:val="Code"/>
              <w:rFonts w:ascii="Times New Roman" w:hAnsi="Times New Roman" w:cs="Times New Roman"/>
            </w:rPr>
            <w:t>[25]</w:t>
          </w:r>
          <w:r w:rsidR="009348FA">
            <w:rPr>
              <w:rStyle w:val="Code"/>
              <w:rFonts w:ascii="Times New Roman" w:hAnsi="Times New Roman" w:cs="Times New Roman"/>
            </w:rPr>
            <w:fldChar w:fldCharType="end"/>
          </w:r>
        </w:sdtContent>
      </w:sdt>
      <w:r w:rsidR="00EA6476">
        <w:rPr>
          <w:rStyle w:val="Code"/>
          <w:rFonts w:ascii="Times New Roman" w:hAnsi="Times New Roman" w:cs="Times New Roman"/>
        </w:rPr>
        <w:t xml:space="preserve"> bezogen werden.</w:t>
      </w:r>
    </w:p>
    <w:p w14:paraId="4B8488B1" w14:textId="33133A13" w:rsidR="00BD43D5" w:rsidRDefault="00BD43D5" w:rsidP="00BD43D5">
      <w:pPr>
        <w:pStyle w:val="berschrift1"/>
      </w:pPr>
      <w:bookmarkStart w:id="49" w:name="_Toc141460749"/>
      <w:r>
        <w:lastRenderedPageBreak/>
        <w:t>Verwandte Arbeiten</w:t>
      </w:r>
      <w:bookmarkEnd w:id="49"/>
    </w:p>
    <w:p w14:paraId="4FEE14B4" w14:textId="7E7A9551" w:rsidR="00BD43D5" w:rsidRDefault="00BD43D5" w:rsidP="00BD43D5">
      <w:pPr>
        <w:pStyle w:val="berschrift2"/>
      </w:pPr>
      <w:bookmarkStart w:id="50" w:name="_Toc141460750"/>
      <w:r>
        <w:t xml:space="preserve">Vorangegangene </w:t>
      </w:r>
      <w:r w:rsidR="00B76819">
        <w:t>Abschlussarbeiten</w:t>
      </w:r>
      <w:bookmarkEnd w:id="50"/>
    </w:p>
    <w:p w14:paraId="7C2B29A6" w14:textId="4EDF1975" w:rsidR="0028039B" w:rsidRDefault="0028039B" w:rsidP="0028039B">
      <w:r>
        <w:t xml:space="preserve">Dieser Arbeit gehen drei </w:t>
      </w:r>
      <w:r w:rsidR="00661A8C">
        <w:t xml:space="preserve">Abschlussarbeiten voraus, welche sich ebenfalls mit dem Themenfeld </w:t>
      </w:r>
      <w:r w:rsidR="00661A8C" w:rsidRPr="005C2477">
        <w:rPr>
          <w:i/>
          <w:iCs/>
        </w:rPr>
        <w:t xml:space="preserve">Klassifizierung von Verkehrsteilnehmern </w:t>
      </w:r>
      <w:r w:rsidR="005C2477">
        <w:rPr>
          <w:i/>
          <w:iCs/>
        </w:rPr>
        <w:t>basierend auf</w:t>
      </w:r>
      <w:r w:rsidR="005C2477" w:rsidRPr="005C2477">
        <w:rPr>
          <w:i/>
          <w:iCs/>
        </w:rPr>
        <w:t xml:space="preserve"> Positionsdaten</w:t>
      </w:r>
      <w:r w:rsidR="00E1040E">
        <w:rPr>
          <w:i/>
          <w:iCs/>
        </w:rPr>
        <w:t xml:space="preserve"> </w:t>
      </w:r>
      <w:r w:rsidR="00E1040E" w:rsidRPr="00E1040E">
        <w:t xml:space="preserve">im </w:t>
      </w:r>
      <w:r w:rsidR="00E1040E">
        <w:t>Zuge der erweiterten Umfeldwahrnehmung autonomer Fahrzeuge</w:t>
      </w:r>
      <w:r w:rsidR="005C2477">
        <w:t xml:space="preserve"> befasst haben.</w:t>
      </w:r>
      <w:r w:rsidR="00635417">
        <w:t xml:space="preserve"> Nachfolgend w</w:t>
      </w:r>
      <w:r w:rsidR="005B6FBC">
        <w:t>erden</w:t>
      </w:r>
      <w:r w:rsidR="005763AA">
        <w:t xml:space="preserve"> die wichtigsten </w:t>
      </w:r>
      <w:r w:rsidR="00241712">
        <w:t xml:space="preserve">Erkenntnisse </w:t>
      </w:r>
      <w:r w:rsidR="000152ED">
        <w:t>aber auch die Grenzen dieser Arbeiten aufgezeigt.</w:t>
      </w:r>
    </w:p>
    <w:p w14:paraId="10ACA02E" w14:textId="6872EC1B" w:rsidR="00A75D66" w:rsidRDefault="002567D5" w:rsidP="00677032">
      <w:r>
        <w:t xml:space="preserve">Die Bachelorarbeit </w:t>
      </w:r>
      <w:r w:rsidR="003B75C3">
        <w:t>von</w:t>
      </w:r>
      <w:r w:rsidR="00D1293B">
        <w:t xml:space="preserve"> Recep Furgan</w:t>
      </w:r>
      <w:r w:rsidR="00E56548">
        <w:t xml:space="preserve"> Torlak </w:t>
      </w:r>
      <w:sdt>
        <w:sdtPr>
          <w:alias w:val="To edit, see citavi.com/edit"/>
          <w:tag w:val="CitaviPlaceholder#9ef47fc2-8eba-443d-8d23-b41e3d39e602"/>
          <w:id w:val="549647158"/>
          <w:placeholder>
            <w:docPart w:val="DefaultPlaceholder_-1854013440"/>
          </w:placeholder>
        </w:sdtPr>
        <w:sdtContent>
          <w:r w:rsidR="00E56548">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DhmMmRkLWI0ZWMtNGNjNy05ODdiLWZjNTNiOWMyOGRiOC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l0ifV19LCJUYWciOiJDaXRhdmlQbGFjZWhvbGRlciM5ZWY0N2ZjMi04ZWJhLTQ0M2QtOGQyMy1iNDFlM2QzOWU2MDIiLCJUZXh0IjoiWzI2XSIsIldBSVZlcnNpb24iOiI2LjE0LjAuMCJ9}</w:instrText>
          </w:r>
          <w:r w:rsidR="00E56548">
            <w:fldChar w:fldCharType="separate"/>
          </w:r>
          <w:r w:rsidR="00397052">
            <w:t>[26]</w:t>
          </w:r>
          <w:r w:rsidR="00E56548">
            <w:fldChar w:fldCharType="end"/>
          </w:r>
        </w:sdtContent>
      </w:sdt>
      <w:r w:rsidR="003B75C3">
        <w:t xml:space="preserve"> </w:t>
      </w:r>
      <w:r w:rsidR="000C5DB0">
        <w:t xml:space="preserve">aus dem Jahr 2022 </w:t>
      </w:r>
      <w:r w:rsidR="00583AF8">
        <w:t>bildet im Wesentlichen d</w:t>
      </w:r>
      <w:r w:rsidR="00BF788D">
        <w:t xml:space="preserve">en Grundstein </w:t>
      </w:r>
      <w:r w:rsidR="00583AF8">
        <w:t xml:space="preserve">für die späteren Arbeiten. </w:t>
      </w:r>
      <w:r w:rsidR="00A75D66">
        <w:t>D</w:t>
      </w:r>
      <w:r w:rsidR="005B5B65">
        <w:t xml:space="preserve">ie Arbeit setzt sich </w:t>
      </w:r>
      <w:r w:rsidR="00D468E7">
        <w:t xml:space="preserve">mit verschiedenen Möglichkeiten der Datengewinnung auseinander, wobei der Fokus </w:t>
      </w:r>
      <w:r w:rsidR="00830169">
        <w:t xml:space="preserve">auf der Abfrage von Positionsdaten aus der Verkehrssimulation </w:t>
      </w:r>
      <w:r w:rsidR="00830169" w:rsidRPr="00D8746E">
        <w:rPr>
          <w:i/>
          <w:iCs/>
        </w:rPr>
        <w:t>CARLA</w:t>
      </w:r>
      <w:r w:rsidR="00830169">
        <w:t xml:space="preserve"> liegt</w:t>
      </w:r>
      <w:r w:rsidR="00842FC0">
        <w:t xml:space="preserve">, für die </w:t>
      </w:r>
      <w:r w:rsidR="00082E82">
        <w:t>im Zuge der Arbeit</w:t>
      </w:r>
      <w:r w:rsidR="001C6560">
        <w:t xml:space="preserve"> auch</w:t>
      </w:r>
      <w:r w:rsidR="00082E82">
        <w:t xml:space="preserve"> eine Python-API umgesetzt </w:t>
      </w:r>
      <w:r w:rsidR="001C6560">
        <w:t>wurde</w:t>
      </w:r>
      <w:r w:rsidR="00082E82">
        <w:t>.</w:t>
      </w:r>
      <w:r w:rsidR="00830169">
        <w:t xml:space="preserve"> </w:t>
      </w:r>
      <w:r w:rsidR="00AD7836">
        <w:t xml:space="preserve">Auch </w:t>
      </w:r>
      <w:r w:rsidR="004103B0">
        <w:t xml:space="preserve">Möglichkeiten reale Daten zu </w:t>
      </w:r>
      <w:r w:rsidR="007C3663">
        <w:t>gewinnen</w:t>
      </w:r>
      <w:r w:rsidR="002D42B3">
        <w:t xml:space="preserve"> und simulierte Daten </w:t>
      </w:r>
      <w:r w:rsidR="00CB069F">
        <w:t>realistischer zu machen</w:t>
      </w:r>
      <w:r w:rsidR="007C3663">
        <w:t>,</w:t>
      </w:r>
      <w:r w:rsidR="004103B0">
        <w:t xml:space="preserve"> werden</w:t>
      </w:r>
      <w:r w:rsidR="00FC221A">
        <w:t xml:space="preserve"> in der Arbeit</w:t>
      </w:r>
      <w:r w:rsidR="00CB069F">
        <w:t xml:space="preserve"> aufgeführt</w:t>
      </w:r>
      <w:r w:rsidR="004103B0">
        <w:t>.</w:t>
      </w:r>
      <w:r w:rsidR="007C3663">
        <w:t xml:space="preserve"> Außerdem beschäftigte sich Torlak </w:t>
      </w:r>
      <w:r w:rsidR="009E32D3">
        <w:t xml:space="preserve">mit der </w:t>
      </w:r>
      <w:r w:rsidR="00C749AA">
        <w:t>Berechnung</w:t>
      </w:r>
      <w:r w:rsidR="009E32D3">
        <w:t xml:space="preserve"> von Bewegungsinformationen </w:t>
      </w:r>
      <w:r w:rsidR="0018415E">
        <w:t>aus den</w:t>
      </w:r>
      <w:r w:rsidR="00C749AA">
        <w:t xml:space="preserve"> ermittelten</w:t>
      </w:r>
      <w:r w:rsidR="0018415E">
        <w:t xml:space="preserve"> Positionsdaten</w:t>
      </w:r>
      <w:r w:rsidR="003E5EC1">
        <w:t xml:space="preserve">, </w:t>
      </w:r>
      <w:r w:rsidR="0071186D">
        <w:t>welche</w:t>
      </w:r>
      <w:r w:rsidR="00C749AA">
        <w:t xml:space="preserve"> später</w:t>
      </w:r>
      <w:r w:rsidR="0071186D">
        <w:t xml:space="preserve"> zur Klassifikation genutzt werden sollen. Die Klassifikation selbst ist jedoch kein Teil der Arbeit</w:t>
      </w:r>
      <w:r w:rsidR="00E56548">
        <w:t>.</w:t>
      </w:r>
    </w:p>
    <w:p w14:paraId="05644B1D" w14:textId="5C198507" w:rsidR="005707FB" w:rsidRDefault="00D1293B" w:rsidP="00645437">
      <w:r>
        <w:t xml:space="preserve">Maximilian </w:t>
      </w:r>
      <w:r w:rsidR="007B380C">
        <w:t xml:space="preserve">Sohl </w:t>
      </w:r>
      <w:r w:rsidR="008C1D1B">
        <w:t>knüpft in seiner Bachelorarbeit</w:t>
      </w:r>
      <w:r w:rsidR="007B380C">
        <w:t xml:space="preserve"> </w:t>
      </w:r>
      <w:sdt>
        <w:sdtPr>
          <w:alias w:val="To edit, see citavi.com/edit"/>
          <w:tag w:val="CitaviPlaceholder#0b03eaed-a794-46a1-bd4d-d5a2b253ec6c"/>
          <w:id w:val="-893966898"/>
          <w:placeholder>
            <w:docPart w:val="DefaultPlaceholder_-1854013440"/>
          </w:placeholder>
        </w:sdtPr>
        <w:sdtContent>
          <w:r w:rsidR="007B380C">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jBiY2IzLTdlM2ItNDhjNi1iYmY0LTQ3Mjk2MTdmZWZiYSIsIlJhbmdlTGVuZ3RoIjo0LCJSZWZlcmVuY2VJZCI6IjY3NDBiOWE1LTYxNWYtNGNiOC1hN2FiLTkwZTc2YWUzZTk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1pbGlhbiIsIkxhc3ROYW1lIjoiU29obCIsIlByb3RlY3RlZCI6ZmFsc2UsIlNleCI6MiwiQ3JlYXRlZEJ5IjoiX0xlbm5pIEtvZXBwZXIiLCJDcmVhdGVkT24iOiIyMDIzLTA1LTMxVDE1OjA3OjQzIiwiTW9kaWZpZWRCeSI6Il9MZW5uaSBLb2VwcGVyIiwiSWQiOiI2OGRlMDNiNy05YmZkLTRkODItOTYwZS00ODQ4ODljYzkzYjMiLCJNb2RpZmllZE9uIjoiMjAyMy0wNS0zMVQxNTowNzo0My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I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}</w:instrText>
          </w:r>
          <w:r w:rsidR="007B380C">
            <w:fldChar w:fldCharType="separate"/>
          </w:r>
          <w:r w:rsidR="00397052">
            <w:t>[27]</w:t>
          </w:r>
          <w:r w:rsidR="007B380C">
            <w:fldChar w:fldCharType="end"/>
          </w:r>
        </w:sdtContent>
      </w:sdt>
      <w:r w:rsidR="00E23687">
        <w:t xml:space="preserve">, </w:t>
      </w:r>
      <w:r w:rsidR="001A1EDE">
        <w:t>ebenfalls</w:t>
      </w:r>
      <w:r w:rsidR="00E23687">
        <w:t xml:space="preserve"> aus dem Jahr 2022,</w:t>
      </w:r>
      <w:r w:rsidR="008C1D1B">
        <w:t xml:space="preserve"> direkt an die Arbeit </w:t>
      </w:r>
      <w:r w:rsidR="00E23687">
        <w:t xml:space="preserve">von Torlak an. </w:t>
      </w:r>
      <w:r w:rsidR="004F7BF5">
        <w:t xml:space="preserve">Er nutzt </w:t>
      </w:r>
      <w:r w:rsidR="00225638">
        <w:t xml:space="preserve">hierbei </w:t>
      </w:r>
      <w:r w:rsidR="000B15E4">
        <w:t xml:space="preserve">die aus der Verkehrssimulation CARLA gewonnenen </w:t>
      </w:r>
      <w:r>
        <w:t>Daten,</w:t>
      </w:r>
      <w:r w:rsidR="00960969">
        <w:t xml:space="preserve"> </w:t>
      </w:r>
      <w:r w:rsidR="00225638">
        <w:t>um</w:t>
      </w:r>
      <w:r w:rsidR="007B380C">
        <w:t xml:space="preserve"> die Leistung von</w:t>
      </w:r>
      <w:r w:rsidR="00225638">
        <w:t xml:space="preserve"> drei </w:t>
      </w:r>
      <w:r w:rsidR="00000FA5">
        <w:t xml:space="preserve">verschiedene Klassifikationsverfahren </w:t>
      </w:r>
      <w:r w:rsidR="005707FB">
        <w:t>zu evaluieren. Bei diesen handelt es sich um</w:t>
      </w:r>
      <w:r w:rsidR="00D53351">
        <w:t xml:space="preserve"> die Verfahren</w:t>
      </w:r>
      <w:r w:rsidR="005707FB">
        <w:t xml:space="preserve"> </w:t>
      </w:r>
      <w:r w:rsidR="00D53351" w:rsidRPr="007B380C">
        <w:rPr>
          <w:i/>
          <w:iCs/>
          <w:color w:val="70AD47" w:themeColor="accent6"/>
        </w:rPr>
        <w:t>Support-Vector-Machine</w:t>
      </w:r>
      <w:r w:rsidR="00D53351">
        <w:t xml:space="preserve">, </w:t>
      </w:r>
      <w:r w:rsidR="00D53351" w:rsidRPr="007B380C">
        <w:rPr>
          <w:i/>
          <w:iCs/>
          <w:color w:val="70AD47" w:themeColor="accent6"/>
        </w:rPr>
        <w:t xml:space="preserve">Decision-Tree </w:t>
      </w:r>
      <w:r w:rsidR="00D53351" w:rsidRPr="009744C1">
        <w:t>und</w:t>
      </w:r>
      <w:r w:rsidR="00D53351">
        <w:rPr>
          <w:i/>
          <w:iCs/>
        </w:rPr>
        <w:t xml:space="preserve"> </w:t>
      </w:r>
      <w:r w:rsidR="009744C1" w:rsidRPr="007B380C">
        <w:rPr>
          <w:i/>
          <w:iCs/>
          <w:color w:val="70AD47" w:themeColor="accent6"/>
        </w:rPr>
        <w:t>K-Nearest-Neighbours</w:t>
      </w:r>
      <w:r w:rsidR="009744C1">
        <w:rPr>
          <w:i/>
          <w:iCs/>
        </w:rPr>
        <w:t xml:space="preserve">. </w:t>
      </w:r>
      <w:r w:rsidR="00EC6D82" w:rsidRPr="00EC6D82">
        <w:t xml:space="preserve">Hierbei sollten </w:t>
      </w:r>
      <w:r w:rsidR="009E705E">
        <w:t xml:space="preserve">die Klassifikatoren </w:t>
      </w:r>
      <w:r w:rsidR="00EC6D82" w:rsidRPr="00EC6D82">
        <w:t xml:space="preserve">auf Basis verschieden stark verrauschter Positionsdaten bis zu fünf Fahrzeugklassen </w:t>
      </w:r>
      <w:r w:rsidR="001A1EDE">
        <w:t xml:space="preserve">zu </w:t>
      </w:r>
      <w:r w:rsidR="009E705E">
        <w:t>unterscheiden lernen</w:t>
      </w:r>
      <w:r w:rsidR="00BF03C8">
        <w:t xml:space="preserve">, allerdings stellte sich im Verlauf der Arbeit heraus, dass </w:t>
      </w:r>
      <w:r w:rsidR="00645437">
        <w:t>auf Basis der Simulation höchstens drei Klassen</w:t>
      </w:r>
      <w:r w:rsidR="008B4CB5">
        <w:t xml:space="preserve"> (Fußgänger, Fahrradfahrer und motorisiertes Fahrzeug)</w:t>
      </w:r>
      <w:r w:rsidR="00645437">
        <w:t xml:space="preserve"> unterschieden werden können.</w:t>
      </w:r>
      <w:r w:rsidR="003C07F9">
        <w:t xml:space="preserve"> </w:t>
      </w:r>
      <w:r w:rsidR="00A509E4">
        <w:t xml:space="preserve">Vor der Klassifikation </w:t>
      </w:r>
      <w:r w:rsidR="00343DFE">
        <w:t>wurden</w:t>
      </w:r>
      <w:r w:rsidR="001268CE">
        <w:t>,</w:t>
      </w:r>
      <w:r w:rsidR="008B4CB5">
        <w:t xml:space="preserve"> </w:t>
      </w:r>
      <w:r w:rsidR="00A509E4">
        <w:t xml:space="preserve">die </w:t>
      </w:r>
      <w:r w:rsidR="007C55D9">
        <w:t>über ein festes Zeitintervall</w:t>
      </w:r>
      <w:r w:rsidR="000A4A20">
        <w:t xml:space="preserve"> von einer Minute</w:t>
      </w:r>
      <w:r w:rsidR="007C55D9">
        <w:t xml:space="preserve"> gesammelten Positionsdaten </w:t>
      </w:r>
      <w:r w:rsidR="002853ED">
        <w:t xml:space="preserve">in lange Eingabevektoren weiterverarbeitet, die </w:t>
      </w:r>
      <w:r w:rsidR="00180EE7">
        <w:t>die Bewegung der Verkehrsteilnehmer innerhalb dieses Intervalls repräsentier</w:t>
      </w:r>
      <w:r w:rsidR="00663CC6">
        <w:t xml:space="preserve">en. Eine Merkmalsreduktion fand </w:t>
      </w:r>
      <w:r w:rsidR="00035AC8">
        <w:t xml:space="preserve">nicht statt. </w:t>
      </w:r>
      <w:r>
        <w:t xml:space="preserve">Bei der anschließenden Klassifikation wurden die besten Ergebnisse </w:t>
      </w:r>
      <w:r w:rsidR="0069723E">
        <w:t>durch</w:t>
      </w:r>
      <w:r>
        <w:t xml:space="preserve"> die</w:t>
      </w:r>
      <w:r w:rsidR="00703D8F">
        <w:t xml:space="preserve"> SVM erzielt, welche eine</w:t>
      </w:r>
      <w:r w:rsidR="00343DFE">
        <w:t>n</w:t>
      </w:r>
      <w:r w:rsidR="00703D8F">
        <w:t xml:space="preserve"> </w:t>
      </w:r>
      <w:r w:rsidR="00343DFE">
        <w:t>Accuracy-Wert</w:t>
      </w:r>
      <w:r w:rsidR="00AF76F3">
        <w:t xml:space="preserve"> von 93,9% auf</w:t>
      </w:r>
      <w:r>
        <w:t xml:space="preserve"> den</w:t>
      </w:r>
      <w:r w:rsidR="00AF76F3">
        <w:t xml:space="preserve"> unverrauschten Daten</w:t>
      </w:r>
      <w:r w:rsidR="0023665F">
        <w:t xml:space="preserve"> </w:t>
      </w:r>
      <w:r w:rsidR="00013784">
        <w:t>erreichen</w:t>
      </w:r>
      <w:r w:rsidR="00EF60F7">
        <w:t xml:space="preserve"> konnte. </w:t>
      </w:r>
      <w:r w:rsidR="00332A12">
        <w:t xml:space="preserve">Ein Verrauschen der </w:t>
      </w:r>
      <w:r w:rsidR="00013784">
        <w:t>Daten,</w:t>
      </w:r>
      <w:r w:rsidR="00332A12">
        <w:t xml:space="preserve"> um diese vermeintlich realistischer zu machen</w:t>
      </w:r>
      <w:r w:rsidR="00013784">
        <w:t>,</w:t>
      </w:r>
      <w:r w:rsidR="00332A12">
        <w:t xml:space="preserve"> </w:t>
      </w:r>
      <w:r w:rsidR="00690A82">
        <w:t>führte in allen Fällen zu einem starken Abfall der Qualität der Klassifikation</w:t>
      </w:r>
      <w:r w:rsidR="007B380C">
        <w:t>.</w:t>
      </w:r>
    </w:p>
    <w:p w14:paraId="75AD5605" w14:textId="1EBB48FD" w:rsidR="000A4A20" w:rsidRDefault="000774E7" w:rsidP="00645437">
      <w:r>
        <w:lastRenderedPageBreak/>
        <w:t>Auch</w:t>
      </w:r>
      <w:r w:rsidR="000E371D">
        <w:t xml:space="preserve"> Dietmar</w:t>
      </w:r>
      <w:r>
        <w:t xml:space="preserve"> </w:t>
      </w:r>
      <w:r w:rsidR="00D76C2B">
        <w:t>Fischer</w:t>
      </w:r>
      <w:r>
        <w:t xml:space="preserve"> fokussiert sich in seiner Masterarbeit</w:t>
      </w:r>
      <w:r w:rsidR="00D76C2B">
        <w:t xml:space="preserve"> </w:t>
      </w:r>
      <w:sdt>
        <w:sdtPr>
          <w:alias w:val="To edit, see citavi.com/edit"/>
          <w:tag w:val="CitaviPlaceholder#441de6ae-8a85-4962-9385-9d0351f748cd"/>
          <w:id w:val="-292983589"/>
          <w:placeholder>
            <w:docPart w:val="DefaultPlaceholder_-1854013440"/>
          </w:placeholder>
        </w:sdtPr>
        <w:sdtContent>
          <w:r w:rsidR="00D76C2B">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DJkYjUzLWYyMDktNDBlZC04MjUyLTJjNjUxZWQwOWM0MyIsIlJhbmdlTGVuZ3RoIjo0LCJSZWZlcmVuY2VJZCI6IjIyMGI3Y2RkLTI2NTYtNDNlMC1iODIyLWU1OTFkMWEwOTQ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lldG1hciIsIkxhc3ROYW1lIjoiRmlzY2hlciIsIlByb3RlY3RlZCI6ZmFsc2UsIlNleCI6MiwiQ3JlYXRlZEJ5IjoiX0xlbm5pIEtvZXBwZXIiLCJDcmVhdGVkT24iOiIyMDIzLTA1LTMxVDE1OjAzOjQ4IiwiTW9kaWZpZWRCeSI6Il9MZW5uaSBLb2VwcGVyIiwiSWQiOiJhZWE1Njg2MC0xMjMxLTQ1MWQtOTdjNy02NmFlNmM2OTUzMjMiLCJNb2RpZmllZE9uIjoiMjAyMy0wNS0zMVQxNTowMzo0OC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M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}</w:instrText>
          </w:r>
          <w:r w:rsidR="00D76C2B">
            <w:fldChar w:fldCharType="separate"/>
          </w:r>
          <w:r w:rsidR="00397052">
            <w:t>[28]</w:t>
          </w:r>
          <w:r w:rsidR="00D76C2B">
            <w:fldChar w:fldCharType="end"/>
          </w:r>
        </w:sdtContent>
      </w:sdt>
      <w:r>
        <w:t xml:space="preserve"> von 2023 primär auf die Nutzung von Daten, die </w:t>
      </w:r>
      <w:r w:rsidR="00D57212">
        <w:t xml:space="preserve">ohne Verfälschung </w:t>
      </w:r>
      <w:r>
        <w:t xml:space="preserve">der Verkehrssimulation CARLA entnommen wurden, um ein System zu entwickeln, welches durch </w:t>
      </w:r>
      <w:r w:rsidR="00E95B2A">
        <w:t>den Einsatz</w:t>
      </w:r>
      <w:r>
        <w:t xml:space="preserve"> von neuronalen Netzen dazu in der Lage ist Verkehrsteilnehmer in drei Typen (Fußgänger, Fahrradfahrer und motorisiertes Fahrzeug) und</w:t>
      </w:r>
      <w:r w:rsidR="000A4A20">
        <w:t xml:space="preserve"> zusätzlich</w:t>
      </w:r>
      <w:r>
        <w:t xml:space="preserve"> entsprechend ihrer Relevanz für den </w:t>
      </w:r>
      <w:r w:rsidRPr="000774E7">
        <w:rPr>
          <w:i/>
          <w:iCs/>
        </w:rPr>
        <w:t>Hero</w:t>
      </w:r>
      <w:r>
        <w:t xml:space="preserve"> (das eigene Fahrzeug) zu klassifizieren. </w:t>
      </w:r>
      <w:r w:rsidR="00E95B2A">
        <w:t xml:space="preserve">Dabei </w:t>
      </w:r>
      <w:r w:rsidR="00E3772C">
        <w:t>untersucht Fischer im Wesentlichen die Performanz zweier Arten von neuronalen Netzen: Zum einen von gewöhnlichen Feed-Forward-Netzen</w:t>
      </w:r>
      <w:r w:rsidR="00D57212">
        <w:t xml:space="preserve"> (FFN)</w:t>
      </w:r>
      <w:r w:rsidR="00E3772C">
        <w:t xml:space="preserve"> und zum anderen von </w:t>
      </w:r>
      <w:r w:rsidR="00E3772C" w:rsidRPr="00C64AA2">
        <w:rPr>
          <w:i/>
          <w:iCs/>
          <w:color w:val="70AD47" w:themeColor="accent6"/>
        </w:rPr>
        <w:t>Deep-Q-Learning-Netzen</w:t>
      </w:r>
      <w:r w:rsidR="00D57212" w:rsidRPr="00C64AA2">
        <w:rPr>
          <w:color w:val="70AD47" w:themeColor="accent6"/>
        </w:rPr>
        <w:t xml:space="preserve"> </w:t>
      </w:r>
      <w:r w:rsidR="00D57212">
        <w:t>(DQLN)</w:t>
      </w:r>
      <w:r w:rsidR="00E3772C">
        <w:t xml:space="preserve">. Letztere zählen anders als die übrigen erprobten Ansätze nicht mehr zu den </w:t>
      </w:r>
      <w:r w:rsidR="00E3772C" w:rsidRPr="00C64AA2">
        <w:t>überwachten</w:t>
      </w:r>
      <w:r w:rsidR="00E3772C">
        <w:t xml:space="preserve">, sondern zu den </w:t>
      </w:r>
      <w:r w:rsidR="00E3772C" w:rsidRPr="00C64AA2">
        <w:rPr>
          <w:color w:val="70AD47" w:themeColor="accent6"/>
        </w:rPr>
        <w:t>bestärkenden Lernverfahren</w:t>
      </w:r>
      <w:r w:rsidR="00E3772C" w:rsidRPr="00C64AA2">
        <w:t>.</w:t>
      </w:r>
      <w:r w:rsidR="000A4A20">
        <w:t xml:space="preserve"> </w:t>
      </w:r>
      <w:r w:rsidR="00FB1607">
        <w:t>Im Zuge</w:t>
      </w:r>
      <w:r w:rsidR="000A4A20">
        <w:t xml:space="preserve"> der Datenvorverarbeitung setzte Fischer anders als Sohl auf eine Reduktion der Eingabedimension auf 16 deskriptive Statistiken, welche die Bewegungsmerkmale des Verkehrsteilnehmers über ein</w:t>
      </w:r>
      <w:r w:rsidR="00993127">
        <w:t xml:space="preserve"> festes</w:t>
      </w:r>
      <w:r w:rsidR="000A4A20">
        <w:t xml:space="preserve"> Intervall von einer Minute zusammenfa</w:t>
      </w:r>
      <w:r w:rsidR="00EA3525">
        <w:t>s</w:t>
      </w:r>
      <w:r w:rsidR="000A4A20">
        <w:t xml:space="preserve">sen.  </w:t>
      </w:r>
      <w:r w:rsidR="00D57212">
        <w:t xml:space="preserve">Die Ergebnisse der Arbeit zeigen, dass der DQLN-Ansatz bei der Typklassifikation einen Accuracy-Wert von 90% auf den Simulationsdaten erreichen konnte. Das FFN erreichte </w:t>
      </w:r>
      <w:r w:rsidR="00EA3525">
        <w:t>93%. Darüber hinaus erprobte Fischer die Modelle mit einem kleinen Datensatz an realen Positionssequenzen</w:t>
      </w:r>
      <w:r w:rsidR="005F2E48">
        <w:t>, wobei zumindest das beste FFN einen guten Accuracy-Wert von</w:t>
      </w:r>
      <w:r w:rsidR="00D337E5">
        <w:t xml:space="preserve"> etwa</w:t>
      </w:r>
      <w:r w:rsidR="005F2E48">
        <w:t xml:space="preserve"> 90% erzielen konnte.</w:t>
      </w:r>
      <w:r w:rsidR="00EA3525">
        <w:t xml:space="preserve"> </w:t>
      </w:r>
      <w:r w:rsidR="00D337E5">
        <w:t xml:space="preserve">Der unternommene Versuch auch die Relevanz von anderen Fahrzeugen aus Sicht des Heros </w:t>
      </w:r>
      <w:r w:rsidR="00A718A3">
        <w:t>in Risikokategorien zu klassifizieren</w:t>
      </w:r>
      <w:r w:rsidR="00D337E5">
        <w:t xml:space="preserve">, hat zu keinen </w:t>
      </w:r>
      <w:r w:rsidR="00E629A5">
        <w:t>nennenswerten</w:t>
      </w:r>
      <w:r w:rsidR="00D337E5">
        <w:t xml:space="preserve"> Ergebnissen geführt.  </w:t>
      </w:r>
    </w:p>
    <w:p w14:paraId="296B4F3A" w14:textId="3E3B1B61" w:rsidR="009753F0" w:rsidRPr="00D76C2B" w:rsidRDefault="0084159F" w:rsidP="00645437">
      <w:pPr>
        <w:rPr>
          <w:lang w:val="en-GB"/>
        </w:rPr>
      </w:pPr>
      <w:r>
        <w:t xml:space="preserve">Anders als bei Fischer beschränkt sich </w:t>
      </w:r>
      <w:r w:rsidR="005E5719">
        <w:t>die vorliegende</w:t>
      </w:r>
      <w:r>
        <w:t xml:space="preserve"> Arbeit erneut lediglich auf die Klassifikation von Verkehrsteilnehmern in verschiedene Typen. </w:t>
      </w:r>
      <w:r w:rsidR="00D70D4F">
        <w:t xml:space="preserve">Im Gegensatz zu allen vorangegangenen Arbeiten legt </w:t>
      </w:r>
      <w:r>
        <w:t>diese jedoch</w:t>
      </w:r>
      <w:r w:rsidR="00D70D4F">
        <w:t xml:space="preserve"> den Fokus nicht mehr auf </w:t>
      </w:r>
      <w:r w:rsidR="00983CE1">
        <w:t>Simulationsdaten,</w:t>
      </w:r>
      <w:r w:rsidR="00D70D4F">
        <w:t xml:space="preserve"> die innerhalb von CARLA gewonnen wurden, sondern</w:t>
      </w:r>
      <w:r w:rsidR="006A59AF">
        <w:t xml:space="preserve"> komplett</w:t>
      </w:r>
      <w:r w:rsidR="00D70D4F">
        <w:t xml:space="preserve"> auf reale Daten, welche durch Teilnehmer des Straßenverkehrs erzeugt wurden</w:t>
      </w:r>
      <w:r w:rsidR="006A59AF" w:rsidRPr="006A59AF">
        <w:t xml:space="preserve"> </w:t>
      </w:r>
      <w:r w:rsidR="006A59AF">
        <w:t>und potenziell weiterer Vorverarbeitungen bedürfen. Des Weiteren soll erstmalig eine Unterscheidung verschiedener motorisierter Fahrzeuge untersucht werden</w:t>
      </w:r>
      <w:r w:rsidR="009753F0">
        <w:t xml:space="preserve">, wobei auch auf bisher nicht erprobte maschinelle Lernverfahren zurückgegriffen werden soll. </w:t>
      </w:r>
      <w:r w:rsidR="002E4E29" w:rsidRPr="00D76C2B">
        <w:rPr>
          <w:color w:val="FF0000"/>
          <w:lang w:val="en-GB"/>
        </w:rPr>
        <w:t xml:space="preserve">+ keine festen Zeitintervalle mehr, weil </w:t>
      </w:r>
      <w:r w:rsidR="001268CE" w:rsidRPr="00D76C2B">
        <w:rPr>
          <w:color w:val="FF0000"/>
          <w:lang w:val="en-GB"/>
        </w:rPr>
        <w:t>Nonsense</w:t>
      </w:r>
    </w:p>
    <w:p w14:paraId="74A7343E" w14:textId="1D47ACFD" w:rsidR="00BD43D5" w:rsidRPr="009753F0" w:rsidRDefault="00BD43D5" w:rsidP="00BD43D5">
      <w:pPr>
        <w:pStyle w:val="berschrift2"/>
        <w:rPr>
          <w:lang w:val="en-GB"/>
        </w:rPr>
      </w:pPr>
      <w:bookmarkStart w:id="51" w:name="_Toc141460751"/>
      <w:r w:rsidRPr="009753F0">
        <w:rPr>
          <w:lang w:val="en-GB"/>
        </w:rPr>
        <w:t xml:space="preserve">Vehicle Classification from Low-Frequency GPS </w:t>
      </w:r>
      <w:r w:rsidR="007B04DD" w:rsidRPr="009753F0">
        <w:rPr>
          <w:lang w:val="en-GB"/>
        </w:rPr>
        <w:t>D</w:t>
      </w:r>
      <w:r w:rsidRPr="009753F0">
        <w:rPr>
          <w:lang w:val="en-GB"/>
        </w:rPr>
        <w:t>ata with Recurrent Neural Networks</w:t>
      </w:r>
      <w:bookmarkEnd w:id="51"/>
    </w:p>
    <w:p w14:paraId="4BEAC871" w14:textId="4CFFAE91" w:rsidR="00114096" w:rsidRDefault="00D76C2B" w:rsidP="008F72D9">
      <w:pPr>
        <w:shd w:val="clear" w:color="auto" w:fill="FFFFFF" w:themeFill="background1"/>
      </w:pPr>
      <w:r w:rsidRPr="008201D2">
        <w:rPr>
          <w:lang w:val="en-GB"/>
        </w:rPr>
        <w:t xml:space="preserve">Die Arbeit </w:t>
      </w:r>
      <w:r w:rsidRPr="008201D2">
        <w:rPr>
          <w:i/>
          <w:iCs/>
          <w:lang w:val="en-GB"/>
        </w:rPr>
        <w:t xml:space="preserve">Vehicle Classification from Low-Frequency GPS Data with Recurrent Neural Networks </w:t>
      </w:r>
      <w:r w:rsidRPr="008201D2">
        <w:rPr>
          <w:lang w:val="en-GB"/>
        </w:rPr>
        <w:t xml:space="preserve">von Matteo Simoncini et. al. </w:t>
      </w:r>
      <w:sdt>
        <w:sdtPr>
          <w:alias w:val="To edit, see citavi.com/edit"/>
          <w:tag w:val="CitaviPlaceholder#cee1b711-2e2a-42e4-8c99-54e7ba17bbb0"/>
          <w:id w:val="-223138627"/>
          <w:placeholder>
            <w:docPart w:val="DefaultPlaceholder_-1854013440"/>
          </w:placeholder>
        </w:sdtPr>
        <w:sdtContent>
          <w:r>
            <w:fldChar w:fldCharType="begin"/>
          </w:r>
          <w:r w:rsidR="006A0306">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Y2M2ODkyLTdjMmUtNDgyMC05MmU2LWY3MDRiYzc4YWYz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w:instrText>
          </w:r>
          <w:r w:rsidR="006A0306" w:rsidRPr="006A0306">
            <w:instrText>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NlZTFiNzExLTJlMmEtNDJlNC04Yzk5LTU0ZTdiYTE3YmJiMCIsIlRleHQiOiJbMTRdIiwiV0FJVmVyc2lvbiI6IjYuMTQuMC4wIn0=}</w:instrText>
          </w:r>
          <w:r>
            <w:fldChar w:fldCharType="separate"/>
          </w:r>
          <w:r w:rsidR="0008262A">
            <w:t>[14]</w:t>
          </w:r>
          <w:r>
            <w:fldChar w:fldCharType="end"/>
          </w:r>
        </w:sdtContent>
      </w:sdt>
      <w:r w:rsidR="00D92E54">
        <w:t xml:space="preserve">, die im Jahr 2018 veröffentlicht wurde, </w:t>
      </w:r>
      <w:r w:rsidRPr="00D76C2B">
        <w:t xml:space="preserve">untersucht </w:t>
      </w:r>
      <w:r w:rsidR="00787891">
        <w:t>die Klassifikation von motorisierten Fahrzeugen in drei Kategorien</w:t>
      </w:r>
      <w:r w:rsidR="008F72D9">
        <w:t>:</w:t>
      </w:r>
      <w:r w:rsidR="00787891">
        <w:t xml:space="preserve"> </w:t>
      </w:r>
      <w:r w:rsidR="00114096" w:rsidRPr="00114096">
        <w:t>leichte</w:t>
      </w:r>
      <w:r w:rsidR="00114096">
        <w:t>,</w:t>
      </w:r>
      <w:r w:rsidR="00787891">
        <w:t xml:space="preserve"> </w:t>
      </w:r>
      <w:r w:rsidR="00114096" w:rsidRPr="00114096">
        <w:t>mittelschwere</w:t>
      </w:r>
      <w:r w:rsidR="00787891">
        <w:t xml:space="preserve">, und </w:t>
      </w:r>
      <w:r w:rsidR="00114096" w:rsidRPr="00114096">
        <w:lastRenderedPageBreak/>
        <w:t>schwere Fahrzeuge</w:t>
      </w:r>
      <w:r w:rsidR="008F72D9">
        <w:t>.</w:t>
      </w:r>
      <w:r w:rsidR="002B0028">
        <w:t xml:space="preserve"> </w:t>
      </w:r>
      <w:r w:rsidR="008F72D9">
        <w:t xml:space="preserve">Basis hierfür bilden niederfrequente </w:t>
      </w:r>
      <w:r w:rsidR="00787891">
        <w:t xml:space="preserve">GNSS-Sequenzen mit einem </w:t>
      </w:r>
      <w:r w:rsidR="008202A8">
        <w:t xml:space="preserve">variierendem </w:t>
      </w:r>
      <w:r w:rsidR="00787891">
        <w:t xml:space="preserve">Abtastintervall von </w:t>
      </w:r>
      <w:r w:rsidR="006F5A39">
        <w:t>durchschnittlich 90 Sekunden</w:t>
      </w:r>
      <w:r w:rsidR="002B0028">
        <w:t>.</w:t>
      </w:r>
      <w:r w:rsidR="00CD4423">
        <w:t xml:space="preserve"> </w:t>
      </w:r>
    </w:p>
    <w:p w14:paraId="112356F6" w14:textId="285AD4BA" w:rsidR="00787891" w:rsidRDefault="00CD4423" w:rsidP="00D76C2B">
      <w:pPr>
        <w:shd w:val="clear" w:color="auto" w:fill="FFFFFF" w:themeFill="background1"/>
      </w:pPr>
      <w:r>
        <w:t>Der zugrundeliegende Datensatz</w:t>
      </w:r>
      <w:r w:rsidR="00B440D1">
        <w:t xml:space="preserve"> ist äußerst umfangreich. Er </w:t>
      </w:r>
      <w:r>
        <w:t>umfasst in etwa eine Million Sequenzen, die durch insgesamt 55 Millionen GNSS-Punkte eine Strecke von etwa 56 Millionen gefahrenen Kilometern abbilden.</w:t>
      </w:r>
      <w:r w:rsidR="006F5A39">
        <w:t xml:space="preserve"> Die Sequenzen wurden so vorverarbeitet, dass für alle paarweisen GNSS-Punkte die</w:t>
      </w:r>
      <w:r w:rsidR="00EE6DFD">
        <w:t xml:space="preserve"> </w:t>
      </w:r>
      <w:r w:rsidR="006F5A39" w:rsidRPr="006F5A39">
        <w:rPr>
          <w:i/>
          <w:iCs/>
        </w:rPr>
        <w:t>gefahrene Strecke</w:t>
      </w:r>
      <w:r w:rsidR="006F5A39">
        <w:t xml:space="preserve">, die </w:t>
      </w:r>
      <w:r w:rsidR="00EE6DFD" w:rsidRPr="00EE6DFD">
        <w:rPr>
          <w:i/>
          <w:iCs/>
        </w:rPr>
        <w:t xml:space="preserve">direkte </w:t>
      </w:r>
      <w:r w:rsidR="002531E2">
        <w:rPr>
          <w:i/>
          <w:iCs/>
        </w:rPr>
        <w:t>Krähenflugdistanz</w:t>
      </w:r>
      <w:r w:rsidR="00EE6DFD" w:rsidRPr="00EE6DFD">
        <w:t xml:space="preserve">, </w:t>
      </w:r>
      <w:r w:rsidR="00EE6DFD">
        <w:t xml:space="preserve">die </w:t>
      </w:r>
      <w:r w:rsidR="00EE6DFD" w:rsidRPr="00EE6DFD">
        <w:rPr>
          <w:i/>
          <w:iCs/>
        </w:rPr>
        <w:t>verstrichene Zeit</w:t>
      </w:r>
      <w:r w:rsidR="00EE6DFD">
        <w:t xml:space="preserve">, die </w:t>
      </w:r>
      <w:r w:rsidR="00EE6DFD" w:rsidRPr="00EE6DFD">
        <w:rPr>
          <w:i/>
          <w:iCs/>
        </w:rPr>
        <w:t>Geschwindigkeit</w:t>
      </w:r>
      <w:r w:rsidR="00EE6DFD">
        <w:t xml:space="preserve"> und </w:t>
      </w:r>
      <w:r w:rsidR="00EE6DFD" w:rsidRPr="00EE6DFD">
        <w:rPr>
          <w:i/>
          <w:iCs/>
        </w:rPr>
        <w:t>Intervallgeschwindigkeit</w:t>
      </w:r>
      <w:r w:rsidR="00EE6DFD">
        <w:t xml:space="preserve">, die </w:t>
      </w:r>
      <w:r w:rsidR="00EE6DFD" w:rsidRPr="00EE6DFD">
        <w:rPr>
          <w:i/>
          <w:iCs/>
        </w:rPr>
        <w:t>Beschleunigung</w:t>
      </w:r>
      <w:r w:rsidR="00EE6DFD">
        <w:t xml:space="preserve"> und </w:t>
      </w:r>
      <w:r w:rsidR="00EE6DFD" w:rsidRPr="00EE6DFD">
        <w:rPr>
          <w:i/>
          <w:iCs/>
        </w:rPr>
        <w:t>Intervallbeschleunigung</w:t>
      </w:r>
      <w:r w:rsidR="00EE6DFD">
        <w:t xml:space="preserve"> sowie de</w:t>
      </w:r>
      <w:r w:rsidR="00114096">
        <w:t>r</w:t>
      </w:r>
      <w:r w:rsidR="00EE6DFD">
        <w:t xml:space="preserve"> </w:t>
      </w:r>
      <w:r w:rsidR="00EE6DFD" w:rsidRPr="00EE6DFD">
        <w:rPr>
          <w:i/>
          <w:iCs/>
        </w:rPr>
        <w:t>Straßentyp</w:t>
      </w:r>
      <w:r w:rsidR="00EE6DFD">
        <w:t xml:space="preserve"> vorlag. Globale Merkmale oder deskriptive Statistiken wurden nicht berechnet.</w:t>
      </w:r>
      <w:r w:rsidR="00C17868">
        <w:t xml:space="preserve"> Die für die Klassifikation verwendeten Sequenzen umfassten mindestens 20 Zeitschritte, was einem Zeitfenster von etwa 30 Minuten entspricht.</w:t>
      </w:r>
      <w:r w:rsidR="00917E4E">
        <w:t xml:space="preserve"> </w:t>
      </w:r>
    </w:p>
    <w:p w14:paraId="77ED7132" w14:textId="7510ED36" w:rsidR="00B3498B" w:rsidRDefault="006F5A39" w:rsidP="008C57B2">
      <w:r>
        <w:t>Für die Klassifikation wurden verschiedene Rekurrente Neuronale Netze</w:t>
      </w:r>
      <w:r w:rsidR="00AE661D">
        <w:t xml:space="preserve"> </w:t>
      </w:r>
      <w:r w:rsidR="00B440D1">
        <w:t>mit LSTM-Schichten entworfen. Dabei kamen auch reguläre Feed-Forward-Schichten zum Einsatz, die vor und nach den LSTM-Schichten platziert wurden, was den Autoren zufolge die Vorhersageleistung der Netze deutlich verstärkte.</w:t>
      </w:r>
      <w:r w:rsidR="00D900EE">
        <w:t xml:space="preserve"> Das beste Modell erreicht</w:t>
      </w:r>
      <w:r w:rsidR="0053384F">
        <w:t>e auf den Testdatensatz</w:t>
      </w:r>
      <w:r w:rsidR="00D900EE">
        <w:t xml:space="preserve"> eine </w:t>
      </w:r>
      <w:r w:rsidR="004F7457">
        <w:t xml:space="preserve">Trefferquote (Recall) von 85% für </w:t>
      </w:r>
      <w:r w:rsidR="008C57B2">
        <w:t>leichte</w:t>
      </w:r>
      <w:r w:rsidR="004F7457">
        <w:t xml:space="preserve"> und sogar 93% für </w:t>
      </w:r>
      <w:r w:rsidR="008C57B2">
        <w:t>schwere Fahrzeuge</w:t>
      </w:r>
      <w:r w:rsidR="004F7457">
        <w:t xml:space="preserve">. Allerdings hat das Modell Probleme in der Unterscheidung von </w:t>
      </w:r>
      <w:r w:rsidR="008C57B2">
        <w:t>mittelschweren und leichten Fahrzeugen, wodurch es für mittelschwere Fahrzeuge lediglich eine Trefferquote von 48% erzielen konnte.</w:t>
      </w:r>
      <w:r w:rsidR="00167399">
        <w:t xml:space="preserve"> </w:t>
      </w:r>
    </w:p>
    <w:p w14:paraId="1E144C7B" w14:textId="395D5C7F" w:rsidR="007B04DD" w:rsidRPr="004F37EA" w:rsidRDefault="00B3498B" w:rsidP="003F6879">
      <w:r>
        <w:t xml:space="preserve">Nichtsdestotrotz </w:t>
      </w:r>
      <w:r w:rsidR="002531E2">
        <w:t>zeigt</w:t>
      </w:r>
      <w:r w:rsidR="00EA6009">
        <w:t xml:space="preserve"> </w:t>
      </w:r>
      <w:r w:rsidR="002531E2">
        <w:t xml:space="preserve">die Arbeit, dass der Einsatz von RNNs durch ihre Fähigkeit sequenzielle Daten zu verarbeiten, ein vielversprechendes Verfahren für die </w:t>
      </w:r>
      <w:r w:rsidR="00196090">
        <w:t>Klassifikation</w:t>
      </w:r>
      <w:r w:rsidR="002531E2">
        <w:t xml:space="preserve"> von Fahrzeugen auf Basis von GNSS-Sequenzen ist.</w:t>
      </w:r>
      <w:r w:rsidR="00BD1E9C">
        <w:t xml:space="preserve"> </w:t>
      </w:r>
      <w:r w:rsidR="002531E2">
        <w:t xml:space="preserve">Die Autoren heben dabei in ihrem Fazit hervor, dass </w:t>
      </w:r>
      <w:r w:rsidR="00BD1E9C">
        <w:t xml:space="preserve">die Nutzung </w:t>
      </w:r>
      <w:r w:rsidR="00196090">
        <w:t>von höherfrequenten GNSS-Sequenzen</w:t>
      </w:r>
      <w:r w:rsidR="00BD1E9C">
        <w:t xml:space="preserve"> bei einem ähnlichen Ansatz</w:t>
      </w:r>
      <w:r w:rsidR="00196090">
        <w:t xml:space="preserve"> das Potenzial besitzt, die </w:t>
      </w:r>
      <w:r w:rsidR="00BD1E9C">
        <w:t>aufgezeigten</w:t>
      </w:r>
      <w:r w:rsidR="00196090">
        <w:t xml:space="preserve"> Schwächen zu überwinden und Fahrzeuge zuverlässiger und auch schneller zu klassifizieren.</w:t>
      </w:r>
      <w:r w:rsidR="00A94CDD">
        <w:t xml:space="preserve"> </w:t>
      </w:r>
    </w:p>
    <w:p w14:paraId="29752568" w14:textId="3C2437D0" w:rsidR="007B04DD" w:rsidRPr="00BD1E9C" w:rsidRDefault="007B04DD" w:rsidP="007B04DD">
      <w:pPr>
        <w:pStyle w:val="berschrift2"/>
        <w:rPr>
          <w:lang w:val="en-GB"/>
        </w:rPr>
      </w:pPr>
      <w:bookmarkStart w:id="52" w:name="_Toc141460752"/>
      <w:r w:rsidRPr="00BD1E9C">
        <w:rPr>
          <w:lang w:val="en-GB"/>
        </w:rPr>
        <w:t>Vehicle Classification using GPS Data</w:t>
      </w:r>
      <w:bookmarkEnd w:id="52"/>
    </w:p>
    <w:p w14:paraId="09D914EE" w14:textId="523E185A" w:rsidR="00001DF3" w:rsidRDefault="00061D00" w:rsidP="00161155">
      <w:r w:rsidRPr="00061D00">
        <w:t>Im Zuge ihrer Arbe</w:t>
      </w:r>
      <w:r>
        <w:t>it</w:t>
      </w:r>
      <w:r w:rsidRPr="00061D00">
        <w:t xml:space="preserve"> </w:t>
      </w:r>
      <w:r w:rsidRPr="00061D00">
        <w:rPr>
          <w:i/>
          <w:iCs/>
        </w:rPr>
        <w:t xml:space="preserve">Vehicle Classification </w:t>
      </w:r>
      <w:proofErr w:type="spellStart"/>
      <w:r w:rsidRPr="00061D00">
        <w:rPr>
          <w:i/>
          <w:iCs/>
        </w:rPr>
        <w:t>using</w:t>
      </w:r>
      <w:proofErr w:type="spellEnd"/>
      <w:r w:rsidRPr="00061D00">
        <w:rPr>
          <w:i/>
          <w:iCs/>
        </w:rPr>
        <w:t xml:space="preserve"> GPS Data</w:t>
      </w:r>
      <w:r w:rsidRPr="00061D00">
        <w:t xml:space="preserve"> </w:t>
      </w:r>
      <w:r>
        <w:t>setzten sich</w:t>
      </w:r>
      <w:r w:rsidRPr="00061D00">
        <w:t xml:space="preserve"> </w:t>
      </w:r>
      <w:proofErr w:type="spellStart"/>
      <w:r w:rsidRPr="00061D00">
        <w:t>Zhanbo</w:t>
      </w:r>
      <w:proofErr w:type="spellEnd"/>
      <w:r w:rsidRPr="00061D00">
        <w:t xml:space="preserve"> Sun und </w:t>
      </w:r>
      <w:proofErr w:type="spellStart"/>
      <w:r w:rsidRPr="00061D00">
        <w:t>Xuegang</w:t>
      </w:r>
      <w:proofErr w:type="spellEnd"/>
      <w:r w:rsidRPr="00061D00">
        <w:t xml:space="preserve"> Ban</w:t>
      </w:r>
      <w:r w:rsidR="00E530E3">
        <w:t xml:space="preserve"> </w:t>
      </w:r>
      <w:sdt>
        <w:sdtPr>
          <w:alias w:val="To edit, see citavi.com/edit"/>
          <w:tag w:val="CitaviPlaceholder#f1f6f578-abda-48b1-befb-88fe104849d4"/>
          <w:id w:val="-2146969542"/>
          <w:placeholder>
            <w:docPart w:val="DefaultPlaceholder_-1854013440"/>
          </w:placeholder>
        </w:sdtPr>
        <w:sdtContent>
          <w:r w:rsidR="00E530E3">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ZDQ0NmMyLWRkYmMtNDEyMi1hZmUxLTg4YzMxNjYyZDY5MCIsIlJhbmdlTGVuZ3RoIjo0LCJSZWZlcmVuY2VJZCI6IjRhNTJhOGUwLTdkZTctNGVmMi1hOTZiLWU4NTg2ZTc0YTY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ZnNidWVuYTQuanBnIiwiVXJpU3RyaW5nIjoiNGE1MmE4ZTAtN2RlNy00ZWYyLWE5NmItZTg1ODZlNzRhNjl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EyLjIwMTMiLCJEb2kiOiIxMC4xMDE2L2oudHJjLjIwMTMuMDkuMDE1IiwiRWRpdG9ycyI6W10sIkV2YWx1YXRpb25Db21wbGV4aXR5IjowLCJFdmFsdWF0aW9uU291cmNlVGV4dEZvcm1hdCI6MCwiR3JvdXBzIjpbeyIkaWQiOiIxM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3d3cuc2NpZW5jZWRpcmVjdC5jb20vc2NpZW5jZS9hcnRpY2xlL3BpaS9TMDk2ODA5MFgxMzAwMjA0MCIsIlVyaVN0cmluZyI6Imh0dHBzOi8vd3d3LnNjaWVuY2VkaXJlY3QuY29tL3NjaWVuY2UvYXJ0aWNsZS9waWkvUzA5NjgwOTBYMTMwMDIwND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0LTIwVDA4OjU2OjIzIiwiTW9kaWZpZWRCeSI6Il9MZW5uaSBLb2VwcGVyIiwiSWQiOiI4YmM1YTk2NC1mNGJhLTRmZjAtOGExMi0zNzgwYjEwMTk3ZWQiLCJNb2RpZmllZE9uIjoiMjAyMy0wNC0yMFQwODo1Njoy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0cmMuMjAxMy4wOS4wMTUiLCJVcmlTdHJpbmciOiJodHRwczovL2RvaS5vcmcvMTAuMTAxNi9qLnRyYy4yMDEzLjA5LjA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}</w:instrText>
          </w:r>
          <w:r w:rsidR="00E530E3">
            <w:fldChar w:fldCharType="separate"/>
          </w:r>
          <w:r w:rsidR="00397052">
            <w:t>[29]</w:t>
          </w:r>
          <w:r w:rsidR="00E530E3">
            <w:fldChar w:fldCharType="end"/>
          </w:r>
        </w:sdtContent>
      </w:sdt>
      <w:r>
        <w:t xml:space="preserve"> bereits im Jahr 2013 mit der Klassifikation von Fahrzeugen auf Basis von GNSS-Sequenzen</w:t>
      </w:r>
      <w:r w:rsidR="00C4253B">
        <w:t xml:space="preserve"> auseinander</w:t>
      </w:r>
      <w:r>
        <w:t>.</w:t>
      </w:r>
      <w:r w:rsidR="00C4253B">
        <w:t xml:space="preserve"> Untersucht wird hierbei ein binäres Klassifikationsproblem: Die Unterscheidung zwischen PKWs und LKWs, basierend auf einem Datensatz der 52 PKW- und 84 LKW-Sequenzen</w:t>
      </w:r>
      <w:r w:rsidR="004520EE">
        <w:t xml:space="preserve"> </w:t>
      </w:r>
      <w:r w:rsidR="008D6E97">
        <w:t xml:space="preserve">mit Längen von 15-20min </w:t>
      </w:r>
      <w:r w:rsidR="00C4253B">
        <w:t>umfasst.</w:t>
      </w:r>
      <w:r w:rsidR="00161155">
        <w:t xml:space="preserve"> Alle genutzten Sequenzen bilden lediglich Fahrten auf Zubringerstraßen ab, die mit einer Abtastrate von etwa drei Sekunden aufgenommen wurden. </w:t>
      </w:r>
    </w:p>
    <w:p w14:paraId="6832264C" w14:textId="3CADFAC4" w:rsidR="00DF64AC" w:rsidRDefault="00DF64AC" w:rsidP="007B04DD">
      <w:r>
        <w:lastRenderedPageBreak/>
        <w:t xml:space="preserve">Aus den Sequenzen </w:t>
      </w:r>
      <w:r w:rsidR="00161155">
        <w:t>wurden im Zuge der Arbeit</w:t>
      </w:r>
      <w:r>
        <w:t xml:space="preserve"> verschiedene globale Merkmale mit Geschwindigkeits- sowie Beschleunigungs-</w:t>
      </w:r>
      <w:r w:rsidR="00161155">
        <w:t xml:space="preserve"> und </w:t>
      </w:r>
      <w:r>
        <w:t xml:space="preserve">Verzögerungsbezug extrahiert. Anschließend wurden verschiedene Modelle zur Merkmalsauswahl (engl. </w:t>
      </w:r>
      <w:r w:rsidRPr="00DF64AC">
        <w:rPr>
          <w:i/>
          <w:iCs/>
        </w:rPr>
        <w:t>feature selction</w:t>
      </w:r>
      <w:r>
        <w:t xml:space="preserve">) und Klassifikation </w:t>
      </w:r>
      <w:r w:rsidR="008D6E97">
        <w:t>entwickelt und</w:t>
      </w:r>
      <w:r>
        <w:t xml:space="preserve"> deren Ergebnisse </w:t>
      </w:r>
      <w:r w:rsidR="00B12192">
        <w:t xml:space="preserve">veranschaulicht und </w:t>
      </w:r>
      <w:r w:rsidR="008D6E97">
        <w:t>ausgewertet</w:t>
      </w:r>
      <w:r>
        <w:t>.</w:t>
      </w:r>
      <w:r w:rsidR="00671681">
        <w:t xml:space="preserve"> Die Klassifikationsmodelle basierten hierbei auf Support-Vector-Machines mit quadratischen Kernel-Funktionen. </w:t>
      </w:r>
    </w:p>
    <w:p w14:paraId="29097189" w14:textId="0B5B4C30" w:rsidR="00C81726" w:rsidRPr="00B4404E" w:rsidRDefault="00671681" w:rsidP="007B04DD">
      <w:r>
        <w:t xml:space="preserve">Die Autoren heben </w:t>
      </w:r>
      <w:r w:rsidR="00001DF3">
        <w:t xml:space="preserve">hervor, dass Merkmale, die das Beschleunigungs- und Verzögerungsverhalten der Fahrzeuge abbilden, sich besser zur Klassifikation verschiedener motorisierter Fahrzeuge eignen als geschwindigkeitsbasierte Merkmale. </w:t>
      </w:r>
      <w:r>
        <w:t xml:space="preserve">Am effektivsten waren hierbei der Anteil von </w:t>
      </w:r>
      <w:r w:rsidR="00747E0C">
        <w:t>Beschleunigungs</w:t>
      </w:r>
      <w:r>
        <w:t xml:space="preserve">- und Verzögerungswerten über </w:t>
      </w:r>
      <m:oMath>
        <m:r>
          <w:rPr>
            <w:rFonts w:ascii="Cambria Math" w:hAnsi="Cambria Math"/>
          </w:rPr>
          <m:t>1</m:t>
        </m:r>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t xml:space="preserve"> </w:t>
      </w:r>
      <w:r w:rsidR="00747E0C">
        <w:t>und die Standardverteilung</w:t>
      </w:r>
      <w:r w:rsidR="00161155">
        <w:t>en</w:t>
      </w:r>
      <w:r w:rsidR="00747E0C">
        <w:t xml:space="preserve"> der Beschleunigung und Verzögerung. Unter der Nutzung dieser vier Merkmale konnte </w:t>
      </w:r>
      <w:r w:rsidR="00161155">
        <w:t xml:space="preserve">durch </w:t>
      </w:r>
      <w:r w:rsidR="00747E0C">
        <w:t xml:space="preserve">das beste SVM-Modell </w:t>
      </w:r>
      <w:r w:rsidR="00044927">
        <w:t>eine Fehlklassifizierungsrate von nur 4,2% (bzw. eine Accuracy von 95,8%) auf den Testdaten erreicht werden.</w:t>
      </w:r>
    </w:p>
    <w:p w14:paraId="4DC6A430" w14:textId="3CEAE2B5" w:rsidR="00BD43D5" w:rsidRDefault="006C000F" w:rsidP="00FD0C14">
      <w:pPr>
        <w:pStyle w:val="berschrift1"/>
      </w:pPr>
      <w:bookmarkStart w:id="53" w:name="_Toc141460753"/>
      <w:r>
        <w:lastRenderedPageBreak/>
        <w:t>Datengrundlage</w:t>
      </w:r>
      <w:bookmarkEnd w:id="53"/>
    </w:p>
    <w:p w14:paraId="3777B2A0" w14:textId="422E78F9" w:rsidR="00F2088B" w:rsidRPr="00F2088B" w:rsidRDefault="00D65AC9" w:rsidP="00F2088B">
      <w:pPr>
        <w:pStyle w:val="berschrift2"/>
      </w:pPr>
      <w:bookmarkStart w:id="54" w:name="_Toc141460754"/>
      <w:r>
        <w:t>Anforderungen</w:t>
      </w:r>
      <w:bookmarkEnd w:id="54"/>
    </w:p>
    <w:p w14:paraId="48F897A4" w14:textId="3C3961A1" w:rsidR="00AA28E5" w:rsidRDefault="0050017B" w:rsidP="00F2088B">
      <w:r>
        <w:t xml:space="preserve">Das Ziel dieser Arbeit ist die Erforschung der Klassifikation von Verkehrsteilnehmern auf Basis von sequenziellen GNSS-Koordinaten durch den Einsatz von maschinellen Lernverfahren. </w:t>
      </w:r>
      <w:r w:rsidR="00D65AC9">
        <w:t xml:space="preserve">Grundlage für die erfolgreiche Umsetzung dieser Klassifikation </w:t>
      </w:r>
      <w:r w:rsidR="00EA20C9">
        <w:t>ist, wie in allen Projekten des Maschinellen Lernens, ein für die vorliegende Aufgabenstellung geeignete</w:t>
      </w:r>
      <w:r w:rsidR="007F2979">
        <w:t>r</w:t>
      </w:r>
      <w:r w:rsidR="00EA20C9">
        <w:t xml:space="preserve"> </w:t>
      </w:r>
      <w:r w:rsidR="007F2979">
        <w:t>Datensatz</w:t>
      </w:r>
      <w:r w:rsidR="005612AA">
        <w:t>. Dieser sollte</w:t>
      </w:r>
      <w:r w:rsidR="007F2979">
        <w:t xml:space="preserve"> die nachfolgend beschriebenen Anforderungen erfüll</w:t>
      </w:r>
      <w:r w:rsidR="005612AA">
        <w:t>en</w:t>
      </w:r>
      <w:r w:rsidR="007F2979">
        <w:t>.</w:t>
      </w:r>
    </w:p>
    <w:p w14:paraId="1655F485" w14:textId="3251BED1" w:rsidR="007F2979" w:rsidRDefault="007F2979" w:rsidP="00F2088B">
      <w:r>
        <w:t xml:space="preserve">Entsprechend der Zielsetzung muss der Datensatz eine möglichst umfangreiche Sammlung an GNSS-Sequenzen aufweisen, welche die Bewegung von Teilnehmern des Straßenverkehrs unter Realbedingungen </w:t>
      </w:r>
      <w:r w:rsidR="007D7057">
        <w:t>repräsentieren</w:t>
      </w:r>
      <w:r>
        <w:t>.</w:t>
      </w:r>
      <w:r w:rsidR="007D7057">
        <w:t xml:space="preserve"> Um sinnvoll mit diesen Sequenzen arbeiten zu können sollten diese dabei mindestens eine Minute, idealerweise jedoch eine deutlich größere Zeitspanne umfassen.</w:t>
      </w:r>
      <w:r w:rsidR="006025D7">
        <w:t xml:space="preserve"> </w:t>
      </w:r>
      <w:r w:rsidR="00275189">
        <w:t>Zwischen zwei aufeinanderfolgenden Koordinatenaufnahmen einer</w:t>
      </w:r>
      <w:r w:rsidR="006025D7">
        <w:t xml:space="preserve"> einzelnen</w:t>
      </w:r>
      <w:r w:rsidR="00275189">
        <w:t xml:space="preserve"> Sequenz sollte</w:t>
      </w:r>
      <w:r w:rsidR="006025D7">
        <w:t xml:space="preserve"> außerdem</w:t>
      </w:r>
      <w:r w:rsidR="00275189">
        <w:t xml:space="preserve"> ein geringes und möglichst immer gleich großes Zeitintervall liegen. Gut geeignet ist beispielsweise eine Aufnahmefrequenz </w:t>
      </w:r>
      <w:r w:rsidR="00D22E79">
        <w:t>im Bereich von 0,5-2</w:t>
      </w:r>
      <w:r w:rsidR="00275189">
        <w:t xml:space="preserve"> Hz, </w:t>
      </w:r>
      <w:r w:rsidR="00D22E79">
        <w:t>was einem Aufnahmeintervall von 2 bis 0,5 Sekunden entspricht.</w:t>
      </w:r>
    </w:p>
    <w:p w14:paraId="4833E60C" w14:textId="6E35169F" w:rsidR="00FD3104" w:rsidRDefault="00054F70" w:rsidP="00F2088B">
      <w:r>
        <w:t>Eine weitere nicht zu vernachlässigende Anforderung</w:t>
      </w:r>
      <w:r w:rsidR="00EA2E5A">
        <w:t xml:space="preserve"> </w:t>
      </w:r>
      <w:r w:rsidR="00385003">
        <w:t xml:space="preserve">ist </w:t>
      </w:r>
      <w:r w:rsidR="00EA2E5A">
        <w:t>eine möglichst hohe Repräsentativität des Datensatzes.</w:t>
      </w:r>
      <w:r>
        <w:t xml:space="preserve"> Dies umfasst </w:t>
      </w:r>
      <w:r w:rsidR="009D6115">
        <w:t>verschiedene</w:t>
      </w:r>
      <w:r w:rsidR="001128C0">
        <w:t xml:space="preserve"> Aspekte. </w:t>
      </w:r>
      <w:r w:rsidR="003C427A">
        <w:t xml:space="preserve">Zum Beispiel </w:t>
      </w:r>
      <w:r w:rsidR="001128C0">
        <w:t xml:space="preserve">die Anzahl an Personen, welche an der </w:t>
      </w:r>
      <w:r w:rsidR="008F268E">
        <w:t>Erzeugung des Datensatzes</w:t>
      </w:r>
      <w:r w:rsidR="001128C0">
        <w:t xml:space="preserve"> beteiligt </w:t>
      </w:r>
      <w:r w:rsidR="008F268E">
        <w:t>waren</w:t>
      </w:r>
      <w:r w:rsidR="003C427A">
        <w:t xml:space="preserve"> oder </w:t>
      </w:r>
      <w:r w:rsidR="009D6115">
        <w:t xml:space="preserve">die gegebenen Klassen von Verkehrsteilnehmern und deren Anteil </w:t>
      </w:r>
      <w:r w:rsidR="008F268E">
        <w:t>an den Gesamtdaten</w:t>
      </w:r>
      <w:r w:rsidR="009D6115">
        <w:t xml:space="preserve">. </w:t>
      </w:r>
      <w:r w:rsidR="00645892">
        <w:t>Auch die Abbildung von verschiedenen und möglichst vielseitigen Verkehrssituationen</w:t>
      </w:r>
      <w:r w:rsidR="002334E3">
        <w:t xml:space="preserve"> und -umständen</w:t>
      </w:r>
      <w:r w:rsidR="00645892">
        <w:t xml:space="preserve"> </w:t>
      </w:r>
      <w:r w:rsidR="005C76A8">
        <w:t>spielt</w:t>
      </w:r>
      <w:r w:rsidR="00645892">
        <w:t xml:space="preserve"> eine entscheidende Rolle</w:t>
      </w:r>
      <w:r w:rsidR="00A2473F">
        <w:t xml:space="preserve"> für </w:t>
      </w:r>
      <w:r w:rsidR="00297948">
        <w:t>die Qualität</w:t>
      </w:r>
      <w:r w:rsidR="00A2473F">
        <w:t xml:space="preserve"> </w:t>
      </w:r>
      <w:r w:rsidR="008F268E">
        <w:t xml:space="preserve">der zu trainierenden Klassifikatoren. </w:t>
      </w:r>
      <w:r w:rsidR="00A2473F">
        <w:t xml:space="preserve"> </w:t>
      </w:r>
    </w:p>
    <w:p w14:paraId="4C41122F" w14:textId="3857E4F3" w:rsidR="00D65AC9" w:rsidRDefault="008640C8" w:rsidP="00D65AC9">
      <w:pPr>
        <w:pStyle w:val="berschrift2"/>
      </w:pPr>
      <w:bookmarkStart w:id="55" w:name="_Toc141460755"/>
      <w:r>
        <w:t>Datengewinnung</w:t>
      </w:r>
      <w:bookmarkEnd w:id="55"/>
    </w:p>
    <w:p w14:paraId="4E744F72" w14:textId="059FFF35" w:rsidR="00C35967" w:rsidRDefault="00E667E8" w:rsidP="00E667E8">
      <w:r>
        <w:t>Der naheliegendste Ansatz der Datengewinnung liegt in der Beschaffung</w:t>
      </w:r>
      <w:r w:rsidR="00415775">
        <w:t xml:space="preserve"> und Nutzung</w:t>
      </w:r>
      <w:r>
        <w:t xml:space="preserve"> bereits bestehender Datens</w:t>
      </w:r>
      <w:r w:rsidR="00415775">
        <w:t>ä</w:t>
      </w:r>
      <w:r>
        <w:t>tze</w:t>
      </w:r>
      <w:r w:rsidR="00415775">
        <w:t>, a</w:t>
      </w:r>
      <w:r>
        <w:t xml:space="preserve">llerdings konnte kein frei verfügbarer Datensatz gefunden werden, der sich entsprechend der im letzten Abschnitt erhobenen Anforderungen auf die vorliegende Aufgabenstellung anwenden </w:t>
      </w:r>
      <w:r w:rsidR="00780C27">
        <w:t xml:space="preserve">ließe. </w:t>
      </w:r>
      <w:r w:rsidR="00C35967">
        <w:t xml:space="preserve">Während der Suche nach einem solchen Datensatz </w:t>
      </w:r>
      <w:r w:rsidR="005B12B7">
        <w:t>wurde,</w:t>
      </w:r>
      <w:r w:rsidR="00C35967">
        <w:t xml:space="preserve"> dabei insbesondere ein Mangel an Datensätzen, welche die Bewegung vulnerablerer Verkehrsteilnehmer (Fußgänger, Fahrradfahrer, Motorradfahrer) abbilden und hochfrequente GNSS-Sequenzen enthalten, festgestellt.</w:t>
      </w:r>
      <w:r w:rsidR="005B12B7">
        <w:t xml:space="preserve"> </w:t>
      </w:r>
      <w:r w:rsidR="0014531C">
        <w:t>Dies machte es notwendig, den Datensatz für das vorliegende Klassifikationsproblem selbst zu erzeugen</w:t>
      </w:r>
      <w:r w:rsidR="005E1611">
        <w:t xml:space="preserve">, was bei strenger Beachtung aller </w:t>
      </w:r>
      <w:r w:rsidR="005E1611">
        <w:lastRenderedPageBreak/>
        <w:t xml:space="preserve">Anforderungen den praktischen Rahmen dieser Arbeit gesprengt hätte. Deshalb wurden </w:t>
      </w:r>
      <w:r w:rsidR="00C17A36">
        <w:t>einige Einschränkungen</w:t>
      </w:r>
      <w:r w:rsidR="005E1611">
        <w:t xml:space="preserve"> festgelegt, um den Aufwand der Datenerzeugung </w:t>
      </w:r>
      <w:r w:rsidR="00C17A36">
        <w:t xml:space="preserve">auch </w:t>
      </w:r>
      <w:r w:rsidR="005E1611">
        <w:t xml:space="preserve">für </w:t>
      </w:r>
      <w:r w:rsidR="001557AE">
        <w:t>eine</w:t>
      </w:r>
      <w:r w:rsidR="005E1611">
        <w:t xml:space="preserve"> kleine </w:t>
      </w:r>
      <w:r w:rsidR="00C17A36">
        <w:t>Gruppe</w:t>
      </w:r>
      <w:r w:rsidR="005E1611">
        <w:t xml:space="preserve"> an Freiwilligen</w:t>
      </w:r>
      <w:r w:rsidR="000361E6">
        <w:t xml:space="preserve"> </w:t>
      </w:r>
      <w:r w:rsidR="005E1611">
        <w:t>umsetzbar zu halten.</w:t>
      </w:r>
    </w:p>
    <w:p w14:paraId="62AA1BC5" w14:textId="0F97B29B" w:rsidR="004322F0" w:rsidRDefault="000F60F6" w:rsidP="00E667E8">
      <w:r>
        <w:t xml:space="preserve">Die wichtigste Einschränkung ist hierbei die Begrenzung der Klassifikation auf lediglich vier Verkehrsteilnehmerklassen: </w:t>
      </w:r>
      <w:r w:rsidR="0022666F">
        <w:t>Fußgänger, Fahrräder, Motorräder und Autos.</w:t>
      </w:r>
      <w:r w:rsidR="00FD0C7E">
        <w:t xml:space="preserve"> Hierdurch ist die Komplexität der Klassifikation und der Datengewinnung für eine Umsetzbarkeit im Zuge dieser Arbeit hinreichend eingeschränkt, allerdings werden dennoch wichtige vulnerable und vor allem verschiedene motorisierte Verkehrsteilnehmerklassen betrachtet. </w:t>
      </w:r>
      <w:r w:rsidR="00DD3D37">
        <w:t xml:space="preserve">Zwei weitere große Einschränkungen liegen zum einen in der reinen Betrachtung von innerörtlichem Verkehr und zum anderen in der Beschränkung auf die Region Südthüringen-Oberfranken, in welcher die Hochschule Coburg </w:t>
      </w:r>
      <w:r w:rsidR="002573E7">
        <w:t xml:space="preserve">lokalisiert ist. </w:t>
      </w:r>
      <w:r w:rsidR="008B5D80">
        <w:t xml:space="preserve">Entsprechend beschränken sich die gesammelten Daten primär auf </w:t>
      </w:r>
      <w:r w:rsidR="005A2BDB">
        <w:t>kleinstädtischen</w:t>
      </w:r>
      <w:r w:rsidR="008B5D80">
        <w:t>-</w:t>
      </w:r>
      <w:r w:rsidR="005A2BDB">
        <w:t>, städtischen</w:t>
      </w:r>
      <w:r w:rsidR="008B5D80">
        <w:t xml:space="preserve"> und </w:t>
      </w:r>
      <w:r w:rsidR="005A2BDB">
        <w:t>dörflichen Verkehr</w:t>
      </w:r>
      <w:r w:rsidR="008B5D80">
        <w:t xml:space="preserve">. </w:t>
      </w:r>
      <w:r w:rsidR="005A2BDB">
        <w:t>Großstadtverkehr wird in den Daten nicht abgebildet.</w:t>
      </w:r>
    </w:p>
    <w:p w14:paraId="10E83D7E" w14:textId="0CE4B0CD" w:rsidR="00546AB9" w:rsidRDefault="00000B88" w:rsidP="00546AB9">
      <w:r>
        <w:t xml:space="preserve">Für die </w:t>
      </w:r>
      <w:r w:rsidR="00A14D11">
        <w:t>Datengewinnung</w:t>
      </w:r>
      <w:r>
        <w:t xml:space="preserve"> kam die Mobile-App </w:t>
      </w:r>
      <w:r w:rsidRPr="00000B88">
        <w:rPr>
          <w:i/>
          <w:iCs/>
        </w:rPr>
        <w:t>MotionTrace</w:t>
      </w:r>
      <w:r>
        <w:rPr>
          <w:i/>
          <w:iCs/>
        </w:rPr>
        <w:t xml:space="preserve"> </w:t>
      </w:r>
      <w:r>
        <w:t xml:space="preserve">zum Einsatz, welche ebenfalls im Zuge des Forschungsprojektes zur erweiterten Umfeldwahrnehmung autonomer Fahrzeuge an der Hochschule Coburg entwickelt wurde. </w:t>
      </w:r>
      <w:r w:rsidR="0060114E">
        <w:t xml:space="preserve">Die Kernfunktion der App besteht in der Aufnahme von gelabelten GNSS-Sequenzen, welche die Geräteposition über einen beliebigen Zeitraum abbilden. </w:t>
      </w:r>
      <w:r w:rsidR="00266490">
        <w:t xml:space="preserve">Hierbei wird ein Intervall von einer Sekunde zwischen zwei aufeinanderfolgenden Koordinatenaufnahmen genutzt. </w:t>
      </w:r>
      <w:r w:rsidR="00546AB9">
        <w:t xml:space="preserve">Abb. 13 zeigt einen Screenshot der Benutzeroberfläche von MotionTrace während einer Aufnahme, die </w:t>
      </w:r>
      <w:r w:rsidR="00712BD9">
        <w:t xml:space="preserve">durch den Nutzer </w:t>
      </w:r>
      <w:r w:rsidR="00546AB9">
        <w:t xml:space="preserve">mit dem Label </w:t>
      </w:r>
      <w:r w:rsidR="00546AB9" w:rsidRPr="004B0BC5">
        <w:rPr>
          <w:i/>
          <w:iCs/>
        </w:rPr>
        <w:t>Auto</w:t>
      </w:r>
      <w:r w:rsidR="00546AB9">
        <w:t xml:space="preserve"> versehen wurde.</w:t>
      </w:r>
    </w:p>
    <w:p w14:paraId="5936D3FC" w14:textId="2BE786CC" w:rsidR="00CC3C71" w:rsidRDefault="0060114E" w:rsidP="00367323">
      <w:r>
        <w:t xml:space="preserve">Die </w:t>
      </w:r>
      <w:r w:rsidR="00266490">
        <w:t xml:space="preserve">durch MotionTrace aufgezeichneten </w:t>
      </w:r>
      <w:r>
        <w:t xml:space="preserve">Sequenzen </w:t>
      </w:r>
      <w:r w:rsidR="00266490">
        <w:t>können</w:t>
      </w:r>
      <w:r w:rsidR="00367323">
        <w:t xml:space="preserve"> synchron zur Aufnahme als </w:t>
      </w:r>
      <w:proofErr w:type="spellStart"/>
      <w:r w:rsidR="00367323">
        <w:t>csv</w:t>
      </w:r>
      <w:proofErr w:type="spellEnd"/>
      <w:r w:rsidR="00367323">
        <w:t xml:space="preserve">-Dateien auf dem Gerät gespeichert oder über das </w:t>
      </w:r>
      <w:r w:rsidR="00367323" w:rsidRPr="00367323">
        <w:rPr>
          <w:color w:val="70AD47" w:themeColor="accent6"/>
        </w:rPr>
        <w:t>MQTT</w:t>
      </w:r>
      <w:r w:rsidR="00367323">
        <w:rPr>
          <w:color w:val="70AD47" w:themeColor="accent6"/>
        </w:rPr>
        <w:t>-Protokoll</w:t>
      </w:r>
      <w:r w:rsidR="00367323">
        <w:t xml:space="preserve"> und im JSON-Format an einen beliebigen MQTT-Broker gesendet</w:t>
      </w:r>
      <w:r w:rsidR="00C73349">
        <w:t xml:space="preserve"> und von dort abgerufen</w:t>
      </w:r>
      <w:r w:rsidR="00367323">
        <w:t xml:space="preserve"> werden.</w:t>
      </w:r>
      <w:r>
        <w:t xml:space="preserve"> </w:t>
      </w:r>
      <w:r w:rsidR="00383126">
        <w:t>Eine einzelne Positionsaufnahme (Zeile) in der</w:t>
      </w:r>
      <w:r w:rsidR="00393059">
        <w:t xml:space="preserve"> zu einer Aufnahme zugehörigen</w:t>
      </w:r>
      <w:r w:rsidR="00383126">
        <w:t xml:space="preserve"> </w:t>
      </w:r>
      <w:proofErr w:type="spellStart"/>
      <w:r w:rsidR="00383126">
        <w:t>csv</w:t>
      </w:r>
      <w:proofErr w:type="spellEnd"/>
      <w:r w:rsidR="00383126">
        <w:t xml:space="preserve">-Datei umfasst dabei die in </w:t>
      </w:r>
      <w:r w:rsidR="00383126" w:rsidRPr="00383126">
        <w:rPr>
          <w:color w:val="FF0000"/>
        </w:rPr>
        <w:t>Tabelle 1</w:t>
      </w:r>
      <w:r w:rsidR="00383126" w:rsidRPr="00383126">
        <w:t xml:space="preserve"> aufgeführten</w:t>
      </w:r>
      <w:r w:rsidR="00383126">
        <w:t xml:space="preserve"> Felder (Spalten).</w:t>
      </w:r>
    </w:p>
    <w:tbl>
      <w:tblPr>
        <w:tblStyle w:val="zuTabStandard"/>
        <w:tblW w:w="0" w:type="auto"/>
        <w:tblLook w:val="04A0" w:firstRow="1" w:lastRow="0" w:firstColumn="1" w:lastColumn="0" w:noHBand="0" w:noVBand="1"/>
      </w:tblPr>
      <w:tblGrid>
        <w:gridCol w:w="1349"/>
        <w:gridCol w:w="1198"/>
        <w:gridCol w:w="6515"/>
      </w:tblGrid>
      <w:tr w:rsidR="00383126" w14:paraId="6D0966F1" w14:textId="77777777" w:rsidTr="007D1002">
        <w:trPr>
          <w:cnfStyle w:val="100000000000" w:firstRow="1" w:lastRow="0" w:firstColumn="0" w:lastColumn="0" w:oddVBand="0" w:evenVBand="0" w:oddHBand="0" w:evenHBand="0" w:firstRowFirstColumn="0" w:firstRowLastColumn="0" w:lastRowFirstColumn="0" w:lastRowLastColumn="0"/>
        </w:trPr>
        <w:tc>
          <w:tcPr>
            <w:tcW w:w="1349" w:type="dxa"/>
          </w:tcPr>
          <w:p w14:paraId="447BC5F2" w14:textId="02A71E23" w:rsidR="00383126" w:rsidRDefault="007D1002" w:rsidP="00383126">
            <w:pPr>
              <w:pStyle w:val="TabStandard"/>
            </w:pPr>
            <w:r>
              <w:t>B</w:t>
            </w:r>
            <w:r w:rsidR="00383126">
              <w:t>ezeichner</w:t>
            </w:r>
          </w:p>
        </w:tc>
        <w:tc>
          <w:tcPr>
            <w:tcW w:w="1198" w:type="dxa"/>
          </w:tcPr>
          <w:p w14:paraId="5B65B74B" w14:textId="1AD51EA2" w:rsidR="00383126" w:rsidRDefault="00383126" w:rsidP="00383126">
            <w:pPr>
              <w:pStyle w:val="TabStandard"/>
            </w:pPr>
            <w:r>
              <w:t>Datentyp</w:t>
            </w:r>
          </w:p>
        </w:tc>
        <w:tc>
          <w:tcPr>
            <w:tcW w:w="6515" w:type="dxa"/>
          </w:tcPr>
          <w:p w14:paraId="6835A50A" w14:textId="5E14AEEB" w:rsidR="00383126" w:rsidRDefault="007D1002" w:rsidP="00383126">
            <w:pPr>
              <w:pStyle w:val="TabStandard"/>
            </w:pPr>
            <w:r>
              <w:t>Erläuterung</w:t>
            </w:r>
          </w:p>
        </w:tc>
      </w:tr>
      <w:tr w:rsidR="00383126" w14:paraId="78CD4EA1" w14:textId="77777777" w:rsidTr="007D1002">
        <w:tc>
          <w:tcPr>
            <w:tcW w:w="1349" w:type="dxa"/>
          </w:tcPr>
          <w:p w14:paraId="1CBF247D" w14:textId="3897C65A" w:rsidR="00383126" w:rsidRDefault="00383126" w:rsidP="00383126">
            <w:pPr>
              <w:pStyle w:val="TabStandard"/>
            </w:pPr>
            <w:proofErr w:type="spellStart"/>
            <w:r>
              <w:t>idx</w:t>
            </w:r>
            <w:proofErr w:type="spellEnd"/>
          </w:p>
        </w:tc>
        <w:tc>
          <w:tcPr>
            <w:tcW w:w="1198" w:type="dxa"/>
          </w:tcPr>
          <w:p w14:paraId="6BE7897A" w14:textId="375EABCE" w:rsidR="00383126" w:rsidRDefault="00383126" w:rsidP="00383126">
            <w:pPr>
              <w:pStyle w:val="TabStandard"/>
            </w:pPr>
            <w:r>
              <w:t>Integer</w:t>
            </w:r>
          </w:p>
        </w:tc>
        <w:tc>
          <w:tcPr>
            <w:tcW w:w="6515" w:type="dxa"/>
          </w:tcPr>
          <w:p w14:paraId="2C9204C2" w14:textId="3E05BF74" w:rsidR="00383126" w:rsidRDefault="007D1002" w:rsidP="00383126">
            <w:pPr>
              <w:pStyle w:val="TabStandard"/>
            </w:pPr>
            <w:r>
              <w:t>Laufender Index, der die Reihenfolge der Positionsaufnahmen innerhalb einer Sequenz eindeutig festlegt.</w:t>
            </w:r>
          </w:p>
        </w:tc>
      </w:tr>
      <w:tr w:rsidR="00383126" w14:paraId="6CA9B065" w14:textId="77777777" w:rsidTr="007D1002">
        <w:tc>
          <w:tcPr>
            <w:tcW w:w="1349" w:type="dxa"/>
          </w:tcPr>
          <w:p w14:paraId="774E739E" w14:textId="3ADE4B2B" w:rsidR="00383126" w:rsidRDefault="00383126" w:rsidP="00383126">
            <w:pPr>
              <w:pStyle w:val="TabStandard"/>
            </w:pPr>
            <w:r>
              <w:t>type</w:t>
            </w:r>
          </w:p>
        </w:tc>
        <w:tc>
          <w:tcPr>
            <w:tcW w:w="1198" w:type="dxa"/>
          </w:tcPr>
          <w:p w14:paraId="17B65B6D" w14:textId="5B3DDAE5" w:rsidR="00383126" w:rsidRDefault="007D1002" w:rsidP="00383126">
            <w:pPr>
              <w:pStyle w:val="TabStandard"/>
            </w:pPr>
            <w:r>
              <w:t>Integer</w:t>
            </w:r>
          </w:p>
        </w:tc>
        <w:tc>
          <w:tcPr>
            <w:tcW w:w="6515" w:type="dxa"/>
          </w:tcPr>
          <w:p w14:paraId="0AA5761A" w14:textId="77777777" w:rsidR="00383126" w:rsidRDefault="007D1002" w:rsidP="00383126">
            <w:pPr>
              <w:pStyle w:val="TabStandard"/>
            </w:pPr>
            <w:r>
              <w:t>Die Klasse des aufzeichnenden Verkehrsteilnehmers:</w:t>
            </w:r>
          </w:p>
          <w:p w14:paraId="49DE3525" w14:textId="53FD6730" w:rsidR="007D1002" w:rsidRDefault="007D1002" w:rsidP="00383126">
            <w:pPr>
              <w:pStyle w:val="TabStandard"/>
            </w:pPr>
            <w:r>
              <w:t>0 = Fußgänger, 1 = Fahrrad, 2 = Motorrad, 3 = Auto (, …)</w:t>
            </w:r>
          </w:p>
        </w:tc>
      </w:tr>
      <w:tr w:rsidR="00383126" w14:paraId="32D4042F" w14:textId="77777777" w:rsidTr="007D1002">
        <w:tc>
          <w:tcPr>
            <w:tcW w:w="1349" w:type="dxa"/>
          </w:tcPr>
          <w:p w14:paraId="44E0F85E" w14:textId="6B67D1CD" w:rsidR="00383126" w:rsidRDefault="007D1002" w:rsidP="00383126">
            <w:pPr>
              <w:pStyle w:val="TabStandard"/>
            </w:pPr>
            <w:r>
              <w:t>lat</w:t>
            </w:r>
          </w:p>
        </w:tc>
        <w:tc>
          <w:tcPr>
            <w:tcW w:w="1198" w:type="dxa"/>
          </w:tcPr>
          <w:p w14:paraId="05A51AB9" w14:textId="0010ACEC" w:rsidR="00383126" w:rsidRDefault="007D1002" w:rsidP="00383126">
            <w:pPr>
              <w:pStyle w:val="TabStandard"/>
            </w:pPr>
            <w:r>
              <w:t>Double</w:t>
            </w:r>
          </w:p>
        </w:tc>
        <w:tc>
          <w:tcPr>
            <w:tcW w:w="6515" w:type="dxa"/>
          </w:tcPr>
          <w:p w14:paraId="29FEE641" w14:textId="6E342B9F" w:rsidR="00383126" w:rsidRDefault="007D1002" w:rsidP="00383126">
            <w:pPr>
              <w:pStyle w:val="TabStandard"/>
            </w:pPr>
            <w:r>
              <w:t>Die geographische Breitenkoordinate in Dezimalgrad.</w:t>
            </w:r>
          </w:p>
        </w:tc>
      </w:tr>
      <w:tr w:rsidR="007D1002" w14:paraId="26C171CF" w14:textId="77777777" w:rsidTr="007D1002">
        <w:tc>
          <w:tcPr>
            <w:tcW w:w="1349" w:type="dxa"/>
          </w:tcPr>
          <w:p w14:paraId="099963AF" w14:textId="0D20BF63" w:rsidR="007D1002" w:rsidRDefault="007D1002" w:rsidP="00383126">
            <w:pPr>
              <w:pStyle w:val="TabStandard"/>
            </w:pPr>
            <w:r>
              <w:t>lon</w:t>
            </w:r>
          </w:p>
        </w:tc>
        <w:tc>
          <w:tcPr>
            <w:tcW w:w="1198" w:type="dxa"/>
          </w:tcPr>
          <w:p w14:paraId="5C91D3CA" w14:textId="7099F6AC" w:rsidR="007D1002" w:rsidRDefault="007D1002" w:rsidP="00383126">
            <w:pPr>
              <w:pStyle w:val="TabStandard"/>
            </w:pPr>
            <w:r>
              <w:t>Double</w:t>
            </w:r>
          </w:p>
        </w:tc>
        <w:tc>
          <w:tcPr>
            <w:tcW w:w="6515" w:type="dxa"/>
          </w:tcPr>
          <w:p w14:paraId="6176D475" w14:textId="016B6AD7" w:rsidR="007D1002" w:rsidRDefault="007D1002" w:rsidP="00383126">
            <w:pPr>
              <w:pStyle w:val="TabStandard"/>
            </w:pPr>
            <w:r>
              <w:t>Die geographische Längenkoordinate in Dezimalgrad.</w:t>
            </w:r>
          </w:p>
        </w:tc>
      </w:tr>
      <w:tr w:rsidR="007D1002" w14:paraId="40FBA782" w14:textId="77777777" w:rsidTr="007D1002">
        <w:tc>
          <w:tcPr>
            <w:tcW w:w="1349" w:type="dxa"/>
          </w:tcPr>
          <w:p w14:paraId="3D035C62" w14:textId="3C8941AC" w:rsidR="007D1002" w:rsidRDefault="007D1002" w:rsidP="00383126">
            <w:pPr>
              <w:pStyle w:val="TabStandard"/>
            </w:pPr>
            <w:proofErr w:type="spellStart"/>
            <w:r>
              <w:lastRenderedPageBreak/>
              <w:t>accuracy</w:t>
            </w:r>
            <w:proofErr w:type="spellEnd"/>
          </w:p>
        </w:tc>
        <w:tc>
          <w:tcPr>
            <w:tcW w:w="1198" w:type="dxa"/>
          </w:tcPr>
          <w:p w14:paraId="44FBE3AF" w14:textId="118E900C" w:rsidR="007D1002" w:rsidRDefault="007D1002" w:rsidP="00383126">
            <w:pPr>
              <w:pStyle w:val="TabStandard"/>
            </w:pPr>
            <w:r>
              <w:t>Double</w:t>
            </w:r>
          </w:p>
        </w:tc>
        <w:tc>
          <w:tcPr>
            <w:tcW w:w="6515" w:type="dxa"/>
          </w:tcPr>
          <w:p w14:paraId="0E5A8060" w14:textId="0BEB4D45" w:rsidR="007D1002" w:rsidRDefault="007D1002" w:rsidP="00383126">
            <w:pPr>
              <w:pStyle w:val="TabStandard"/>
            </w:pPr>
            <w:r>
              <w:t xml:space="preserve">Die geschätzte </w:t>
            </w:r>
            <w:r w:rsidR="00A41AA1">
              <w:t xml:space="preserve">radiale </w:t>
            </w:r>
            <w:r>
              <w:t>Genauigkeit de</w:t>
            </w:r>
            <w:r w:rsidR="00A41AA1">
              <w:t>s</w:t>
            </w:r>
            <w:r>
              <w:t xml:space="preserve"> aufgezeichneten Koordinaten</w:t>
            </w:r>
            <w:r w:rsidR="00A41AA1">
              <w:t>punktes</w:t>
            </w:r>
            <w:r>
              <w:t xml:space="preserve"> in Meter.</w:t>
            </w:r>
          </w:p>
        </w:tc>
      </w:tr>
      <w:tr w:rsidR="007D1002" w14:paraId="571FAF0A" w14:textId="77777777" w:rsidTr="007D1002">
        <w:tc>
          <w:tcPr>
            <w:tcW w:w="1349" w:type="dxa"/>
          </w:tcPr>
          <w:p w14:paraId="14458E41" w14:textId="65FD7F90" w:rsidR="007D1002" w:rsidRDefault="007D1002" w:rsidP="00383126">
            <w:pPr>
              <w:pStyle w:val="TabStandard"/>
            </w:pPr>
            <w:r>
              <w:t>time</w:t>
            </w:r>
          </w:p>
        </w:tc>
        <w:tc>
          <w:tcPr>
            <w:tcW w:w="1198" w:type="dxa"/>
          </w:tcPr>
          <w:p w14:paraId="4B6F0704" w14:textId="46D7E0C6" w:rsidR="007D1002" w:rsidRDefault="007D1002" w:rsidP="00383126">
            <w:pPr>
              <w:pStyle w:val="TabStandard"/>
            </w:pPr>
            <w:r>
              <w:t>Integer</w:t>
            </w:r>
          </w:p>
        </w:tc>
        <w:tc>
          <w:tcPr>
            <w:tcW w:w="6515" w:type="dxa"/>
          </w:tcPr>
          <w:p w14:paraId="7D6CEF27" w14:textId="15BCB502" w:rsidR="004C2B20" w:rsidRDefault="007D1002" w:rsidP="00383126">
            <w:pPr>
              <w:pStyle w:val="TabStandard"/>
            </w:pPr>
            <w:r>
              <w:t>Zeitstempel der Koordinatenaufzeichnung in Millisekunden seit</w:t>
            </w:r>
            <w:r w:rsidR="00BB1AFC">
              <w:t xml:space="preserve"> der Unix-Epoche (01.01.1970 00:00:00 Uhr).</w:t>
            </w:r>
          </w:p>
        </w:tc>
      </w:tr>
    </w:tbl>
    <w:p w14:paraId="2F8C0F6A" w14:textId="219AEDDC" w:rsidR="00383126" w:rsidRPr="00000B88" w:rsidRDefault="004C2B20" w:rsidP="004C2B20">
      <w:pPr>
        <w:pStyle w:val="Beschriftung"/>
        <w:jc w:val="center"/>
      </w:pPr>
      <w:bookmarkStart w:id="56" w:name="_Toc141352795"/>
      <w:r>
        <w:t xml:space="preserve">Tab.  </w:t>
      </w:r>
      <w:fldSimple w:instr=" SEQ Tab._ \* ARABIC ">
        <w:r w:rsidR="001B0877">
          <w:rPr>
            <w:noProof/>
          </w:rPr>
          <w:t>1</w:t>
        </w:r>
      </w:fldSimple>
      <w:r>
        <w:t xml:space="preserve">: Spalten der von MotionTrace erzeugten </w:t>
      </w:r>
      <w:proofErr w:type="spellStart"/>
      <w:r>
        <w:t>csv</w:t>
      </w:r>
      <w:proofErr w:type="spellEnd"/>
      <w:r>
        <w:t>-Dateien</w:t>
      </w:r>
      <w:bookmarkEnd w:id="56"/>
    </w:p>
    <w:p w14:paraId="4A02371F" w14:textId="77777777" w:rsidR="005E1611" w:rsidRDefault="005E1611" w:rsidP="00E667E8"/>
    <w:p w14:paraId="7CA6AE53" w14:textId="07D4335A" w:rsidR="00546AB9" w:rsidRDefault="002E291B" w:rsidP="00E667E8">
      <w:r>
        <w:t>Insgesamt konnten sechs Freiwillige gewonnen werden, welche sich an der Datenerzeugung beteiligten und</w:t>
      </w:r>
      <w:r w:rsidR="00736BFF">
        <w:t xml:space="preserve"> ihre Bewegung </w:t>
      </w:r>
      <w:r>
        <w:t>als Fußgänger, Fahrradfahrer, Motorradfahrer oder Auto</w:t>
      </w:r>
      <w:r w:rsidR="00736BFF">
        <w:t>fahrer</w:t>
      </w:r>
      <w:r>
        <w:t xml:space="preserve"> </w:t>
      </w:r>
      <w:r w:rsidR="00736BFF">
        <w:t>im Straßenverkehr über einen Zeitraum von etwa zwei Monaten</w:t>
      </w:r>
      <w:r w:rsidR="003C21F7">
        <w:t xml:space="preserve"> h</w:t>
      </w:r>
      <w:r w:rsidR="003C21F7" w:rsidRPr="001E1A59">
        <w:t>inweg regelmäßig</w:t>
      </w:r>
      <w:r w:rsidR="00736BFF" w:rsidRPr="001E1A59">
        <w:t xml:space="preserve"> mittels MotionTrace aufgenommen haben.</w:t>
      </w:r>
    </w:p>
    <w:p w14:paraId="724DE20F" w14:textId="77777777" w:rsidR="00CC3C71" w:rsidRDefault="00192C3C" w:rsidP="00CC3C71">
      <w:pPr>
        <w:pStyle w:val="AbbMitRahmen"/>
        <w:keepNext/>
      </w:pPr>
      <w:r w:rsidRPr="00192C3C">
        <w:rPr>
          <w:noProof/>
        </w:rPr>
        <w:drawing>
          <wp:inline distT="0" distB="0" distL="0" distR="0" wp14:anchorId="7863BDBD" wp14:editId="68A61F91">
            <wp:extent cx="2455772" cy="5322138"/>
            <wp:effectExtent l="95250" t="95250" r="78105" b="88265"/>
            <wp:docPr id="15" name="Inhaltsplatzhalter 14" descr="Ein Bild, das Text, Karte, Screenshot enthält.&#10;&#10;Automatisch generierte Beschreibung">
              <a:extLst xmlns:a="http://schemas.openxmlformats.org/drawingml/2006/main">
                <a:ext uri="{FF2B5EF4-FFF2-40B4-BE49-F238E27FC236}">
                  <a16:creationId xmlns:a16="http://schemas.microsoft.com/office/drawing/2014/main" id="{72CF4F64-4810-D0CD-45A5-8FEA8C2A4F6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5" name="Inhaltsplatzhalter 14" descr="Ein Bild, das Text, Karte, Screenshot enthält.&#10;&#10;Automatisch generierte Beschreibung">
                      <a:extLst>
                        <a:ext uri="{FF2B5EF4-FFF2-40B4-BE49-F238E27FC236}">
                          <a16:creationId xmlns:a16="http://schemas.microsoft.com/office/drawing/2014/main" id="{72CF4F64-4810-D0CD-45A5-8FEA8C2A4F68}"/>
                        </a:ext>
                      </a:extLst>
                    </pic:cNvPr>
                    <pic:cNvPicPr>
                      <a:picLocks noGrp="1"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470437" cy="5353921"/>
                    </a:xfrm>
                    <a:prstGeom prst="roundRect">
                      <a:avLst>
                        <a:gd name="adj" fmla="val 2828"/>
                      </a:avLst>
                    </a:prstGeom>
                    <a:solidFill>
                      <a:srgbClr val="FFFFFF"/>
                    </a:solidFill>
                    <a:ln w="76200" cap="sq">
                      <a:solidFill>
                        <a:srgbClr val="292929"/>
                      </a:solidFill>
                      <a:miter lim="800000"/>
                    </a:ln>
                    <a:effectLst/>
                    <a:scene3d>
                      <a:camera prst="orthographicFront"/>
                      <a:lightRig rig="threePt" dir="t">
                        <a:rot lat="0" lon="0" rev="2700000"/>
                      </a:lightRig>
                    </a:scene3d>
                    <a:sp3d>
                      <a:bevelT h="38100"/>
                      <a:contourClr>
                        <a:srgbClr val="C0C0C0"/>
                      </a:contourClr>
                    </a:sp3d>
                  </pic:spPr>
                </pic:pic>
              </a:graphicData>
            </a:graphic>
          </wp:inline>
        </w:drawing>
      </w:r>
    </w:p>
    <w:p w14:paraId="2B4E436A" w14:textId="65161AB6" w:rsidR="007F2979" w:rsidRPr="007F2979" w:rsidRDefault="00CC3C71" w:rsidP="006A2E5D">
      <w:pPr>
        <w:pStyle w:val="Beschriftung"/>
        <w:jc w:val="center"/>
      </w:pPr>
      <w:bookmarkStart w:id="57" w:name="_Toc141460792"/>
      <w:r>
        <w:t xml:space="preserve">Abb.  </w:t>
      </w:r>
      <w:fldSimple w:instr=" SEQ Abb._ \* ARABIC ">
        <w:r w:rsidR="00CD27B6">
          <w:rPr>
            <w:noProof/>
          </w:rPr>
          <w:t>16</w:t>
        </w:r>
      </w:fldSimple>
      <w:r>
        <w:t>: Screenshot der MotionTrace-App</w:t>
      </w:r>
      <w:bookmarkEnd w:id="57"/>
    </w:p>
    <w:p w14:paraId="28C239E6" w14:textId="6DC2D77C" w:rsidR="00F2088B" w:rsidRDefault="00F2088B" w:rsidP="00F2088B">
      <w:pPr>
        <w:pStyle w:val="berschrift2"/>
      </w:pPr>
      <w:bookmarkStart w:id="58" w:name="_Toc141460756"/>
      <w:r>
        <w:lastRenderedPageBreak/>
        <w:t>Be</w:t>
      </w:r>
      <w:r w:rsidR="00760AAA">
        <w:t>trachtung</w:t>
      </w:r>
      <w:r>
        <w:t xml:space="preserve"> de</w:t>
      </w:r>
      <w:r w:rsidR="00E20F0B">
        <w:t xml:space="preserve">r </w:t>
      </w:r>
      <w:r w:rsidR="00281A17">
        <w:t>Ausgangsdaten</w:t>
      </w:r>
      <w:r w:rsidR="00577B10">
        <w:t xml:space="preserve"> und </w:t>
      </w:r>
      <w:r w:rsidR="00E84CB9">
        <w:t>Identifikation von Problemen</w:t>
      </w:r>
      <w:bookmarkEnd w:id="58"/>
    </w:p>
    <w:p w14:paraId="539909A9" w14:textId="65D8CE1C" w:rsidR="007C11E6" w:rsidRDefault="007C11E6" w:rsidP="007C11E6">
      <w:r>
        <w:t xml:space="preserve">Insgesamt konnten </w:t>
      </w:r>
      <w:r w:rsidRPr="001E1A59">
        <w:rPr>
          <w:color w:val="FF0000"/>
        </w:rPr>
        <w:t xml:space="preserve">174 GNSS-Sequenzen </w:t>
      </w:r>
      <w:r>
        <w:t xml:space="preserve">mit einer Gesamtlänge von ca. </w:t>
      </w:r>
      <w:r w:rsidRPr="001E1A59">
        <w:rPr>
          <w:color w:val="FF0000"/>
        </w:rPr>
        <w:t xml:space="preserve">32 Stunden </w:t>
      </w:r>
      <w:r>
        <w:t xml:space="preserve">als Datengrundlage für diese Arbeit gesammelt werden. Die Verteilung dieser 32 Stunden auf die einzelnen </w:t>
      </w:r>
      <w:r w:rsidR="00E14A19">
        <w:t>Verkehrsteilnehmerk</w:t>
      </w:r>
      <w:r>
        <w:t>lassen ist hierbei Abb. 14 zu entnehmen.</w:t>
      </w:r>
      <w:r w:rsidR="00E14A19">
        <w:t xml:space="preserve"> Demnach sind in etwa </w:t>
      </w:r>
      <w:r w:rsidR="00E14A19" w:rsidRPr="00896FE0">
        <w:rPr>
          <w:color w:val="FF0000"/>
        </w:rPr>
        <w:t xml:space="preserve">34,8% </w:t>
      </w:r>
      <w:r w:rsidR="00E14A19">
        <w:t xml:space="preserve">der Ausgangsdaten der Klasse </w:t>
      </w:r>
      <w:r w:rsidR="00E14A19" w:rsidRPr="00E14A19">
        <w:rPr>
          <w:i/>
          <w:iCs/>
        </w:rPr>
        <w:t>Auto</w:t>
      </w:r>
      <w:r w:rsidR="00E14A19">
        <w:t xml:space="preserve">, </w:t>
      </w:r>
      <w:r w:rsidR="00E14A19" w:rsidRPr="00896FE0">
        <w:rPr>
          <w:color w:val="FF0000"/>
        </w:rPr>
        <w:t xml:space="preserve">24,5% </w:t>
      </w:r>
      <w:r w:rsidR="00E14A19">
        <w:t xml:space="preserve">der Klasse </w:t>
      </w:r>
      <w:r w:rsidR="00E14A19" w:rsidRPr="00E14A19">
        <w:rPr>
          <w:i/>
          <w:iCs/>
        </w:rPr>
        <w:t>Fahrrad</w:t>
      </w:r>
      <w:r w:rsidR="00E14A19">
        <w:t xml:space="preserve">, </w:t>
      </w:r>
      <w:r w:rsidR="00E14A19" w:rsidRPr="00896FE0">
        <w:rPr>
          <w:color w:val="FF0000"/>
        </w:rPr>
        <w:t>20,4</w:t>
      </w:r>
      <w:r w:rsidR="00E14A19">
        <w:t xml:space="preserve">% der Klasse </w:t>
      </w:r>
      <w:r w:rsidR="00E14A19" w:rsidRPr="00E14A19">
        <w:rPr>
          <w:i/>
          <w:iCs/>
        </w:rPr>
        <w:t>Motorrad</w:t>
      </w:r>
      <w:r w:rsidR="00E14A19">
        <w:t xml:space="preserve"> und </w:t>
      </w:r>
      <w:r w:rsidR="00E14A19" w:rsidRPr="00896FE0">
        <w:rPr>
          <w:color w:val="FF0000"/>
        </w:rPr>
        <w:t xml:space="preserve">20,3% </w:t>
      </w:r>
      <w:r w:rsidR="00E14A19">
        <w:t xml:space="preserve">der Klasse </w:t>
      </w:r>
      <w:r w:rsidR="00E14A19" w:rsidRPr="00E14A19">
        <w:rPr>
          <w:i/>
          <w:iCs/>
        </w:rPr>
        <w:t>Fußgänger</w:t>
      </w:r>
      <w:r w:rsidR="00E14A19">
        <w:t xml:space="preserve"> zugeordnet.</w:t>
      </w:r>
      <w:r w:rsidR="00AD4F16">
        <w:t xml:space="preserve"> Die Daten sind somit in Bezug auf die Klassen nicht ausgeglichen.</w:t>
      </w:r>
    </w:p>
    <w:p w14:paraId="31F52D57" w14:textId="12A2CE76" w:rsidR="007C11E6" w:rsidRDefault="007C11E6" w:rsidP="007C11E6">
      <w:pPr>
        <w:pStyle w:val="AbbMitRahmen"/>
      </w:pPr>
      <w:r w:rsidRPr="00466AC3">
        <w:rPr>
          <w:noProof/>
        </w:rPr>
        <w:drawing>
          <wp:inline distT="0" distB="0" distL="0" distR="0" wp14:anchorId="0AD736B3" wp14:editId="529B9E2D">
            <wp:extent cx="4183811" cy="2637836"/>
            <wp:effectExtent l="0" t="0" r="7620" b="0"/>
            <wp:docPr id="1974774302" name="Grafik 1" descr="Ein Bild, das Text, Screenshot, Rechteck,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774302" name="Grafik 1" descr="Ein Bild, das Text, Screenshot, Rechteck, Diagramm enthält.&#10;&#10;Automatisch generierte Beschreibung"/>
                    <pic:cNvPicPr/>
                  </pic:nvPicPr>
                  <pic:blipFill rotWithShape="1">
                    <a:blip r:embed="rId31"/>
                    <a:srcRect t="11479" b="4457"/>
                    <a:stretch/>
                  </pic:blipFill>
                  <pic:spPr bwMode="auto">
                    <a:xfrm>
                      <a:off x="0" y="0"/>
                      <a:ext cx="4218717" cy="2659844"/>
                    </a:xfrm>
                    <a:prstGeom prst="rect">
                      <a:avLst/>
                    </a:prstGeom>
                    <a:ln>
                      <a:noFill/>
                    </a:ln>
                    <a:extLst>
                      <a:ext uri="{53640926-AAD7-44D8-BBD7-CCE9431645EC}">
                        <a14:shadowObscured xmlns:a14="http://schemas.microsoft.com/office/drawing/2010/main"/>
                      </a:ext>
                    </a:extLst>
                  </pic:spPr>
                </pic:pic>
              </a:graphicData>
            </a:graphic>
          </wp:inline>
        </w:drawing>
      </w:r>
    </w:p>
    <w:p w14:paraId="796A7B79" w14:textId="42638589" w:rsidR="007C11E6" w:rsidRDefault="007C11E6" w:rsidP="007C11E6">
      <w:pPr>
        <w:pStyle w:val="Beschriftung"/>
        <w:jc w:val="center"/>
      </w:pPr>
      <w:bookmarkStart w:id="59" w:name="_Toc141460793"/>
      <w:r>
        <w:t xml:space="preserve">Abb.  </w:t>
      </w:r>
      <w:fldSimple w:instr=" SEQ Abb._ \* ARABIC ">
        <w:r w:rsidR="00CD27B6">
          <w:rPr>
            <w:noProof/>
          </w:rPr>
          <w:t>17</w:t>
        </w:r>
      </w:fldSimple>
      <w:r>
        <w:t xml:space="preserve">: </w:t>
      </w:r>
      <w:r w:rsidR="00C9672B">
        <w:t>Umfang der Aufnahmen (in Stunden)</w:t>
      </w:r>
      <w:r>
        <w:t xml:space="preserve"> nach Verkehrsteilnehmerklasse</w:t>
      </w:r>
      <w:bookmarkEnd w:id="59"/>
    </w:p>
    <w:p w14:paraId="25EAB2C0" w14:textId="77777777" w:rsidR="00C17ED8" w:rsidRDefault="00C17ED8" w:rsidP="00C17ED8"/>
    <w:p w14:paraId="5A7A4B67" w14:textId="0F84F8AF" w:rsidR="001E3056" w:rsidRPr="001E3056" w:rsidRDefault="00DE7D31" w:rsidP="00C17ED8">
      <w:r>
        <w:t xml:space="preserve">Visualisiert man die gesammelten Sequenzen auf einer digitalen Karte, so fällt auf, dass ein großer Teil der Daten nur wenigen Städten und Gemeinden entstammt. </w:t>
      </w:r>
      <w:r w:rsidR="001E3056">
        <w:t xml:space="preserve">Zu diesen gehören die Städte </w:t>
      </w:r>
      <w:r w:rsidR="001E3056" w:rsidRPr="001E3056">
        <w:rPr>
          <w:i/>
          <w:iCs/>
        </w:rPr>
        <w:t>Sonneberg</w:t>
      </w:r>
      <w:r w:rsidR="001E3056">
        <w:t xml:space="preserve">, in welcher die meisten der Sequenzen aufgenommen wurden, und </w:t>
      </w:r>
      <w:r w:rsidR="001E3056" w:rsidRPr="001E3056">
        <w:rPr>
          <w:i/>
          <w:iCs/>
        </w:rPr>
        <w:t>Coburg</w:t>
      </w:r>
      <w:r w:rsidR="001E3056">
        <w:t xml:space="preserve">, die Kleinstädte </w:t>
      </w:r>
      <w:r w:rsidR="001E3056" w:rsidRPr="003C0D43">
        <w:rPr>
          <w:i/>
          <w:iCs/>
        </w:rPr>
        <w:t>Kronach</w:t>
      </w:r>
      <w:r w:rsidR="001E3056">
        <w:t xml:space="preserve">, </w:t>
      </w:r>
      <w:r w:rsidR="001E3056" w:rsidRPr="003C0D43">
        <w:rPr>
          <w:i/>
          <w:iCs/>
        </w:rPr>
        <w:t>Neustadt bei Coburg</w:t>
      </w:r>
      <w:r w:rsidR="001E3056">
        <w:t xml:space="preserve"> und </w:t>
      </w:r>
      <w:r w:rsidR="001E3056" w:rsidRPr="003C0D43">
        <w:rPr>
          <w:i/>
          <w:iCs/>
        </w:rPr>
        <w:t>Rödental</w:t>
      </w:r>
      <w:r w:rsidR="001E3056">
        <w:t xml:space="preserve"> sowie das Dorf </w:t>
      </w:r>
      <w:r w:rsidR="001E3056" w:rsidRPr="003C0D43">
        <w:rPr>
          <w:i/>
          <w:iCs/>
        </w:rPr>
        <w:t>Mengersgereuth-Hämmern</w:t>
      </w:r>
      <w:r w:rsidR="001E3056">
        <w:t>. Vereinzelte Aufnahmen entstammen anderen Ortschaften aus der Region Südthüringen und Oberfranken.</w:t>
      </w:r>
      <w:r w:rsidR="00FD54AE">
        <w:t xml:space="preserve"> Die in </w:t>
      </w:r>
      <w:r w:rsidR="00FD54AE" w:rsidRPr="00896FE0">
        <w:rPr>
          <w:color w:val="FF0000"/>
        </w:rPr>
        <w:t xml:space="preserve">Abb. 15 </w:t>
      </w:r>
      <w:r w:rsidR="00FD54AE">
        <w:t>dargestellte Visualisierung der in Sonneberg und Neustadt gesammelten Sequenzen zeigt dabei, dass die Ausgangsdaten verschiedene städtische Bereiche (bspw. Wohn- und Industriegebiete) und Verkehrswege (Haupt- und Nebenstraßen, Fahrradwege, etc.) abdecken.</w:t>
      </w:r>
      <w:r w:rsidR="007402E2">
        <w:t xml:space="preserve"> </w:t>
      </w:r>
      <w:r w:rsidR="002D55F3">
        <w:t xml:space="preserve">Auch besondere Verkehrsumstände, wie bspw. Stoßzeiten oder stark gefüllte Fußgängerzonen sind durch einige der Sequenzen in den Daten abgebildet. </w:t>
      </w:r>
      <w:r w:rsidR="009203DE">
        <w:t xml:space="preserve"> </w:t>
      </w:r>
      <w:r w:rsidR="009203DE" w:rsidRPr="009203DE">
        <w:rPr>
          <w:color w:val="FF0000"/>
        </w:rPr>
        <w:t>Grenzen: [49.8894, 50.4174] [10.8821, 11.3786]</w:t>
      </w:r>
    </w:p>
    <w:p w14:paraId="5DCCBB69" w14:textId="77777777" w:rsidR="00A3143F" w:rsidRDefault="00A3143F" w:rsidP="00A3143F">
      <w:pPr>
        <w:pStyle w:val="AbbMitRahmen"/>
        <w:keepNext/>
      </w:pPr>
      <w:r w:rsidRPr="00A3143F">
        <w:rPr>
          <w:noProof/>
        </w:rPr>
        <w:lastRenderedPageBreak/>
        <w:drawing>
          <wp:inline distT="0" distB="0" distL="0" distR="0" wp14:anchorId="225DD1E6" wp14:editId="1C1E52C7">
            <wp:extent cx="5770245" cy="2924130"/>
            <wp:effectExtent l="0" t="0" r="1905" b="0"/>
            <wp:docPr id="1237815019" name="Grafik 1" descr="Ein Bild, das Karte, Text,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15019" name="Grafik 1" descr="Ein Bild, das Karte, Text, Atlas enthält.&#10;&#10;Automatisch generierte Beschreibung"/>
                    <pic:cNvPicPr/>
                  </pic:nvPicPr>
                  <pic:blipFill rotWithShape="1">
                    <a:blip r:embed="rId32"/>
                    <a:srcRect l="5953" t="2179" r="3770" b="2256"/>
                    <a:stretch/>
                  </pic:blipFill>
                  <pic:spPr bwMode="auto">
                    <a:xfrm>
                      <a:off x="0" y="0"/>
                      <a:ext cx="5791165" cy="2934731"/>
                    </a:xfrm>
                    <a:prstGeom prst="rect">
                      <a:avLst/>
                    </a:prstGeom>
                    <a:ln>
                      <a:noFill/>
                    </a:ln>
                    <a:extLst>
                      <a:ext uri="{53640926-AAD7-44D8-BBD7-CCE9431645EC}">
                        <a14:shadowObscured xmlns:a14="http://schemas.microsoft.com/office/drawing/2010/main"/>
                      </a:ext>
                    </a:extLst>
                  </pic:spPr>
                </pic:pic>
              </a:graphicData>
            </a:graphic>
          </wp:inline>
        </w:drawing>
      </w:r>
    </w:p>
    <w:p w14:paraId="4747C771" w14:textId="7E8D8046" w:rsidR="007C11E6" w:rsidRDefault="00A3143F" w:rsidP="00A3143F">
      <w:pPr>
        <w:pStyle w:val="Beschriftung"/>
        <w:jc w:val="center"/>
      </w:pPr>
      <w:bookmarkStart w:id="60" w:name="_Toc141460794"/>
      <w:r>
        <w:t xml:space="preserve">Abb.  </w:t>
      </w:r>
      <w:fldSimple w:instr=" SEQ Abb._ \* ARABIC ">
        <w:r w:rsidR="00CD27B6">
          <w:rPr>
            <w:noProof/>
          </w:rPr>
          <w:t>18</w:t>
        </w:r>
      </w:fldSimple>
      <w:r>
        <w:t>: Visualisierung der gesammelten GNSS-Sequenzen im Raum Sonneberg-Neustadt</w:t>
      </w:r>
      <w:bookmarkEnd w:id="60"/>
    </w:p>
    <w:p w14:paraId="5638524A" w14:textId="77777777" w:rsidR="00C52386" w:rsidRDefault="00C52386" w:rsidP="00A3143F"/>
    <w:p w14:paraId="35732485" w14:textId="07745B36" w:rsidR="00EB5A2B" w:rsidRDefault="00CC602D" w:rsidP="00A3143F">
      <w:r>
        <w:t>Die einzelne Betrachtung der gesammelten Sequenzen bestätigt</w:t>
      </w:r>
      <w:r w:rsidR="00BA3EDA">
        <w:t xml:space="preserve"> </w:t>
      </w:r>
      <w:r>
        <w:t>die Erkenntnis, die</w:t>
      </w:r>
      <w:r w:rsidR="00156664">
        <w:t xml:space="preserve"> zum Teil</w:t>
      </w:r>
      <w:r>
        <w:t xml:space="preserve"> bereits </w:t>
      </w:r>
      <w:r w:rsidR="00156664">
        <w:t>aus</w:t>
      </w:r>
      <w:r>
        <w:t xml:space="preserve"> den vorangegangen Forschungsarbeiten gewonnen werden konnte</w:t>
      </w:r>
      <w:r w:rsidR="00156664">
        <w:t>:</w:t>
      </w:r>
      <w:r>
        <w:t xml:space="preserve"> Weite Teile der gesammelten Sequenzen sind</w:t>
      </w:r>
      <w:r w:rsidR="00CB502B">
        <w:t xml:space="preserve"> zu einem gewissen Grad</w:t>
      </w:r>
      <w:r>
        <w:t xml:space="preserve"> fehlerbehaftet.</w:t>
      </w:r>
      <w:r w:rsidR="00CB502B">
        <w:t xml:space="preserve"> Dabei </w:t>
      </w:r>
      <w:r w:rsidR="0030118A">
        <w:t>werden im Zuge dieser Arbeit</w:t>
      </w:r>
      <w:r w:rsidR="00CB502B">
        <w:t xml:space="preserve"> vor allem</w:t>
      </w:r>
      <w:r w:rsidR="007463F5">
        <w:t xml:space="preserve"> </w:t>
      </w:r>
      <w:r w:rsidR="00BA48B2">
        <w:t>vier</w:t>
      </w:r>
      <w:r w:rsidR="007463F5">
        <w:t xml:space="preserve"> Arten von Fehlern </w:t>
      </w:r>
      <w:r w:rsidR="0053283F">
        <w:t>differenziert</w:t>
      </w:r>
      <w:r w:rsidR="007463F5">
        <w:t xml:space="preserve">. </w:t>
      </w:r>
      <w:r w:rsidR="00EB5A2B">
        <w:t>Abb. 16 veranschaulicht diese Fehlerarten im Vergleich zu einer fehlerfreien Sequenz (oben links), die einer Fahrt auf einer geraden Straße bei konstanter Geschwindigkeit entspricht.</w:t>
      </w:r>
    </w:p>
    <w:p w14:paraId="1F1892C9" w14:textId="0D7D9387" w:rsidR="00461ACB" w:rsidRDefault="00821031" w:rsidP="00ED0E47">
      <w:pPr>
        <w:pStyle w:val="AbbMitRahmen"/>
      </w:pPr>
      <w:r>
        <w:rPr>
          <w:noProof/>
        </w:rPr>
        <w:drawing>
          <wp:inline distT="0" distB="0" distL="0" distR="0" wp14:anchorId="5AB65395" wp14:editId="300398FD">
            <wp:extent cx="5633049" cy="2149595"/>
            <wp:effectExtent l="0" t="0" r="6350" b="0"/>
            <wp:docPr id="1804206015"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51679" cy="2156704"/>
                    </a:xfrm>
                    <a:prstGeom prst="rect">
                      <a:avLst/>
                    </a:prstGeom>
                    <a:noFill/>
                  </pic:spPr>
                </pic:pic>
              </a:graphicData>
            </a:graphic>
          </wp:inline>
        </w:drawing>
      </w:r>
    </w:p>
    <w:p w14:paraId="01E0A1DA" w14:textId="0BDB9979" w:rsidR="00896FE0" w:rsidRDefault="00461ACB" w:rsidP="00461ACB">
      <w:pPr>
        <w:pStyle w:val="Beschriftung"/>
        <w:jc w:val="center"/>
      </w:pPr>
      <w:bookmarkStart w:id="61" w:name="_Toc141460795"/>
      <w:r>
        <w:t xml:space="preserve">Abb.  </w:t>
      </w:r>
      <w:fldSimple w:instr=" SEQ Abb._ \* ARABIC ">
        <w:r w:rsidR="00CD27B6">
          <w:rPr>
            <w:noProof/>
          </w:rPr>
          <w:t>19</w:t>
        </w:r>
      </w:fldSimple>
      <w:r>
        <w:t>: Primäre Fehler</w:t>
      </w:r>
      <w:r w:rsidR="0003556F">
        <w:t>arten innerhalb der GNSS-Sequenzen</w:t>
      </w:r>
      <w:bookmarkEnd w:id="61"/>
    </w:p>
    <w:p w14:paraId="2957000E" w14:textId="77777777" w:rsidR="00ED0E47" w:rsidRDefault="00ED0E47" w:rsidP="00ED0E47"/>
    <w:p w14:paraId="3E90B2E2" w14:textId="7A5AC291" w:rsidR="002D557B" w:rsidRDefault="00ED0E47" w:rsidP="00ED0E47">
      <w:r>
        <w:t xml:space="preserve">Die </w:t>
      </w:r>
      <w:r w:rsidR="009B1657">
        <w:t xml:space="preserve">in den Ausgangsdaten </w:t>
      </w:r>
      <w:r>
        <w:t xml:space="preserve">am häufigsten auftretenden Fehler sind </w:t>
      </w:r>
      <w:r w:rsidR="00293329">
        <w:t>U</w:t>
      </w:r>
      <w:r>
        <w:t>ngenauigkeiten</w:t>
      </w:r>
      <w:r w:rsidR="00293329">
        <w:t xml:space="preserve"> in der Positionserfassung</w:t>
      </w:r>
      <w:r>
        <w:t xml:space="preserve">, welche im Folgenden als </w:t>
      </w:r>
      <w:r>
        <w:rPr>
          <w:i/>
          <w:iCs/>
        </w:rPr>
        <w:t>R</w:t>
      </w:r>
      <w:r w:rsidRPr="00ED0E47">
        <w:rPr>
          <w:i/>
          <w:iCs/>
        </w:rPr>
        <w:t>auschen</w:t>
      </w:r>
      <w:r>
        <w:t xml:space="preserve"> bezeichnet werden. Unterscheiden kann man hierbei das</w:t>
      </w:r>
      <w:r w:rsidR="00BA3EDA">
        <w:t xml:space="preserve"> zur Bewegungsrichtung</w:t>
      </w:r>
      <w:r>
        <w:t xml:space="preserve"> </w:t>
      </w:r>
      <w:r w:rsidR="00BA3EDA" w:rsidRPr="00BA3EDA">
        <w:rPr>
          <w:i/>
          <w:iCs/>
        </w:rPr>
        <w:t>s</w:t>
      </w:r>
      <w:r w:rsidRPr="00BA3EDA">
        <w:rPr>
          <w:i/>
          <w:iCs/>
        </w:rPr>
        <w:t>enkrechte</w:t>
      </w:r>
      <w:r w:rsidR="00BA3EDA" w:rsidRPr="00BA3EDA">
        <w:rPr>
          <w:i/>
          <w:iCs/>
        </w:rPr>
        <w:t xml:space="preserve"> Rauschen</w:t>
      </w:r>
      <w:r w:rsidR="00BA3EDA">
        <w:t xml:space="preserve">, welches dazu </w:t>
      </w:r>
      <w:r w:rsidR="00405BFD">
        <w:t>führt,</w:t>
      </w:r>
      <w:r w:rsidR="00BA3EDA">
        <w:t xml:space="preserve"> </w:t>
      </w:r>
      <w:r w:rsidR="00164FF4">
        <w:t>dass</w:t>
      </w:r>
      <w:r w:rsidR="00BA3EDA">
        <w:t xml:space="preserve"> </w:t>
      </w:r>
      <w:r w:rsidR="00BA3EDA">
        <w:lastRenderedPageBreak/>
        <w:t xml:space="preserve">Koordinatenpunkte abseits der eigentlich zurückgelegten Strecke liegen, und das horizontale Rauschen, durch welches Koordinatenpunkte entlang der zurückgelegten Strecke vor oder hinter der tatsächlichen Position </w:t>
      </w:r>
      <w:r w:rsidR="00B17C14">
        <w:t xml:space="preserve">erfasst </w:t>
      </w:r>
      <w:r w:rsidR="009B1657">
        <w:t>wurden</w:t>
      </w:r>
      <w:r w:rsidR="00BA3EDA">
        <w:t xml:space="preserve">.  </w:t>
      </w:r>
      <w:r w:rsidR="00253BFE">
        <w:t>I</w:t>
      </w:r>
      <w:r w:rsidR="00405BFD">
        <w:t>n einigen Fällen sind</w:t>
      </w:r>
      <w:r w:rsidR="00253BFE">
        <w:t xml:space="preserve"> einzelne Punkte </w:t>
      </w:r>
      <w:r w:rsidR="009B1657">
        <w:t xml:space="preserve">dabei </w:t>
      </w:r>
      <w:r w:rsidR="00253BFE">
        <w:t xml:space="preserve">so stark verrauscht, dass sie </w:t>
      </w:r>
      <w:r w:rsidR="00B17C14">
        <w:t>trotz einer konstanten Bewegung</w:t>
      </w:r>
      <w:r w:rsidR="00253BFE">
        <w:t xml:space="preserve"> hinter </w:t>
      </w:r>
      <w:r w:rsidR="009B1657">
        <w:t xml:space="preserve">eigentlich </w:t>
      </w:r>
      <w:r w:rsidR="00253BFE">
        <w:t xml:space="preserve">zuvor aufgenommenen Punkten </w:t>
      </w:r>
      <w:r w:rsidR="009B1657">
        <w:t>erfasst werden</w:t>
      </w:r>
      <w:r w:rsidR="00253BFE">
        <w:t>.</w:t>
      </w:r>
      <w:r w:rsidR="00C124D7">
        <w:t xml:space="preserve"> Wichtig zu beachten ist, dass beide Arten des Rauschens in der Regel gleichzeitig</w:t>
      </w:r>
      <w:r w:rsidR="00F7406D">
        <w:t xml:space="preserve"> und bei nahezu allen aufgenommenen Koordinatenpunkten</w:t>
      </w:r>
      <w:r w:rsidR="00C124D7">
        <w:t xml:space="preserve"> auftreten</w:t>
      </w:r>
      <w:r w:rsidR="007E3684">
        <w:t xml:space="preserve">. </w:t>
      </w:r>
      <w:r w:rsidR="00F7406D">
        <w:t>Der Schweregrad des Rauschens variiert sehr stark, entspricht jedoch in den meisten Fällen in etwa der Genauigkeit des GNSS (5m-15m)</w:t>
      </w:r>
      <w:r w:rsidR="002D557B">
        <w:t xml:space="preserve">. Das Rauschen scheint dabei allerdings nicht für jeden Punkt unabhängig zu sein, da aufeinanderfolgende Punkt oft ähnliche Abweichungen aufweisen. Sie liegen also wie beispielhaft in Abb. 16 </w:t>
      </w:r>
      <w:r w:rsidR="00C6123E">
        <w:t>unten links dargestellt alle rechts von der tatsächlich zurückgelegten Strecke.</w:t>
      </w:r>
      <w:r w:rsidR="009203DE">
        <w:t xml:space="preserve"> </w:t>
      </w:r>
      <w:r w:rsidR="009203DE" w:rsidRPr="009203DE">
        <w:rPr>
          <w:color w:val="FF0000"/>
        </w:rPr>
        <w:t>Genauigkeit laut Schätzung: STD 4,26 und MEAN 6,86.</w:t>
      </w:r>
    </w:p>
    <w:p w14:paraId="755A9246" w14:textId="2AE316CF" w:rsidR="00DE050F" w:rsidRDefault="007E171F" w:rsidP="00ED0E47">
      <w:r>
        <w:t>Eine weitere</w:t>
      </w:r>
      <w:r w:rsidR="00246852">
        <w:t xml:space="preserve"> Fehlerart, die in </w:t>
      </w:r>
      <w:r>
        <w:t>vielen</w:t>
      </w:r>
      <w:r w:rsidR="00246852">
        <w:t xml:space="preserve"> Aufnahmen </w:t>
      </w:r>
      <w:r>
        <w:t>auftritt,</w:t>
      </w:r>
      <w:r w:rsidR="00246852">
        <w:t xml:space="preserve"> sind </w:t>
      </w:r>
      <w:r w:rsidR="00246852" w:rsidRPr="00246852">
        <w:rPr>
          <w:i/>
          <w:iCs/>
        </w:rPr>
        <w:t>Dopplungen</w:t>
      </w:r>
      <w:r>
        <w:t>. Hiermit ist das mehrfache Erfassen derselben Position und in der Regel auch desselben zugehörigen Zeitstempels gemeint. Dopplungen treten vermehrt in den Sequenzen auf, wenn langsame Bewegungen oder Stillstand aufgenommen</w:t>
      </w:r>
      <w:r w:rsidR="00DE050F">
        <w:t xml:space="preserve"> </w:t>
      </w:r>
      <w:proofErr w:type="gramStart"/>
      <w:r w:rsidR="00DE050F">
        <w:t>wurde</w:t>
      </w:r>
      <w:proofErr w:type="gramEnd"/>
      <w:r w:rsidR="00DE050F">
        <w:t>. Hierbei kann es vorkommen, dass der Standort-Service des aufzeichnenden Mobilgeräts keine Änderung der Position feststellt und diese entsprechend nicht aktualisiert.</w:t>
      </w:r>
    </w:p>
    <w:p w14:paraId="1AF47108" w14:textId="69DC3B47" w:rsidR="0003556F" w:rsidRPr="0003556F" w:rsidRDefault="007E171F" w:rsidP="009E398D">
      <w:r>
        <w:t xml:space="preserve">Eine direkte Folge von Dopplungen </w:t>
      </w:r>
      <w:proofErr w:type="gramStart"/>
      <w:r>
        <w:t>sind</w:t>
      </w:r>
      <w:proofErr w:type="gramEnd"/>
      <w:r>
        <w:t xml:space="preserve">, wie auch in </w:t>
      </w:r>
      <w:r w:rsidRPr="007E171F">
        <w:rPr>
          <w:color w:val="FF0000"/>
        </w:rPr>
        <w:t xml:space="preserve">Abb.16 </w:t>
      </w:r>
      <w:r w:rsidRPr="007E171F">
        <w:t>veranschaulicht</w:t>
      </w:r>
      <w:r w:rsidR="00354695">
        <w:t>,</w:t>
      </w:r>
      <w:r w:rsidRPr="007E171F">
        <w:t xml:space="preserve"> </w:t>
      </w:r>
      <w:r w:rsidRPr="007E171F">
        <w:rPr>
          <w:i/>
          <w:iCs/>
        </w:rPr>
        <w:t>variierende Zeitintervalle</w:t>
      </w:r>
      <w:r>
        <w:t xml:space="preserve">. </w:t>
      </w:r>
      <w:r w:rsidR="00E2648C">
        <w:t xml:space="preserve">Diese können jedoch auch unabhängig von Dopplungen auftreten. </w:t>
      </w:r>
      <w:r w:rsidR="00354695">
        <w:t>Die Zeitdifferenzen der aufeinanderfolgenden Koordinatenpunkte in den Ausgangsdaten (berechnet aus den zugehörigen Zeitstempeln) weisen dabei eine Standardabweichung von ca. 305ms und einige Ausreißer von bis zu 15s auf.</w:t>
      </w:r>
      <w:r w:rsidR="009E398D">
        <w:t xml:space="preserve"> Neben Dopplungen ist ein weiterer Grund für variierende Zeitintervalle </w:t>
      </w:r>
      <w:r w:rsidR="00DE050F">
        <w:t xml:space="preserve">möglicherweise die </w:t>
      </w:r>
      <w:r w:rsidR="000C6969">
        <w:t>fehlende</w:t>
      </w:r>
      <w:r w:rsidR="00DE050F">
        <w:t xml:space="preserve"> Kopplung zwischen der Aktualisierung des Standort-Services</w:t>
      </w:r>
      <w:r w:rsidR="009E398D">
        <w:t xml:space="preserve"> des Mobilgeräts</w:t>
      </w:r>
      <w:r w:rsidR="00DE050F">
        <w:t xml:space="preserve"> und der Standortanfrage und -speicherung durch MotionTrace.</w:t>
      </w:r>
      <w:r w:rsidR="00354695">
        <w:t xml:space="preserve"> Größere Ausreiser sind vermutlich die Folge von </w:t>
      </w:r>
      <w:r w:rsidR="009E398D">
        <w:t xml:space="preserve">Störungen des GNSS-Signals unter bestimmten Umständen, wie bspw. einer Tunnelfahrt. </w:t>
      </w:r>
      <w:r w:rsidR="00794BC5">
        <w:t xml:space="preserve"> </w:t>
      </w:r>
      <w:r w:rsidR="000F013A">
        <w:t>In der Regel</w:t>
      </w:r>
      <w:r w:rsidR="00732AFC">
        <w:t xml:space="preserve"> entspricht </w:t>
      </w:r>
      <w:r w:rsidR="000F013A">
        <w:t xml:space="preserve">das Aufnahmeintervall </w:t>
      </w:r>
      <w:r w:rsidR="00732AFC">
        <w:t xml:space="preserve">jedoch in etwa </w:t>
      </w:r>
      <w:r w:rsidR="000F013A">
        <w:t>der angedachten Sekunde, was sich aus dem 25%-Quantil von 998ms und dem 75%-Quantil von 1011ms der Zeitdifferenzen schlussfolgern lässt.</w:t>
      </w:r>
    </w:p>
    <w:p w14:paraId="4E948016" w14:textId="38A4FB40" w:rsidR="00C55278" w:rsidRPr="00466AC3" w:rsidRDefault="00F10E41" w:rsidP="00466AC3">
      <w:r>
        <w:t>Für eine weitere Betrachtungen der Ausgangsdaten sind a</w:t>
      </w:r>
      <w:r w:rsidR="00D65289">
        <w:t>lle</w:t>
      </w:r>
      <w:r w:rsidR="00F91C2E">
        <w:t xml:space="preserve"> gesammelten und für die </w:t>
      </w:r>
      <w:r w:rsidR="00D3571E">
        <w:t>nachfolgenden</w:t>
      </w:r>
      <w:r w:rsidR="00F91C2E">
        <w:t xml:space="preserve"> Umsetzungen verwendeten GNSS-Sequenzen im zugehörigen Projekt unter</w:t>
      </w:r>
      <w:r w:rsidR="00F91C2E" w:rsidRPr="00F91C2E">
        <w:rPr>
          <w:rStyle w:val="Code"/>
        </w:rPr>
        <w:t xml:space="preserve"> </w:t>
      </w:r>
      <w:proofErr w:type="spellStart"/>
      <w:r w:rsidR="00F91C2E" w:rsidRPr="00403DCB">
        <w:rPr>
          <w:rStyle w:val="Code"/>
        </w:rPr>
        <w:t>A_DataCollection</w:t>
      </w:r>
      <w:proofErr w:type="spellEnd"/>
      <w:r w:rsidR="00F91C2E" w:rsidRPr="00403DCB">
        <w:rPr>
          <w:rStyle w:val="Code"/>
        </w:rPr>
        <w:t>/</w:t>
      </w:r>
      <w:proofErr w:type="spellStart"/>
      <w:r w:rsidR="00F91C2E" w:rsidRPr="00403DCB">
        <w:rPr>
          <w:rStyle w:val="Code"/>
        </w:rPr>
        <w:t>LatLngData</w:t>
      </w:r>
      <w:proofErr w:type="spellEnd"/>
      <w:r w:rsidR="00F91C2E" w:rsidRPr="00403DCB">
        <w:rPr>
          <w:rStyle w:val="Code"/>
        </w:rPr>
        <w:t>/{Klassenname}</w:t>
      </w:r>
      <w:r>
        <w:rPr>
          <w:rStyle w:val="Code"/>
        </w:rPr>
        <w:t xml:space="preserve"> </w:t>
      </w:r>
      <w:r w:rsidR="00F91C2E" w:rsidRPr="00F91C2E">
        <w:t>zu finden.</w:t>
      </w:r>
      <w:r w:rsidR="00203124">
        <w:t xml:space="preserve"> Die einzelnen </w:t>
      </w:r>
      <w:r w:rsidR="00203124">
        <w:lastRenderedPageBreak/>
        <w:t xml:space="preserve">Sequenzen sind hierbei in einer jeweils separaten </w:t>
      </w:r>
      <w:proofErr w:type="spellStart"/>
      <w:r w:rsidR="00203124">
        <w:t>csv</w:t>
      </w:r>
      <w:proofErr w:type="spellEnd"/>
      <w:r w:rsidR="00203124">
        <w:t xml:space="preserve">-Datei gespeichert, wobei jede Datei einer Zeitreihe mit dem im letzten Abschnitt (siehe </w:t>
      </w:r>
      <w:r w:rsidR="00203124" w:rsidRPr="00203124">
        <w:rPr>
          <w:color w:val="FF0000"/>
        </w:rPr>
        <w:t>Tab. 1</w:t>
      </w:r>
      <w:r w:rsidR="00203124">
        <w:t>) beschriebenen Spalten entspricht.</w:t>
      </w:r>
    </w:p>
    <w:p w14:paraId="335E1FCA" w14:textId="3BFBDC74" w:rsidR="009130EA" w:rsidRDefault="009130EA" w:rsidP="009130EA">
      <w:pPr>
        <w:pStyle w:val="berschrift1"/>
      </w:pPr>
      <w:bookmarkStart w:id="62" w:name="_Toc141460757"/>
      <w:r>
        <w:lastRenderedPageBreak/>
        <w:t>Anforderungen und Gesamtkonzept der Klassifikation</w:t>
      </w:r>
      <w:bookmarkEnd w:id="62"/>
    </w:p>
    <w:p w14:paraId="0AE5FD36" w14:textId="66BF6C0F" w:rsidR="00A67207" w:rsidRDefault="00A67207" w:rsidP="00D86A6F">
      <w:r>
        <w:t xml:space="preserve">Zur Bewältigung der u.a. in Kapitel 1.1 erläuterten Problemstellung und der Beantwortung der hieraus abgeleiteten Forschungsfragen wurde das in </w:t>
      </w:r>
      <w:r w:rsidRPr="008A28BD">
        <w:rPr>
          <w:color w:val="FF0000"/>
        </w:rPr>
        <w:t xml:space="preserve">Abb. 17 </w:t>
      </w:r>
      <w:r>
        <w:t>veranschaulichte Gesamtkonzept entwickelt. Dieses bildet die Basis der in den nachfolgenden Kapiteln beschriebenen Implementierungen zu dieser Arbeit.</w:t>
      </w:r>
    </w:p>
    <w:p w14:paraId="18C27A32" w14:textId="77777777" w:rsidR="00D9236E" w:rsidRDefault="00D9236E" w:rsidP="00D9236E">
      <w:pPr>
        <w:pStyle w:val="AbbMitRahmen"/>
        <w:keepNext/>
      </w:pPr>
      <w:r>
        <w:rPr>
          <w:noProof/>
        </w:rPr>
        <w:drawing>
          <wp:inline distT="0" distB="0" distL="0" distR="0" wp14:anchorId="386215C5" wp14:editId="43A3B083">
            <wp:extent cx="5772150" cy="2492238"/>
            <wp:effectExtent l="0" t="0" r="0" b="0"/>
            <wp:docPr id="179346110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808691" cy="2508015"/>
                    </a:xfrm>
                    <a:prstGeom prst="rect">
                      <a:avLst/>
                    </a:prstGeom>
                    <a:noFill/>
                  </pic:spPr>
                </pic:pic>
              </a:graphicData>
            </a:graphic>
          </wp:inline>
        </w:drawing>
      </w:r>
    </w:p>
    <w:p w14:paraId="3960A727" w14:textId="6DC7D10E" w:rsidR="00DF235F" w:rsidRDefault="00D9236E" w:rsidP="00D9236E">
      <w:pPr>
        <w:pStyle w:val="Beschriftung"/>
        <w:jc w:val="center"/>
      </w:pPr>
      <w:bookmarkStart w:id="63" w:name="_Toc141460796"/>
      <w:r>
        <w:t xml:space="preserve">Abb.  </w:t>
      </w:r>
      <w:fldSimple w:instr=" SEQ Abb._ \* ARABIC ">
        <w:r w:rsidR="00CD27B6">
          <w:rPr>
            <w:noProof/>
          </w:rPr>
          <w:t>20</w:t>
        </w:r>
      </w:fldSimple>
      <w:r>
        <w:t>: Veranschaulichtes Gesamtkonzept der Verkehrsteilnehmerklassifikation</w:t>
      </w:r>
      <w:bookmarkEnd w:id="63"/>
    </w:p>
    <w:p w14:paraId="1144E24E" w14:textId="77777777" w:rsidR="00D9236E" w:rsidRDefault="00D9236E" w:rsidP="00D9236E"/>
    <w:p w14:paraId="719EC6B8" w14:textId="25BB0D5E" w:rsidR="00325387" w:rsidRDefault="00325387" w:rsidP="00325387">
      <w:r>
        <w:t xml:space="preserve">Gelb hervorgehoben ist dabei das Basiskonzept der Verkehrsteilnehmerklassifikation, an dessen Beginn zunächst die Rohsequenzen stehen, welche </w:t>
      </w:r>
      <w:r w:rsidR="0085191F">
        <w:t>sich</w:t>
      </w:r>
      <w:r>
        <w:t xml:space="preserve"> Positionsdatenpunkten </w:t>
      </w:r>
      <w:r w:rsidR="0085191F">
        <w:t>zusammensetzen</w:t>
      </w:r>
      <w:r>
        <w:t xml:space="preserve">, die die Koordinaten und deren geschätzten Genauigkeiten eines einzelnen Verkehrsteilnehmers zu gegebenen Zeitpunkten repräsentieren. In dieser Form eignen sich die Sequenzen noch nicht für die Klassifikation, da Sie einem starken </w:t>
      </w:r>
      <w:r w:rsidRPr="00C515C1">
        <w:rPr>
          <w:i/>
          <w:iCs/>
        </w:rPr>
        <w:t>Bias</w:t>
      </w:r>
      <w:r>
        <w:rPr>
          <w:i/>
          <w:iCs/>
        </w:rPr>
        <w:t xml:space="preserve"> </w:t>
      </w:r>
      <w:r>
        <w:t xml:space="preserve">(dt. etwa Verzerrung) unterliegen. Eine Ursache dieses Bias liegt dabei bspw.  in der lokalen Beschränktheit der gesammelten Koordinatenpunkte auf </w:t>
      </w:r>
      <w:proofErr w:type="gramStart"/>
      <w:r w:rsidR="0085191F">
        <w:t>ein verhältnismäßig</w:t>
      </w:r>
      <w:proofErr w:type="gramEnd"/>
      <w:r w:rsidR="0085191F">
        <w:t xml:space="preserve"> kleines</w:t>
      </w:r>
      <w:r>
        <w:t xml:space="preserve"> Gebiet, wodurch die Klassifikatoren nur sehr schwer lernen können, wie mit Daten aus anderen Gebieten umgegangen werden soll. Eine weitere ist die geringe Menge an Datenerzeugern. Hierdurch könnten die Klassifikatoren fälschlicherweise </w:t>
      </w:r>
      <w:r w:rsidR="0085191F">
        <w:t>l</w:t>
      </w:r>
      <w:r>
        <w:t>ernen</w:t>
      </w:r>
      <w:r w:rsidR="0085191F">
        <w:t>,</w:t>
      </w:r>
      <w:r>
        <w:t xml:space="preserve"> Fahrzeugklassen allein auf Basis der von diesen zurückgelegten Strecken zu unterscheiden. Beide Ursachen würden in jedem Fall dazu führen, dass die später trainierten Klassifikatoren nur schlecht auf neue Daten verallgemeinern können. Deswegen soll keines</w:t>
      </w:r>
      <w:r w:rsidR="0085191F">
        <w:t xml:space="preserve"> der</w:t>
      </w:r>
      <w:r>
        <w:t xml:space="preserve"> oben genannten Merkmale (Koordinaten, Genauigkeit und Zeitpunkt) direkt in die Klassifikation einfließen. Stattdessen werden hieraus verallgemeinernde Merkmale berechnet, welche die Bewegung von Verkehrsteilnehmern unabhängig von Ort und Zeit repräsentieren. Entsprechend werden die Datenpunkte innerhalb </w:t>
      </w:r>
      <w:r>
        <w:lastRenderedPageBreak/>
        <w:t>der Rohsequenzen um Merkmale wie Geschwindigkeit, Beschleunigung und Winkelgeschwindigkeit erweitert.</w:t>
      </w:r>
      <w:r w:rsidR="005018A0">
        <w:t xml:space="preserve"> Die Klassifikation der Verkehrsteilnehmerklasse erfolgt anschließend allein auf Basis dieser Bewegungsmerkmale. </w:t>
      </w:r>
      <w:r w:rsidR="009B0E65">
        <w:t>Als Klassifikator soll hierbei</w:t>
      </w:r>
      <w:r w:rsidR="00AD50AC">
        <w:t xml:space="preserve"> basierend auf den Erkenntnissen von Matteo Simoncini et al. </w:t>
      </w:r>
      <w:sdt>
        <w:sdtPr>
          <w:alias w:val="To edit, see citavi.com/edit"/>
          <w:tag w:val="CitaviPlaceholder#c247c08f-2979-4f66-95eb-c250ac71789d"/>
          <w:id w:val="1014499982"/>
          <w:placeholder>
            <w:docPart w:val="DefaultPlaceholder_-1854013440"/>
          </w:placeholder>
        </w:sdtPr>
        <w:sdtContent>
          <w:r w:rsidR="00AD50AC">
            <w:fldChar w:fldCharType="begin"/>
          </w:r>
          <w:r w:rsidR="00AD50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TA3NmMyLWIzNjAtNDA4NC1hMjE1LWQ5NzkyZjVhOTM1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MyNDdjMDhmLTI5NzktNGY2Ni05NWViLWMyNTBhYzcxNzg5ZCIsIlRleHQiOiJbMTRdIiwiV0FJVmVyc2lvbiI6IjYuMTQuMC4wIn0=}</w:instrText>
          </w:r>
          <w:r w:rsidR="00AD50AC">
            <w:fldChar w:fldCharType="separate"/>
          </w:r>
          <w:r w:rsidR="00AD50AC">
            <w:t>[14]</w:t>
          </w:r>
          <w:r w:rsidR="00AD50AC">
            <w:fldChar w:fldCharType="end"/>
          </w:r>
        </w:sdtContent>
      </w:sdt>
      <w:r w:rsidR="009B0E65">
        <w:t xml:space="preserve"> ein Rekurrentes-Neuronales-Netzwerk zum Einsatz kommen, dessen Alleinstellungsmerkmal es ist, beliebig lange Sequenzen </w:t>
      </w:r>
      <w:r w:rsidR="00EA7F04">
        <w:t xml:space="preserve">zu verarbeiten, </w:t>
      </w:r>
      <w:r w:rsidR="009B0E65">
        <w:t xml:space="preserve">ohne </w:t>
      </w:r>
      <w:r w:rsidR="00EA7F04">
        <w:t>diese vorher auf einen einzelnen Datenpunkt zusammenfassen zu müssen. Hierdurch können die Sequenzen durch den Klassifikator auch tatsächlich als solche betrachtet und ein Verlust</w:t>
      </w:r>
      <w:r w:rsidR="00AD50AC">
        <w:t xml:space="preserve"> </w:t>
      </w:r>
      <w:r w:rsidR="00EA7F04">
        <w:t>potenziell wichtige</w:t>
      </w:r>
      <w:r w:rsidR="002644AB">
        <w:t>r zeitcodierter</w:t>
      </w:r>
      <w:r w:rsidR="00EA7F04">
        <w:t xml:space="preserve"> Informationen vermieden werden.</w:t>
      </w:r>
    </w:p>
    <w:p w14:paraId="63D7E1EF" w14:textId="45050A07" w:rsidR="009307B1" w:rsidRPr="009307B1" w:rsidRDefault="009307B1" w:rsidP="00325387">
      <w:pPr>
        <w:rPr>
          <w:color w:val="FF0000"/>
        </w:rPr>
      </w:pPr>
      <w:r w:rsidRPr="009307B1">
        <w:rPr>
          <w:color w:val="FF0000"/>
        </w:rPr>
        <w:t>+ auch wenn theoretisch unabhängig: Einfluss der Sequenzlänge soll durch verschiedene Datensätze (1min, 2min und 4min) untersucht werden.</w:t>
      </w:r>
    </w:p>
    <w:p w14:paraId="05ABEEDA" w14:textId="696E6DD8" w:rsidR="00201233" w:rsidRDefault="00D61EF1" w:rsidP="000725B3">
      <w:r>
        <w:t xml:space="preserve">Bei der Betrachtung der Ausgangsdaten im vorherigen Kapitel hat gezeigt, dass die </w:t>
      </w:r>
      <w:r w:rsidR="00756487">
        <w:t xml:space="preserve">Positionssequenzen verschiedene Arten von Fehlern enthalten. </w:t>
      </w:r>
      <w:r w:rsidR="009307B1">
        <w:t xml:space="preserve">Da diese möglicherweise die Qualität der Klassifikation beeinflussen, </w:t>
      </w:r>
      <w:r w:rsidR="005D73B8">
        <w:t>werden</w:t>
      </w:r>
      <w:r w:rsidR="009307B1">
        <w:t xml:space="preserve"> basierend auf dem Basiskonzept verschiedene Möglichkeiten </w:t>
      </w:r>
      <w:r w:rsidR="005D73B8">
        <w:t xml:space="preserve">der Datenbereinigung </w:t>
      </w:r>
      <w:r w:rsidR="008A28BD">
        <w:t>untersucht</w:t>
      </w:r>
      <w:r w:rsidR="005D73B8">
        <w:t>.</w:t>
      </w:r>
      <w:r w:rsidR="00281004">
        <w:t xml:space="preserve"> Zur Behandlung der </w:t>
      </w:r>
      <w:proofErr w:type="spellStart"/>
      <w:r w:rsidR="00281004">
        <w:t>Verrauschungsfehler</w:t>
      </w:r>
      <w:proofErr w:type="spellEnd"/>
      <w:r w:rsidR="00281004">
        <w:t>, insbesondere des senkrechten Rauschens (aufgenommene Punkte abseits der tatsächlich zurückgelegten Strecke), wird hierbei d</w:t>
      </w:r>
      <w:r w:rsidR="00F5326B">
        <w:t>er</w:t>
      </w:r>
      <w:r w:rsidR="00281004">
        <w:t xml:space="preserve"> Map-Matching-</w:t>
      </w:r>
      <w:r w:rsidR="00F5326B">
        <w:t>Service</w:t>
      </w:r>
      <w:r w:rsidR="00281004">
        <w:t xml:space="preserve"> von Valhalla zum Einsatz kommen.</w:t>
      </w:r>
      <w:r w:rsidR="008A28BD">
        <w:t xml:space="preserve"> </w:t>
      </w:r>
      <w:r w:rsidR="00497BB3">
        <w:t>Da</w:t>
      </w:r>
      <w:r w:rsidR="008A28BD">
        <w:t xml:space="preserve">für ist jedoch eine Erweiterung des Gesamtkonzeptes notwendig, welche in </w:t>
      </w:r>
      <w:r w:rsidR="008A28BD" w:rsidRPr="008A28BD">
        <w:rPr>
          <w:color w:val="FF0000"/>
        </w:rPr>
        <w:t>Abb</w:t>
      </w:r>
      <w:r w:rsidR="008A28BD">
        <w:rPr>
          <w:color w:val="FF0000"/>
        </w:rPr>
        <w:t>.</w:t>
      </w:r>
      <w:r w:rsidR="008A28BD" w:rsidRPr="008A28BD">
        <w:rPr>
          <w:color w:val="FF0000"/>
        </w:rPr>
        <w:t xml:space="preserve"> 17</w:t>
      </w:r>
      <w:r w:rsidR="008A28BD">
        <w:t xml:space="preserve"> blau hervorgehoben ist.</w:t>
      </w:r>
      <w:r w:rsidR="00497BB3">
        <w:t xml:space="preserve"> Anders als beim Basiskonzept werden die um Bewegungsdaten erweiterten Sequenzen hierbei nicht direkt zur Klassifikation der Verkehrsteilnehmerklasse eingesetzt, sondern zunächst einmal vorklassifiziert. Die Vorklassifikation dient hierbei der Vorhersage des von Valhalla einzusetzenden Matching-Modus. Wie bereits in Abschnitt 2.7.1 </w:t>
      </w:r>
      <w:r w:rsidR="00AB45DF">
        <w:t>erwähnt,</w:t>
      </w:r>
      <w:r w:rsidR="000725B3">
        <w:t xml:space="preserve"> werden hierbei drei verschiedene Modi unterschieden, welche das Map-Matching durch Valhalla entweder für Fußgänger, Fahrradfahrer oder motorisierte Straßenfahrzeuge optimieren.</w:t>
      </w:r>
      <w:r w:rsidR="002655B4">
        <w:t xml:space="preserve"> </w:t>
      </w:r>
      <w:r w:rsidR="00AB45DF">
        <w:t xml:space="preserve">Da es sich bei der </w:t>
      </w:r>
      <w:r w:rsidR="00201233">
        <w:t>Vorhersage des Matching-Modus</w:t>
      </w:r>
      <w:r w:rsidR="00AB45DF">
        <w:t xml:space="preserve"> um ein vereinfachtes Klassifikationsproblem (keine Unterscheidung motorisierter Fahrzeuge) handelt, </w:t>
      </w:r>
      <w:r w:rsidR="00201233">
        <w:t>wird</w:t>
      </w:r>
      <w:r w:rsidR="00AB45DF">
        <w:t xml:space="preserve"> für diese</w:t>
      </w:r>
      <w:r w:rsidR="00201233">
        <w:t xml:space="preserve"> ein</w:t>
      </w:r>
      <w:r w:rsidR="00AB45DF">
        <w:t xml:space="preserve"> </w:t>
      </w:r>
      <w:r w:rsidR="00201233">
        <w:t>weniger komplexes Klassifikationsverfahren als bei der Vorhersage der Verkehrsteilnehmerklassen zum Einsatz kommen. Als Eingabe dient dabei eine Zusammenfassung der Bewegungsdaten der vorliegenden Sequenz durch verschiedene deskriptive Merkmale. Die Wahl des eingesetzten Klassifikationsverfahrens basiert hierbei auf einer vorausgehenden Evaluierung des SVM- und Random-Forest-Verfahren für diese Aufgabe.</w:t>
      </w:r>
    </w:p>
    <w:p w14:paraId="5BF8C028" w14:textId="309BED9F" w:rsidR="00E7272A" w:rsidRDefault="00150A3E" w:rsidP="000725B3">
      <w:r>
        <w:t xml:space="preserve">Nach der Bestimmung des voraussichtlich optimalen Matching-Modus, werden </w:t>
      </w:r>
      <w:r w:rsidR="00E7272A">
        <w:t xml:space="preserve">auf Basis der erweiterten Sequenz einige weitere Parameter zur Optimierung des Map-Matchings bestimmt. </w:t>
      </w:r>
      <w:r w:rsidR="00E7272A">
        <w:lastRenderedPageBreak/>
        <w:t>Diese werden gemeinsam mit dem Modus und der Rohsequenz über eine Webschnittstelle an</w:t>
      </w:r>
      <w:r w:rsidR="00E966D3">
        <w:t xml:space="preserve"> eine</w:t>
      </w:r>
      <w:r w:rsidR="00E7272A">
        <w:t xml:space="preserve"> Valhalla</w:t>
      </w:r>
      <w:r w:rsidR="00E966D3">
        <w:t>-Instanz</w:t>
      </w:r>
      <w:r w:rsidR="00E7272A">
        <w:t xml:space="preserve"> übergeben. </w:t>
      </w:r>
      <w:r w:rsidR="00E966D3">
        <w:t xml:space="preserve">Zurückgeliefert wird eine Sequenz, welche durch Map-Matching auf ein digitales Straßen- und Wegenetzt abgebildet wurde. </w:t>
      </w:r>
      <w:r w:rsidR="008C28EC">
        <w:t xml:space="preserve">Für diese Sequenz müssen anschließend die Bewegungsdaten neu berechnet werden, bevor sie schlussendlich zur </w:t>
      </w:r>
      <w:r w:rsidR="00084E5B">
        <w:t>finalen Vorhersage der Verkehrsteilnehmerklasse</w:t>
      </w:r>
      <w:r w:rsidR="008C28EC">
        <w:t xml:space="preserve"> eingesetzt werden kann. </w:t>
      </w:r>
    </w:p>
    <w:p w14:paraId="52BC55F0" w14:textId="4AE82418" w:rsidR="00A366A9" w:rsidRDefault="00A366A9" w:rsidP="00EE153A">
      <w:r>
        <w:t>Zur Behandlung von horizontalem Rauschen (aufgenommene Punkte entlang der tatsächlich zurückgelegten Strecke verschoben) wird zusätzlich ein weiterer Ansatz untersucht: Die künstliche Erhöhung des Abtastintervalls auf zwei Sekunden, durch Verwerfen jedes zweiten Datenpunktes in den Ausgangssequenzen.</w:t>
      </w:r>
      <w:r w:rsidR="00EE153A">
        <w:t xml:space="preserve"> Die Idee dahinter ist, dass durch die Erhöhung des Abtastintervalls höhere zeitliche und örtliche Abstände zwischen den einzelnen Datenpunkten entstehen, die dazu </w:t>
      </w:r>
      <w:r w:rsidR="00677912">
        <w:t>führen,</w:t>
      </w:r>
      <w:r w:rsidR="00EE153A">
        <w:t xml:space="preserve"> dass das relative Rauschen in den Sequenzen und damit dessen Einfluss auf die berechneten Bewegungsmerkmale geringer wird.</w:t>
      </w:r>
      <w:r w:rsidR="00677912">
        <w:t xml:space="preserve"> Eine Erhöhung auf mehr als zwei Sekunden wird jedoch nicht untersucht, da davon ausgegangen werden kann, dass dann der Informationsgehalt der Bewegungsmerkmale, insbesondere der Beschleunigung und Winkelgeschwindigkeit, reduziert wird.</w:t>
      </w:r>
    </w:p>
    <w:p w14:paraId="498EA336" w14:textId="4B1AF16C" w:rsidR="00FC5A6A" w:rsidRPr="001D1562" w:rsidRDefault="009F0985" w:rsidP="009130EA">
      <w:r>
        <w:t>Dopplungen und variierende Abtastintervalle sollen</w:t>
      </w:r>
      <w:r w:rsidR="00677912">
        <w:t xml:space="preserve"> ebenfalls</w:t>
      </w:r>
      <w:r>
        <w:t xml:space="preserve"> behandelt werden</w:t>
      </w:r>
      <w:r w:rsidR="00677912">
        <w:t>. Dies geschieht jedoch nicht im Zuge der Datenvorverarbeitung, sondern</w:t>
      </w:r>
      <w:r>
        <w:t xml:space="preserve"> indem neben den bewegungsbasierten Merkmalen auch zeit- bzw. intervallbasierte Merkmale in die Eingabe der Klassifikatoren aufgenommen werden.</w:t>
      </w:r>
    </w:p>
    <w:p w14:paraId="21FD02CD" w14:textId="77777777" w:rsidR="009130EA" w:rsidRDefault="009130EA" w:rsidP="00FD0C14"/>
    <w:p w14:paraId="491FA7A5" w14:textId="31F3609B" w:rsidR="001C4E01" w:rsidRDefault="001C4E01" w:rsidP="00FD0C14">
      <w:pPr>
        <w:pStyle w:val="berschrift1"/>
      </w:pPr>
      <w:bookmarkStart w:id="64" w:name="_Toc141460758"/>
      <w:r>
        <w:lastRenderedPageBreak/>
        <w:t>Datensatzgenerierung</w:t>
      </w:r>
      <w:bookmarkEnd w:id="64"/>
    </w:p>
    <w:p w14:paraId="518BD7E6" w14:textId="02567052" w:rsidR="00FD0C14" w:rsidRDefault="00693EC4" w:rsidP="00FD0C14">
      <w:pPr>
        <w:pStyle w:val="berschrift1"/>
      </w:pPr>
      <w:bookmarkStart w:id="65" w:name="_Toc141460759"/>
      <w:r>
        <w:lastRenderedPageBreak/>
        <w:t>Umsetzung des Map-Matchings</w:t>
      </w:r>
      <w:bookmarkEnd w:id="65"/>
    </w:p>
    <w:p w14:paraId="5792F5F8" w14:textId="439F8BAD" w:rsidR="00FC5A6A" w:rsidRPr="00612759" w:rsidRDefault="00693EC4" w:rsidP="00FC5A6A">
      <w:pPr>
        <w:pStyle w:val="berschrift2"/>
        <w:numPr>
          <w:ilvl w:val="1"/>
          <w:numId w:val="1"/>
        </w:numPr>
        <w:ind w:left="680" w:hanging="680"/>
      </w:pPr>
      <w:bookmarkStart w:id="66" w:name="_Toc141460760"/>
      <w:r w:rsidRPr="00612759">
        <w:t>Einrichtung der Valhalla-</w:t>
      </w:r>
      <w:r w:rsidR="00612759">
        <w:t>Instanz</w:t>
      </w:r>
      <w:bookmarkEnd w:id="66"/>
    </w:p>
    <w:p w14:paraId="3C097719" w14:textId="1B3E9179" w:rsidR="009130EA" w:rsidRDefault="00693EC4" w:rsidP="009130EA">
      <w:pPr>
        <w:pStyle w:val="berschrift2"/>
      </w:pPr>
      <w:bookmarkStart w:id="67" w:name="_Toc141460761"/>
      <w:r>
        <w:t>Vor</w:t>
      </w:r>
      <w:r w:rsidR="005D75F4">
        <w:t>hersage des Matching-Modus / Vorklassifikation</w:t>
      </w:r>
      <w:bookmarkEnd w:id="67"/>
    </w:p>
    <w:p w14:paraId="4578045B" w14:textId="03A2054C" w:rsidR="00693EC4" w:rsidRDefault="00693EC4" w:rsidP="00693EC4">
      <w:pPr>
        <w:pStyle w:val="berschrift3"/>
      </w:pPr>
      <w:bookmarkStart w:id="68" w:name="_Toc141460762"/>
      <w:r>
        <w:t>Erzeugung de</w:t>
      </w:r>
      <w:r w:rsidR="005D75F4">
        <w:t>r</w:t>
      </w:r>
      <w:r>
        <w:t xml:space="preserve"> Trainingsdatens</w:t>
      </w:r>
      <w:r w:rsidR="005D75F4">
        <w:t>ätze</w:t>
      </w:r>
      <w:bookmarkEnd w:id="68"/>
    </w:p>
    <w:p w14:paraId="3801650E" w14:textId="77777777" w:rsidR="005D75F4" w:rsidRPr="005D75F4" w:rsidRDefault="005D75F4" w:rsidP="005D75F4"/>
    <w:p w14:paraId="1606C398" w14:textId="32053DF4" w:rsidR="00693EC4" w:rsidRDefault="00C40168" w:rsidP="00693EC4">
      <w:pPr>
        <w:pStyle w:val="berschrift3"/>
      </w:pPr>
      <w:bookmarkStart w:id="69" w:name="_Toc141460763"/>
      <w:r>
        <w:t>Training, Optimierung und Auswahl der besten Klassifikatoren</w:t>
      </w:r>
      <w:bookmarkEnd w:id="69"/>
    </w:p>
    <w:tbl>
      <w:tblPr>
        <w:tblStyle w:val="zuTabStandard"/>
        <w:tblW w:w="0" w:type="auto"/>
        <w:tblLook w:val="04A0" w:firstRow="1" w:lastRow="0" w:firstColumn="1" w:lastColumn="0" w:noHBand="0" w:noVBand="1"/>
      </w:tblPr>
      <w:tblGrid>
        <w:gridCol w:w="1413"/>
        <w:gridCol w:w="1559"/>
        <w:gridCol w:w="1701"/>
        <w:gridCol w:w="1701"/>
        <w:gridCol w:w="2688"/>
      </w:tblGrid>
      <w:tr w:rsidR="00087204" w14:paraId="6DC1E55B" w14:textId="6D58EDC9" w:rsidTr="00087204">
        <w:trPr>
          <w:cnfStyle w:val="100000000000" w:firstRow="1" w:lastRow="0" w:firstColumn="0" w:lastColumn="0" w:oddVBand="0" w:evenVBand="0" w:oddHBand="0" w:evenHBand="0" w:firstRowFirstColumn="0" w:firstRowLastColumn="0" w:lastRowFirstColumn="0" w:lastRowLastColumn="0"/>
        </w:trPr>
        <w:tc>
          <w:tcPr>
            <w:tcW w:w="1413" w:type="dxa"/>
          </w:tcPr>
          <w:p w14:paraId="5A271896" w14:textId="3F5ED10D" w:rsidR="00E61E1B" w:rsidRDefault="00F01A4D" w:rsidP="00F52918">
            <w:pPr>
              <w:jc w:val="center"/>
            </w:pPr>
            <w:r>
              <w:t>I</w:t>
            </w:r>
            <w:r w:rsidR="00E61E1B">
              <w:t>ntervall</w:t>
            </w:r>
          </w:p>
        </w:tc>
        <w:tc>
          <w:tcPr>
            <w:tcW w:w="1559" w:type="dxa"/>
          </w:tcPr>
          <w:p w14:paraId="28E70657" w14:textId="36BE9ECE" w:rsidR="00E61E1B" w:rsidRDefault="00E61E1B" w:rsidP="00F52918">
            <w:pPr>
              <w:jc w:val="center"/>
            </w:pPr>
            <m:oMathPara>
              <m:oMath>
                <m:r>
                  <m:rPr>
                    <m:sty m:val="bi"/>
                  </m:rPr>
                  <w:rPr>
                    <w:rFonts w:ascii="Cambria Math" w:hAnsi="Cambria Math"/>
                  </w:rPr>
                  <m:t>C</m:t>
                </m:r>
              </m:oMath>
            </m:oMathPara>
          </w:p>
        </w:tc>
        <w:tc>
          <w:tcPr>
            <w:tcW w:w="1701" w:type="dxa"/>
          </w:tcPr>
          <w:p w14:paraId="6A29E619" w14:textId="0D2D611B" w:rsidR="00E61E1B" w:rsidRDefault="00E61E1B" w:rsidP="00F52918">
            <w:pPr>
              <w:jc w:val="center"/>
            </w:pPr>
            <m:oMathPara>
              <m:oMath>
                <m:r>
                  <m:rPr>
                    <m:sty m:val="bi"/>
                  </m:rPr>
                  <w:rPr>
                    <w:rFonts w:ascii="Cambria Math" w:hAnsi="Cambria Math"/>
                  </w:rPr>
                  <m:t>γ</m:t>
                </m:r>
              </m:oMath>
            </m:oMathPara>
          </w:p>
        </w:tc>
        <w:tc>
          <w:tcPr>
            <w:tcW w:w="1701" w:type="dxa"/>
          </w:tcPr>
          <w:p w14:paraId="41EAF4E6" w14:textId="248C2BCB" w:rsidR="00E61E1B" w:rsidRPr="00E61E1B" w:rsidRDefault="00E61E1B" w:rsidP="00F52918">
            <w:pPr>
              <w:jc w:val="center"/>
              <w:rPr>
                <w:bCs/>
              </w:rPr>
            </w:pPr>
            <m:oMathPara>
              <m:oMath>
                <m:r>
                  <m:rPr>
                    <m:sty m:val="bi"/>
                  </m:rPr>
                  <w:rPr>
                    <w:rFonts w:ascii="Cambria Math" w:hAnsi="Cambria Math"/>
                  </w:rPr>
                  <m:t>K(x, y)</m:t>
                </m:r>
              </m:oMath>
            </m:oMathPara>
          </w:p>
        </w:tc>
        <w:tc>
          <w:tcPr>
            <w:tcW w:w="2688" w:type="dxa"/>
          </w:tcPr>
          <w:p w14:paraId="07A71AB4" w14:textId="05865AD8" w:rsidR="00E61E1B" w:rsidRPr="00E61E1B" w:rsidRDefault="00E61E1B" w:rsidP="00F52918">
            <w:pPr>
              <w:jc w:val="center"/>
              <w:rPr>
                <w:bCs/>
              </w:rPr>
            </w:pPr>
            <w:r w:rsidRPr="00E61E1B">
              <w:rPr>
                <w:bCs/>
              </w:rPr>
              <w:t>F1-Score (Validierung)</w:t>
            </w:r>
          </w:p>
        </w:tc>
      </w:tr>
      <w:tr w:rsidR="00E61E1B" w14:paraId="12154031" w14:textId="30B82769" w:rsidTr="00087204">
        <w:tc>
          <w:tcPr>
            <w:tcW w:w="1413" w:type="dxa"/>
          </w:tcPr>
          <w:p w14:paraId="4288D10A" w14:textId="0F606711" w:rsidR="00E61E1B" w:rsidRPr="00087204" w:rsidRDefault="00E61E1B" w:rsidP="00087204">
            <w:pPr>
              <w:jc w:val="left"/>
              <w:rPr>
                <w:b/>
                <w:bCs/>
              </w:rPr>
            </w:pPr>
            <w:r w:rsidRPr="00087204">
              <w:rPr>
                <w:b/>
                <w:bCs/>
              </w:rPr>
              <w:t>1</w:t>
            </w:r>
            <w:r w:rsidR="00087204" w:rsidRPr="00087204">
              <w:rPr>
                <w:b/>
                <w:bCs/>
              </w:rPr>
              <w:t>s</w:t>
            </w:r>
          </w:p>
        </w:tc>
        <w:tc>
          <w:tcPr>
            <w:tcW w:w="1559" w:type="dxa"/>
          </w:tcPr>
          <w:p w14:paraId="15C84593" w14:textId="19540546" w:rsidR="00E61E1B" w:rsidRDefault="007166C9" w:rsidP="00087204">
            <w:pPr>
              <w:jc w:val="right"/>
            </w:pPr>
            <w:r>
              <w:t>2500</w:t>
            </w:r>
          </w:p>
        </w:tc>
        <w:tc>
          <w:tcPr>
            <w:tcW w:w="1701" w:type="dxa"/>
          </w:tcPr>
          <w:p w14:paraId="502F3BB5" w14:textId="7F0B1D52" w:rsidR="00E61E1B" w:rsidRDefault="007166C9" w:rsidP="00087204">
            <w:pPr>
              <w:jc w:val="right"/>
            </w:pPr>
            <w:r>
              <w:t>0.001</w:t>
            </w:r>
          </w:p>
        </w:tc>
        <w:tc>
          <w:tcPr>
            <w:tcW w:w="1701" w:type="dxa"/>
          </w:tcPr>
          <w:p w14:paraId="3F21E32E" w14:textId="0B7C8FA1" w:rsidR="00E61E1B" w:rsidRDefault="007166C9" w:rsidP="00087204">
            <w:pPr>
              <w:jc w:val="right"/>
            </w:pPr>
            <w:r>
              <w:t>RBF</w:t>
            </w:r>
          </w:p>
        </w:tc>
        <w:tc>
          <w:tcPr>
            <w:tcW w:w="2688" w:type="dxa"/>
          </w:tcPr>
          <w:p w14:paraId="23CCAD94" w14:textId="7CE8C80B" w:rsidR="00E61E1B" w:rsidRDefault="00E61E1B" w:rsidP="00087204">
            <w:pPr>
              <w:jc w:val="right"/>
            </w:pPr>
            <w:r w:rsidRPr="00E61E1B">
              <w:t>0</w:t>
            </w:r>
            <w:r w:rsidR="00EC6707">
              <w:t>,</w:t>
            </w:r>
            <w:r w:rsidRPr="00E61E1B">
              <w:t>927</w:t>
            </w:r>
            <w:r>
              <w:t>3</w:t>
            </w:r>
          </w:p>
        </w:tc>
      </w:tr>
      <w:tr w:rsidR="00E61E1B" w14:paraId="49883835" w14:textId="7E2BD6B6" w:rsidTr="00087204">
        <w:tc>
          <w:tcPr>
            <w:tcW w:w="1413" w:type="dxa"/>
          </w:tcPr>
          <w:p w14:paraId="544C6188" w14:textId="3E7410A6" w:rsidR="00E61E1B" w:rsidRPr="00087204" w:rsidRDefault="00E61E1B" w:rsidP="00087204">
            <w:pPr>
              <w:jc w:val="left"/>
              <w:rPr>
                <w:b/>
                <w:bCs/>
              </w:rPr>
            </w:pPr>
            <w:r w:rsidRPr="00087204">
              <w:rPr>
                <w:b/>
                <w:bCs/>
              </w:rPr>
              <w:t>2</w:t>
            </w:r>
            <w:r w:rsidR="00087204" w:rsidRPr="00087204">
              <w:rPr>
                <w:b/>
                <w:bCs/>
              </w:rPr>
              <w:t>s</w:t>
            </w:r>
          </w:p>
        </w:tc>
        <w:tc>
          <w:tcPr>
            <w:tcW w:w="1559" w:type="dxa"/>
          </w:tcPr>
          <w:p w14:paraId="11466E0F" w14:textId="281C0CAF" w:rsidR="00E61E1B" w:rsidRDefault="007166C9" w:rsidP="00087204">
            <w:pPr>
              <w:jc w:val="right"/>
            </w:pPr>
            <w:r>
              <w:t>1000</w:t>
            </w:r>
          </w:p>
        </w:tc>
        <w:tc>
          <w:tcPr>
            <w:tcW w:w="1701" w:type="dxa"/>
          </w:tcPr>
          <w:p w14:paraId="42AA8537" w14:textId="5BCC3802" w:rsidR="00E61E1B" w:rsidRDefault="007166C9" w:rsidP="00087204">
            <w:pPr>
              <w:jc w:val="right"/>
            </w:pPr>
            <w:r>
              <w:t>0.01</w:t>
            </w:r>
          </w:p>
        </w:tc>
        <w:tc>
          <w:tcPr>
            <w:tcW w:w="1701" w:type="dxa"/>
          </w:tcPr>
          <w:p w14:paraId="55F8EC25" w14:textId="126B0259" w:rsidR="00E61E1B" w:rsidRDefault="007166C9" w:rsidP="00087204">
            <w:pPr>
              <w:jc w:val="right"/>
            </w:pPr>
            <w:r>
              <w:t>RBF</w:t>
            </w:r>
          </w:p>
        </w:tc>
        <w:tc>
          <w:tcPr>
            <w:tcW w:w="2688" w:type="dxa"/>
          </w:tcPr>
          <w:p w14:paraId="72D8FD0C" w14:textId="79843BCF" w:rsidR="00E61E1B" w:rsidRDefault="007166C9" w:rsidP="00087204">
            <w:pPr>
              <w:jc w:val="right"/>
            </w:pPr>
            <w:r w:rsidRPr="007166C9">
              <w:t>0</w:t>
            </w:r>
            <w:r w:rsidR="00EC6707">
              <w:t>,</w:t>
            </w:r>
            <w:r w:rsidRPr="007166C9">
              <w:t>933</w:t>
            </w:r>
            <w:r>
              <w:t>5</w:t>
            </w:r>
          </w:p>
        </w:tc>
      </w:tr>
    </w:tbl>
    <w:p w14:paraId="44DFA988" w14:textId="7150B8B0" w:rsidR="00FF0EB9" w:rsidRDefault="00735608" w:rsidP="001B0877">
      <w:pPr>
        <w:pStyle w:val="Beschriftung"/>
        <w:jc w:val="center"/>
      </w:pPr>
      <w:bookmarkStart w:id="70" w:name="_Toc141352796"/>
      <w:r>
        <w:t xml:space="preserve">Tab.  </w:t>
      </w:r>
      <w:fldSimple w:instr=" SEQ Tab._ \* ARABIC ">
        <w:r w:rsidR="001B0877">
          <w:rPr>
            <w:noProof/>
          </w:rPr>
          <w:t>2</w:t>
        </w:r>
      </w:fldSimple>
      <w:r>
        <w:t xml:space="preserve">: Ergebnisse der </w:t>
      </w:r>
      <w:r w:rsidR="00F81A9A">
        <w:t>Gittersuche für die Drei-Klassen-SVM</w:t>
      </w:r>
      <w:bookmarkEnd w:id="70"/>
    </w:p>
    <w:p w14:paraId="08EF3EC2" w14:textId="77777777" w:rsidR="0061291C" w:rsidRDefault="0061291C" w:rsidP="0061291C"/>
    <w:p w14:paraId="3D2A6112" w14:textId="77777777" w:rsidR="00735608" w:rsidRDefault="00735608" w:rsidP="00FF0EB9"/>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087204" w:rsidRPr="00F01A4D" w14:paraId="08533794" w14:textId="77777777" w:rsidTr="00087204">
        <w:trPr>
          <w:cnfStyle w:val="100000000000" w:firstRow="1" w:lastRow="0" w:firstColumn="0" w:lastColumn="0" w:oddVBand="0" w:evenVBand="0" w:oddHBand="0" w:evenHBand="0" w:firstRowFirstColumn="0" w:firstRowLastColumn="0" w:lastRowFirstColumn="0" w:lastRowLastColumn="0"/>
        </w:trPr>
        <w:tc>
          <w:tcPr>
            <w:tcW w:w="1124" w:type="dxa"/>
          </w:tcPr>
          <w:p w14:paraId="0295E1D0" w14:textId="225FF590" w:rsidR="00F01A4D" w:rsidRDefault="00087204" w:rsidP="00F52918">
            <w:pPr>
              <w:jc w:val="center"/>
            </w:pPr>
            <w:r>
              <w:t>Intervall</w:t>
            </w:r>
          </w:p>
        </w:tc>
        <w:tc>
          <w:tcPr>
            <w:tcW w:w="856" w:type="dxa"/>
          </w:tcPr>
          <w:p w14:paraId="59AEED2D" w14:textId="3C961451" w:rsidR="00F01A4D" w:rsidRPr="00F01A4D" w:rsidRDefault="00F01A4D" w:rsidP="00F52918">
            <w:pPr>
              <w:jc w:val="center"/>
            </w:pPr>
            <m:oMathPara>
              <m:oMath>
                <m:r>
                  <m:rPr>
                    <m:sty m:val="bi"/>
                  </m:rPr>
                  <w:rPr>
                    <w:rFonts w:ascii="Cambria Math" w:hAnsi="Cambria Math"/>
                  </w:rPr>
                  <m:t>n</m:t>
                </m:r>
              </m:oMath>
            </m:oMathPara>
          </w:p>
        </w:tc>
        <w:tc>
          <w:tcPr>
            <w:tcW w:w="1479" w:type="dxa"/>
          </w:tcPr>
          <w:p w14:paraId="0501D27B" w14:textId="160C5037" w:rsidR="00F01A4D" w:rsidRPr="00087204" w:rsidRDefault="00000000" w:rsidP="00F52918">
            <w:pPr>
              <w:jc w:val="center"/>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4B048782" w14:textId="7E8D123E" w:rsidR="00F01A4D" w:rsidRDefault="00000000" w:rsidP="00F52918">
            <w:pPr>
              <w:jc w:val="center"/>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07CF60BF" w14:textId="005BB6FA" w:rsidR="00F01A4D" w:rsidRPr="00F01A4D" w:rsidRDefault="00000000" w:rsidP="00F52918">
            <w:pPr>
              <w:jc w:val="center"/>
              <w:rPr>
                <w:lang w:val="en-GB"/>
              </w:rP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r>
                  <m:rPr>
                    <m:sty m:val="bi"/>
                  </m:rPr>
                  <w:rPr>
                    <w:rFonts w:ascii="Cambria Math" w:hAnsi="Cambria Math"/>
                  </w:rPr>
                  <m:t>(x)</m:t>
                </m:r>
              </m:oMath>
            </m:oMathPara>
          </w:p>
        </w:tc>
        <w:tc>
          <w:tcPr>
            <w:tcW w:w="751" w:type="dxa"/>
          </w:tcPr>
          <w:p w14:paraId="39BF33B0" w14:textId="612F52D4" w:rsidR="00F01A4D" w:rsidRPr="00F01A4D" w:rsidRDefault="00000000" w:rsidP="00F52918">
            <w:pPr>
              <w:jc w:val="center"/>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772EB888" w14:textId="6144A758" w:rsidR="00F01A4D" w:rsidRPr="00F01A4D" w:rsidRDefault="00000000" w:rsidP="00F52918">
            <w:pPr>
              <w:jc w:val="center"/>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7DED012E" w14:textId="3D7CD8EB" w:rsidR="00F01A4D" w:rsidRPr="00F01A4D" w:rsidRDefault="00087204" w:rsidP="00F52918">
            <w:pPr>
              <w:jc w:val="center"/>
              <w:rPr>
                <w:lang w:val="en-GB"/>
              </w:rPr>
            </w:pPr>
            <w:r w:rsidRPr="00E61E1B">
              <w:rPr>
                <w:bCs/>
              </w:rPr>
              <w:t>F1-Score (Validierung)</w:t>
            </w:r>
          </w:p>
        </w:tc>
      </w:tr>
      <w:tr w:rsidR="00087204" w:rsidRPr="00F01A4D" w14:paraId="4F2B88F5" w14:textId="77777777" w:rsidTr="00087204">
        <w:tc>
          <w:tcPr>
            <w:tcW w:w="1124" w:type="dxa"/>
          </w:tcPr>
          <w:p w14:paraId="7B87D199" w14:textId="4E49F2F3" w:rsidR="00F01A4D" w:rsidRPr="00087204" w:rsidRDefault="00087204" w:rsidP="00FF0EB9">
            <w:pPr>
              <w:rPr>
                <w:b/>
                <w:bCs/>
                <w:lang w:val="en-GB"/>
              </w:rPr>
            </w:pPr>
            <w:r w:rsidRPr="00087204">
              <w:rPr>
                <w:b/>
                <w:bCs/>
              </w:rPr>
              <w:t>1s</w:t>
            </w:r>
          </w:p>
        </w:tc>
        <w:tc>
          <w:tcPr>
            <w:tcW w:w="856" w:type="dxa"/>
          </w:tcPr>
          <w:p w14:paraId="4029A109" w14:textId="0F48737F" w:rsidR="00F01A4D" w:rsidRPr="00F01A4D" w:rsidRDefault="00087204" w:rsidP="00087204">
            <w:pPr>
              <w:jc w:val="right"/>
              <w:rPr>
                <w:lang w:val="en-GB"/>
              </w:rPr>
            </w:pPr>
            <w:r>
              <w:rPr>
                <w:lang w:val="en-GB"/>
              </w:rPr>
              <w:t>500</w:t>
            </w:r>
          </w:p>
        </w:tc>
        <w:tc>
          <w:tcPr>
            <w:tcW w:w="1479" w:type="dxa"/>
          </w:tcPr>
          <w:p w14:paraId="0ADA5C11" w14:textId="462D1600" w:rsidR="00F01A4D" w:rsidRPr="00F01A4D" w:rsidRDefault="00087204" w:rsidP="00087204">
            <w:pPr>
              <w:jc w:val="right"/>
              <w:rPr>
                <w:lang w:val="en-GB"/>
              </w:rPr>
            </w:pPr>
            <w:r>
              <w:rPr>
                <w:lang w:val="en-GB"/>
              </w:rPr>
              <w:t>50%</w:t>
            </w:r>
          </w:p>
        </w:tc>
        <w:tc>
          <w:tcPr>
            <w:tcW w:w="1046" w:type="dxa"/>
          </w:tcPr>
          <w:p w14:paraId="2480DA90" w14:textId="2B354187" w:rsidR="00F01A4D" w:rsidRPr="00F01A4D" w:rsidRDefault="00087204" w:rsidP="00087204">
            <w:pPr>
              <w:jc w:val="right"/>
              <w:rPr>
                <w:lang w:val="en-GB"/>
              </w:rPr>
            </w:pPr>
            <w:r>
              <w:rPr>
                <w:lang w:val="en-GB"/>
              </w:rPr>
              <w:t>20</w:t>
            </w:r>
          </w:p>
        </w:tc>
        <w:tc>
          <w:tcPr>
            <w:tcW w:w="1248" w:type="dxa"/>
          </w:tcPr>
          <w:p w14:paraId="7E4D8313" w14:textId="06A6BAD4" w:rsidR="00F01A4D" w:rsidRPr="00F01A4D" w:rsidRDefault="00000000" w:rsidP="00087204">
            <w:pPr>
              <w:jc w:val="right"/>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7EAA7C04" w14:textId="652A5B45" w:rsidR="00F01A4D" w:rsidRPr="00F01A4D" w:rsidRDefault="00087204" w:rsidP="00087204">
            <w:pPr>
              <w:jc w:val="right"/>
              <w:rPr>
                <w:lang w:val="en-GB"/>
              </w:rPr>
            </w:pPr>
            <w:r>
              <w:rPr>
                <w:lang w:val="en-GB"/>
              </w:rPr>
              <w:t>2</w:t>
            </w:r>
          </w:p>
        </w:tc>
        <w:tc>
          <w:tcPr>
            <w:tcW w:w="960" w:type="dxa"/>
          </w:tcPr>
          <w:p w14:paraId="6D649911" w14:textId="197DE567" w:rsidR="00F01A4D" w:rsidRPr="00F01A4D" w:rsidRDefault="00087204" w:rsidP="00087204">
            <w:pPr>
              <w:jc w:val="right"/>
              <w:rPr>
                <w:lang w:val="en-GB"/>
              </w:rPr>
            </w:pPr>
            <w:r>
              <w:rPr>
                <w:lang w:val="en-GB"/>
              </w:rPr>
              <w:t>4</w:t>
            </w:r>
          </w:p>
        </w:tc>
        <w:tc>
          <w:tcPr>
            <w:tcW w:w="1603" w:type="dxa"/>
          </w:tcPr>
          <w:p w14:paraId="483C5F94" w14:textId="032CA3C3" w:rsidR="00F01A4D" w:rsidRPr="00F01A4D" w:rsidRDefault="00087204" w:rsidP="00087204">
            <w:pPr>
              <w:jc w:val="right"/>
              <w:rPr>
                <w:lang w:val="en-GB"/>
              </w:rPr>
            </w:pPr>
            <w:r w:rsidRPr="00087204">
              <w:rPr>
                <w:lang w:val="en-GB"/>
              </w:rPr>
              <w:t>0</w:t>
            </w:r>
            <w:r w:rsidR="00EC6707">
              <w:rPr>
                <w:lang w:val="en-GB"/>
              </w:rPr>
              <w:t>,</w:t>
            </w:r>
            <w:r w:rsidRPr="00087204">
              <w:rPr>
                <w:lang w:val="en-GB"/>
              </w:rPr>
              <w:t>9342</w:t>
            </w:r>
          </w:p>
        </w:tc>
      </w:tr>
      <w:tr w:rsidR="00087204" w:rsidRPr="00F01A4D" w14:paraId="75F8E1F0" w14:textId="77777777" w:rsidTr="00087204">
        <w:tc>
          <w:tcPr>
            <w:tcW w:w="1124" w:type="dxa"/>
          </w:tcPr>
          <w:p w14:paraId="5431F0D3" w14:textId="1334FEE0" w:rsidR="00F01A4D" w:rsidRPr="00087204" w:rsidRDefault="00087204" w:rsidP="00FF0EB9">
            <w:pPr>
              <w:rPr>
                <w:b/>
                <w:bCs/>
                <w:lang w:val="en-GB"/>
              </w:rPr>
            </w:pPr>
            <w:r w:rsidRPr="00087204">
              <w:rPr>
                <w:b/>
                <w:bCs/>
              </w:rPr>
              <w:t>2s</w:t>
            </w:r>
          </w:p>
        </w:tc>
        <w:tc>
          <w:tcPr>
            <w:tcW w:w="856" w:type="dxa"/>
          </w:tcPr>
          <w:p w14:paraId="45B13B58" w14:textId="3B65CBF9" w:rsidR="00F01A4D" w:rsidRPr="00F01A4D" w:rsidRDefault="00087204" w:rsidP="00087204">
            <w:pPr>
              <w:jc w:val="right"/>
              <w:rPr>
                <w:lang w:val="en-GB"/>
              </w:rPr>
            </w:pPr>
            <w:r>
              <w:rPr>
                <w:lang w:val="en-GB"/>
              </w:rPr>
              <w:t>1000</w:t>
            </w:r>
          </w:p>
        </w:tc>
        <w:tc>
          <w:tcPr>
            <w:tcW w:w="1479" w:type="dxa"/>
          </w:tcPr>
          <w:p w14:paraId="141CE3AF" w14:textId="46D4CD5C" w:rsidR="00F01A4D" w:rsidRPr="00F01A4D" w:rsidRDefault="00087204" w:rsidP="00087204">
            <w:pPr>
              <w:jc w:val="right"/>
              <w:rPr>
                <w:lang w:val="en-GB"/>
              </w:rPr>
            </w:pPr>
            <w:r>
              <w:rPr>
                <w:lang w:val="en-GB"/>
              </w:rPr>
              <w:t>50%</w:t>
            </w:r>
          </w:p>
        </w:tc>
        <w:tc>
          <w:tcPr>
            <w:tcW w:w="1046" w:type="dxa"/>
          </w:tcPr>
          <w:p w14:paraId="1AF0B5FB" w14:textId="249B036E" w:rsidR="00F01A4D" w:rsidRPr="00F01A4D" w:rsidRDefault="00087204" w:rsidP="00087204">
            <w:pPr>
              <w:jc w:val="right"/>
              <w:rPr>
                <w:lang w:val="en-GB"/>
              </w:rPr>
            </w:pPr>
            <w:r>
              <w:rPr>
                <w:lang w:val="en-GB"/>
              </w:rPr>
              <w:t>20</w:t>
            </w:r>
          </w:p>
        </w:tc>
        <w:tc>
          <w:tcPr>
            <w:tcW w:w="1248" w:type="dxa"/>
          </w:tcPr>
          <w:p w14:paraId="1F82242B" w14:textId="3463726D" w:rsidR="00F01A4D" w:rsidRPr="00F01A4D" w:rsidRDefault="00000000" w:rsidP="00087204">
            <w:pPr>
              <w:jc w:val="right"/>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5EB2521F" w14:textId="03E1A263" w:rsidR="00F01A4D" w:rsidRPr="00F01A4D" w:rsidRDefault="00087204" w:rsidP="00087204">
            <w:pPr>
              <w:jc w:val="right"/>
              <w:rPr>
                <w:lang w:val="en-GB"/>
              </w:rPr>
            </w:pPr>
            <w:r>
              <w:rPr>
                <w:lang w:val="en-GB"/>
              </w:rPr>
              <w:t>2</w:t>
            </w:r>
          </w:p>
        </w:tc>
        <w:tc>
          <w:tcPr>
            <w:tcW w:w="960" w:type="dxa"/>
          </w:tcPr>
          <w:p w14:paraId="7A055A8E" w14:textId="24CEF7FE" w:rsidR="00F01A4D" w:rsidRPr="00F01A4D" w:rsidRDefault="00087204" w:rsidP="00087204">
            <w:pPr>
              <w:jc w:val="right"/>
              <w:rPr>
                <w:lang w:val="en-GB"/>
              </w:rPr>
            </w:pPr>
            <w:r>
              <w:rPr>
                <w:lang w:val="en-GB"/>
              </w:rPr>
              <w:t>4</w:t>
            </w:r>
          </w:p>
        </w:tc>
        <w:tc>
          <w:tcPr>
            <w:tcW w:w="1603" w:type="dxa"/>
          </w:tcPr>
          <w:p w14:paraId="5249D839" w14:textId="6703712C" w:rsidR="00F01A4D" w:rsidRPr="00F01A4D" w:rsidRDefault="00087204" w:rsidP="00087204">
            <w:pPr>
              <w:jc w:val="right"/>
              <w:rPr>
                <w:lang w:val="en-GB"/>
              </w:rPr>
            </w:pPr>
            <w:r w:rsidRPr="00087204">
              <w:rPr>
                <w:lang w:val="en-GB"/>
              </w:rPr>
              <w:t>0</w:t>
            </w:r>
            <w:r w:rsidR="00EC6707">
              <w:rPr>
                <w:lang w:val="en-GB"/>
              </w:rPr>
              <w:t>,</w:t>
            </w:r>
            <w:r w:rsidRPr="00087204">
              <w:rPr>
                <w:lang w:val="en-GB"/>
              </w:rPr>
              <w:t>941</w:t>
            </w:r>
            <w:r>
              <w:rPr>
                <w:lang w:val="en-GB"/>
              </w:rPr>
              <w:t>1</w:t>
            </w:r>
          </w:p>
        </w:tc>
      </w:tr>
    </w:tbl>
    <w:p w14:paraId="5386308B" w14:textId="14AC3BDE" w:rsidR="00F01A4D" w:rsidRDefault="00F81A9A" w:rsidP="001B0877">
      <w:pPr>
        <w:pStyle w:val="Beschriftung"/>
        <w:jc w:val="center"/>
      </w:pPr>
      <w:bookmarkStart w:id="71" w:name="_Toc141352797"/>
      <w:r>
        <w:t xml:space="preserve">Tab.  </w:t>
      </w:r>
      <w:fldSimple w:instr=" SEQ Tab._ \* ARABIC ">
        <w:r w:rsidR="001B0877">
          <w:rPr>
            <w:noProof/>
          </w:rPr>
          <w:t>3</w:t>
        </w:r>
      </w:fldSimple>
      <w:r>
        <w:t>: Ergebnisse der Gittersuche für den Drei-Klassen-Random-Forest</w:t>
      </w:r>
      <w:bookmarkEnd w:id="71"/>
    </w:p>
    <w:p w14:paraId="5807E7E6" w14:textId="77777777" w:rsidR="0061291C" w:rsidRPr="0061291C" w:rsidRDefault="0061291C" w:rsidP="0061291C"/>
    <w:p w14:paraId="2B22C7CE" w14:textId="294D5ED6" w:rsidR="00693EC4" w:rsidRDefault="00693EC4" w:rsidP="00693EC4">
      <w:pPr>
        <w:pStyle w:val="berschrift3"/>
      </w:pPr>
      <w:bookmarkStart w:id="72" w:name="_Toc141460764"/>
      <w:r>
        <w:t>Evaluierung</w:t>
      </w:r>
      <w:bookmarkEnd w:id="72"/>
      <w:r w:rsidR="003D33AD">
        <w:t xml:space="preserve"> </w:t>
      </w:r>
    </w:p>
    <w:p w14:paraId="36F73F72" w14:textId="7FD9B680" w:rsidR="00C0107B" w:rsidRDefault="00C0107B" w:rsidP="00C0107B">
      <w:r>
        <w:t xml:space="preserve">Auf den Testdaten beträgt die Accuracy der SVM für ein Aufnahmeintervall von einer Sekunde </w:t>
      </w:r>
      <w:r w:rsidR="00664D94" w:rsidRPr="00664D94">
        <w:t>0</w:t>
      </w:r>
      <w:r w:rsidR="00664D94">
        <w:t>,</w:t>
      </w:r>
      <w:r w:rsidR="00664D94" w:rsidRPr="00664D94">
        <w:t>945</w:t>
      </w:r>
      <w:r w:rsidR="00664D94">
        <w:t xml:space="preserve">9 </w:t>
      </w:r>
      <w:r>
        <w:t xml:space="preserve">und der F1-Score </w:t>
      </w:r>
      <w:r w:rsidR="00664D94" w:rsidRPr="00664D94">
        <w:t>0</w:t>
      </w:r>
      <w:r w:rsidR="00664D94">
        <w:t>,</w:t>
      </w:r>
      <w:r w:rsidR="00664D94" w:rsidRPr="00664D94">
        <w:t>940</w:t>
      </w:r>
      <w:r w:rsidR="00664D94">
        <w:t>6</w:t>
      </w:r>
      <w:r>
        <w:t xml:space="preserve">. Für das Aufnahmeintervall von 2 Sekunden liegen die beiden Werte bei </w:t>
      </w:r>
      <w:r w:rsidR="00664D94" w:rsidRPr="00664D94">
        <w:t>0</w:t>
      </w:r>
      <w:r w:rsidR="00664D94">
        <w:t>,</w:t>
      </w:r>
      <w:r w:rsidR="00664D94" w:rsidRPr="00664D94">
        <w:t>9591</w:t>
      </w:r>
      <w:r>
        <w:t xml:space="preserve"> respektive </w:t>
      </w:r>
      <w:r w:rsidRPr="00D234D6">
        <w:t>0</w:t>
      </w:r>
      <w:r>
        <w:t>,</w:t>
      </w:r>
      <w:r w:rsidR="00664D94" w:rsidRPr="00664D94">
        <w:t xml:space="preserve"> 9575</w:t>
      </w:r>
      <w:r>
        <w:t>.</w:t>
      </w:r>
    </w:p>
    <w:p w14:paraId="338859B0" w14:textId="7D4243D0" w:rsidR="00C0107B" w:rsidRDefault="00C0107B" w:rsidP="00C0107B">
      <w:r>
        <w:lastRenderedPageBreak/>
        <w:t xml:space="preserve">Auf den Testdaten beträgt die Accuracy des Random-Forest für ein Aufnahmeintervall von einer Sekunde </w:t>
      </w:r>
      <w:r w:rsidRPr="00D234D6">
        <w:t>0</w:t>
      </w:r>
      <w:r>
        <w:t>,</w:t>
      </w:r>
      <w:r w:rsidR="00224EE1" w:rsidRPr="00224EE1">
        <w:t>942</w:t>
      </w:r>
      <w:r w:rsidR="00224EE1">
        <w:t>8</w:t>
      </w:r>
      <w:r>
        <w:t xml:space="preserve"> und der F1-Score </w:t>
      </w:r>
      <w:r w:rsidRPr="00D234D6">
        <w:t>0</w:t>
      </w:r>
      <w:r>
        <w:t>,</w:t>
      </w:r>
      <w:r w:rsidR="00224EE1" w:rsidRPr="00224EE1">
        <w:t>940</w:t>
      </w:r>
      <w:r w:rsidR="00224EE1">
        <w:t>3</w:t>
      </w:r>
      <w:r>
        <w:t xml:space="preserve">. Für das Aufnahmeintervall von 2 Sekunden liegen die beiden Werte bei </w:t>
      </w:r>
      <w:r w:rsidRPr="00D234D6">
        <w:t>0</w:t>
      </w:r>
      <w:r>
        <w:t>,</w:t>
      </w:r>
      <w:r w:rsidR="00224EE1" w:rsidRPr="00224EE1">
        <w:t>949</w:t>
      </w:r>
      <w:r w:rsidR="00224EE1">
        <w:t>8</w:t>
      </w:r>
      <w:r>
        <w:t xml:space="preserve"> respektive </w:t>
      </w:r>
      <w:r w:rsidRPr="00D234D6">
        <w:t>0</w:t>
      </w:r>
      <w:r>
        <w:t>,</w:t>
      </w:r>
      <w:r w:rsidR="00224EE1" w:rsidRPr="00224EE1">
        <w:t>94</w:t>
      </w:r>
      <w:r w:rsidR="00224EE1">
        <w:t>70</w:t>
      </w:r>
      <w:r>
        <w:t>.</w:t>
      </w:r>
    </w:p>
    <w:p w14:paraId="3FF6DD0D" w14:textId="3D10ED9C" w:rsidR="0061291C" w:rsidRDefault="0061291C" w:rsidP="0061291C">
      <w:pPr>
        <w:pStyle w:val="berschrift2"/>
      </w:pPr>
      <w:bookmarkStart w:id="73" w:name="_Toc141460765"/>
      <w:r>
        <w:t>Vor- und Nachbereitung des Map-Matchings</w:t>
      </w:r>
      <w:bookmarkEnd w:id="73"/>
    </w:p>
    <w:p w14:paraId="1E886619" w14:textId="77777777" w:rsidR="001106F6" w:rsidRDefault="001106F6" w:rsidP="001106F6">
      <w:pPr>
        <w:pStyle w:val="AbbMitRahmen"/>
        <w:keepNext/>
      </w:pPr>
      <w:r>
        <w:rPr>
          <w:noProof/>
        </w:rPr>
        <w:drawing>
          <wp:inline distT="0" distB="0" distL="0" distR="0" wp14:anchorId="32CA6A9F" wp14:editId="2E3DD521">
            <wp:extent cx="2781300" cy="2343150"/>
            <wp:effectExtent l="0" t="0" r="0" b="0"/>
            <wp:docPr id="47867303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781300" cy="2343150"/>
                    </a:xfrm>
                    <a:prstGeom prst="rect">
                      <a:avLst/>
                    </a:prstGeom>
                    <a:noFill/>
                    <a:ln>
                      <a:noFill/>
                    </a:ln>
                  </pic:spPr>
                </pic:pic>
              </a:graphicData>
            </a:graphic>
          </wp:inline>
        </w:drawing>
      </w:r>
    </w:p>
    <w:p w14:paraId="2C2967CF" w14:textId="0BA6C882" w:rsidR="000E60FB" w:rsidRPr="000E60FB" w:rsidRDefault="001106F6" w:rsidP="001106F6">
      <w:pPr>
        <w:pStyle w:val="Beschriftung"/>
        <w:jc w:val="center"/>
      </w:pPr>
      <w:bookmarkStart w:id="74" w:name="_Toc141460797"/>
      <w:r>
        <w:t xml:space="preserve">Abb.  </w:t>
      </w:r>
      <w:fldSimple w:instr=" SEQ Abb._ \* ARABIC ">
        <w:r w:rsidR="00CD27B6">
          <w:rPr>
            <w:noProof/>
          </w:rPr>
          <w:t>21</w:t>
        </w:r>
      </w:fldSimple>
      <w:r>
        <w:t xml:space="preserve">: Klassendiagramm zur </w:t>
      </w:r>
      <w:proofErr w:type="spellStart"/>
      <w:r>
        <w:t>MapMatcher</w:t>
      </w:r>
      <w:proofErr w:type="spellEnd"/>
      <w:r>
        <w:t>-Klasse</w:t>
      </w:r>
      <w:bookmarkEnd w:id="74"/>
    </w:p>
    <w:p w14:paraId="795561D1" w14:textId="2AA53122" w:rsidR="0061291C" w:rsidRPr="00612759" w:rsidRDefault="0061291C" w:rsidP="0061291C">
      <w:pPr>
        <w:pStyle w:val="berschrift2"/>
        <w:rPr>
          <w:color w:val="FF0000"/>
        </w:rPr>
      </w:pPr>
      <w:bookmarkStart w:id="75" w:name="_Toc141460766"/>
      <w:r w:rsidRPr="00612759">
        <w:rPr>
          <w:color w:val="FF0000"/>
        </w:rPr>
        <w:t>Evaluierung des Map-Matchings</w:t>
      </w:r>
      <w:bookmarkEnd w:id="75"/>
    </w:p>
    <w:p w14:paraId="591EE980" w14:textId="77777777" w:rsidR="00C0107B" w:rsidRDefault="00C0107B" w:rsidP="00C0107B"/>
    <w:p w14:paraId="14DA7EBE" w14:textId="77777777" w:rsidR="00C0107B" w:rsidRPr="00C0107B" w:rsidRDefault="00C0107B" w:rsidP="00C0107B"/>
    <w:p w14:paraId="1EE58D22" w14:textId="5512FE5A" w:rsidR="00074A4B" w:rsidRDefault="00074A4B" w:rsidP="00074A4B">
      <w:pPr>
        <w:pStyle w:val="berschrift1"/>
      </w:pPr>
      <w:bookmarkStart w:id="76" w:name="_Toc141460767"/>
      <w:r>
        <w:lastRenderedPageBreak/>
        <w:t>Umsetzung der Klassifikation</w:t>
      </w:r>
      <w:bookmarkEnd w:id="76"/>
    </w:p>
    <w:p w14:paraId="3298E325" w14:textId="0F2F3476" w:rsidR="00A43AD1" w:rsidRPr="000F488A" w:rsidRDefault="00D207E6" w:rsidP="00880525">
      <w:pPr>
        <w:pStyle w:val="berschrift2"/>
      </w:pPr>
      <w:bookmarkStart w:id="77" w:name="_Toc141460768"/>
      <w:r w:rsidRPr="000F488A">
        <w:t xml:space="preserve">Naiver Ansatz: Erweiterung der </w:t>
      </w:r>
      <w:proofErr w:type="spellStart"/>
      <w:r w:rsidRPr="000F488A">
        <w:t>Vorklassifika</w:t>
      </w:r>
      <w:r w:rsidR="005D75F4" w:rsidRPr="000F488A">
        <w:t>toren</w:t>
      </w:r>
      <w:bookmarkEnd w:id="77"/>
      <w:proofErr w:type="spellEnd"/>
      <w:r w:rsidRPr="000F488A">
        <w:t xml:space="preserve"> </w:t>
      </w:r>
    </w:p>
    <w:tbl>
      <w:tblPr>
        <w:tblStyle w:val="zuTabStandard"/>
        <w:tblW w:w="0" w:type="auto"/>
        <w:tblLook w:val="04A0" w:firstRow="1" w:lastRow="0" w:firstColumn="1" w:lastColumn="0" w:noHBand="0" w:noVBand="1"/>
      </w:tblPr>
      <w:tblGrid>
        <w:gridCol w:w="1413"/>
        <w:gridCol w:w="1559"/>
        <w:gridCol w:w="1701"/>
        <w:gridCol w:w="1701"/>
        <w:gridCol w:w="2688"/>
      </w:tblGrid>
      <w:tr w:rsidR="001B0877" w14:paraId="63F5B5A1" w14:textId="77777777" w:rsidTr="006A1D2F">
        <w:trPr>
          <w:cnfStyle w:val="100000000000" w:firstRow="1" w:lastRow="0" w:firstColumn="0" w:lastColumn="0" w:oddVBand="0" w:evenVBand="0" w:oddHBand="0" w:evenHBand="0" w:firstRowFirstColumn="0" w:firstRowLastColumn="0" w:lastRowFirstColumn="0" w:lastRowLastColumn="0"/>
        </w:trPr>
        <w:tc>
          <w:tcPr>
            <w:tcW w:w="1413" w:type="dxa"/>
          </w:tcPr>
          <w:p w14:paraId="70CED5BB" w14:textId="77777777" w:rsidR="001B0877" w:rsidRDefault="001B0877" w:rsidP="00F52918">
            <w:pPr>
              <w:jc w:val="center"/>
            </w:pPr>
            <w:r>
              <w:t>Intervall</w:t>
            </w:r>
          </w:p>
        </w:tc>
        <w:tc>
          <w:tcPr>
            <w:tcW w:w="1559" w:type="dxa"/>
          </w:tcPr>
          <w:p w14:paraId="49EA5275" w14:textId="77777777" w:rsidR="001B0877" w:rsidRDefault="001B0877" w:rsidP="00F52918">
            <w:pPr>
              <w:jc w:val="center"/>
            </w:pPr>
            <m:oMathPara>
              <m:oMath>
                <m:r>
                  <m:rPr>
                    <m:sty m:val="bi"/>
                  </m:rPr>
                  <w:rPr>
                    <w:rFonts w:ascii="Cambria Math" w:hAnsi="Cambria Math"/>
                  </w:rPr>
                  <m:t>C</m:t>
                </m:r>
              </m:oMath>
            </m:oMathPara>
          </w:p>
        </w:tc>
        <w:tc>
          <w:tcPr>
            <w:tcW w:w="1701" w:type="dxa"/>
          </w:tcPr>
          <w:p w14:paraId="3D6A1F28" w14:textId="77777777" w:rsidR="001B0877" w:rsidRDefault="001B0877" w:rsidP="00F52918">
            <w:pPr>
              <w:jc w:val="center"/>
            </w:pPr>
            <m:oMathPara>
              <m:oMath>
                <m:r>
                  <m:rPr>
                    <m:sty m:val="bi"/>
                  </m:rPr>
                  <w:rPr>
                    <w:rFonts w:ascii="Cambria Math" w:hAnsi="Cambria Math"/>
                  </w:rPr>
                  <m:t>γ</m:t>
                </m:r>
              </m:oMath>
            </m:oMathPara>
          </w:p>
        </w:tc>
        <w:tc>
          <w:tcPr>
            <w:tcW w:w="1701" w:type="dxa"/>
          </w:tcPr>
          <w:p w14:paraId="2B3A1467" w14:textId="77777777" w:rsidR="001B0877" w:rsidRPr="00E61E1B" w:rsidRDefault="001B0877" w:rsidP="00F52918">
            <w:pPr>
              <w:jc w:val="center"/>
              <w:rPr>
                <w:bCs/>
              </w:rPr>
            </w:pPr>
            <m:oMathPara>
              <m:oMath>
                <m:r>
                  <m:rPr>
                    <m:sty m:val="bi"/>
                  </m:rPr>
                  <w:rPr>
                    <w:rFonts w:ascii="Cambria Math" w:hAnsi="Cambria Math"/>
                  </w:rPr>
                  <m:t>K(x, y)</m:t>
                </m:r>
              </m:oMath>
            </m:oMathPara>
          </w:p>
        </w:tc>
        <w:tc>
          <w:tcPr>
            <w:tcW w:w="2688" w:type="dxa"/>
          </w:tcPr>
          <w:p w14:paraId="6E2D8935" w14:textId="77777777" w:rsidR="001B0877" w:rsidRPr="00E61E1B" w:rsidRDefault="001B0877" w:rsidP="00F52918">
            <w:pPr>
              <w:jc w:val="center"/>
              <w:rPr>
                <w:bCs/>
              </w:rPr>
            </w:pPr>
            <w:r w:rsidRPr="00E61E1B">
              <w:rPr>
                <w:bCs/>
              </w:rPr>
              <w:t>F1-Score (Validierung)</w:t>
            </w:r>
          </w:p>
        </w:tc>
      </w:tr>
      <w:tr w:rsidR="001B0877" w14:paraId="4FF5A7F9" w14:textId="77777777" w:rsidTr="006A1D2F">
        <w:tc>
          <w:tcPr>
            <w:tcW w:w="1413" w:type="dxa"/>
          </w:tcPr>
          <w:p w14:paraId="6445D999" w14:textId="77777777" w:rsidR="001B0877" w:rsidRPr="00087204" w:rsidRDefault="001B0877" w:rsidP="006A1D2F">
            <w:pPr>
              <w:jc w:val="left"/>
              <w:rPr>
                <w:b/>
                <w:bCs/>
              </w:rPr>
            </w:pPr>
            <w:r w:rsidRPr="00087204">
              <w:rPr>
                <w:b/>
                <w:bCs/>
              </w:rPr>
              <w:t>1s</w:t>
            </w:r>
          </w:p>
        </w:tc>
        <w:tc>
          <w:tcPr>
            <w:tcW w:w="1559" w:type="dxa"/>
          </w:tcPr>
          <w:p w14:paraId="66B9A2F0" w14:textId="77777777" w:rsidR="001B0877" w:rsidRDefault="001B0877" w:rsidP="006A1D2F">
            <w:pPr>
              <w:jc w:val="right"/>
            </w:pPr>
            <w:r>
              <w:t>2500</w:t>
            </w:r>
          </w:p>
        </w:tc>
        <w:tc>
          <w:tcPr>
            <w:tcW w:w="1701" w:type="dxa"/>
          </w:tcPr>
          <w:p w14:paraId="7AACC1A7" w14:textId="77777777" w:rsidR="001B0877" w:rsidRDefault="001B0877" w:rsidP="006A1D2F">
            <w:pPr>
              <w:jc w:val="right"/>
            </w:pPr>
            <w:r>
              <w:t>0.001</w:t>
            </w:r>
          </w:p>
        </w:tc>
        <w:tc>
          <w:tcPr>
            <w:tcW w:w="1701" w:type="dxa"/>
          </w:tcPr>
          <w:p w14:paraId="508E1628" w14:textId="77777777" w:rsidR="001B0877" w:rsidRDefault="001B0877" w:rsidP="006A1D2F">
            <w:pPr>
              <w:jc w:val="right"/>
            </w:pPr>
            <w:r>
              <w:t>RBF</w:t>
            </w:r>
          </w:p>
        </w:tc>
        <w:tc>
          <w:tcPr>
            <w:tcW w:w="2688" w:type="dxa"/>
          </w:tcPr>
          <w:p w14:paraId="75F4EB59" w14:textId="1F462532" w:rsidR="001B0877" w:rsidRDefault="001B0877" w:rsidP="006A1D2F">
            <w:pPr>
              <w:jc w:val="right"/>
            </w:pPr>
            <w:r w:rsidRPr="001B0877">
              <w:t>0</w:t>
            </w:r>
            <w:r>
              <w:t>,</w:t>
            </w:r>
            <w:r w:rsidRPr="001B0877">
              <w:t>767</w:t>
            </w:r>
            <w:r>
              <w:t>5</w:t>
            </w:r>
          </w:p>
        </w:tc>
      </w:tr>
      <w:tr w:rsidR="001B0877" w14:paraId="259EBC7C" w14:textId="77777777" w:rsidTr="006A1D2F">
        <w:tc>
          <w:tcPr>
            <w:tcW w:w="1413" w:type="dxa"/>
          </w:tcPr>
          <w:p w14:paraId="1E39D200" w14:textId="77777777" w:rsidR="001B0877" w:rsidRPr="00087204" w:rsidRDefault="001B0877" w:rsidP="006A1D2F">
            <w:pPr>
              <w:jc w:val="left"/>
              <w:rPr>
                <w:b/>
                <w:bCs/>
              </w:rPr>
            </w:pPr>
            <w:r w:rsidRPr="00087204">
              <w:rPr>
                <w:b/>
                <w:bCs/>
              </w:rPr>
              <w:t>2s</w:t>
            </w:r>
          </w:p>
        </w:tc>
        <w:tc>
          <w:tcPr>
            <w:tcW w:w="1559" w:type="dxa"/>
          </w:tcPr>
          <w:p w14:paraId="2B3A1BF9" w14:textId="77777777" w:rsidR="001B0877" w:rsidRDefault="001B0877" w:rsidP="006A1D2F">
            <w:pPr>
              <w:jc w:val="right"/>
            </w:pPr>
            <w:r>
              <w:t>1000</w:t>
            </w:r>
          </w:p>
        </w:tc>
        <w:tc>
          <w:tcPr>
            <w:tcW w:w="1701" w:type="dxa"/>
          </w:tcPr>
          <w:p w14:paraId="6F4FEE5B" w14:textId="77777777" w:rsidR="001B0877" w:rsidRDefault="001B0877" w:rsidP="006A1D2F">
            <w:pPr>
              <w:jc w:val="right"/>
            </w:pPr>
            <w:r>
              <w:t>0.01</w:t>
            </w:r>
          </w:p>
        </w:tc>
        <w:tc>
          <w:tcPr>
            <w:tcW w:w="1701" w:type="dxa"/>
          </w:tcPr>
          <w:p w14:paraId="6877FD29" w14:textId="77777777" w:rsidR="001B0877" w:rsidRDefault="001B0877" w:rsidP="006A1D2F">
            <w:pPr>
              <w:jc w:val="right"/>
            </w:pPr>
            <w:r>
              <w:t>RBF</w:t>
            </w:r>
          </w:p>
        </w:tc>
        <w:tc>
          <w:tcPr>
            <w:tcW w:w="2688" w:type="dxa"/>
          </w:tcPr>
          <w:p w14:paraId="5E380182" w14:textId="1C2627F0" w:rsidR="001B0877" w:rsidRDefault="001B0877" w:rsidP="006A1D2F">
            <w:pPr>
              <w:jc w:val="right"/>
            </w:pPr>
            <w:r w:rsidRPr="001B0877">
              <w:t>0</w:t>
            </w:r>
            <w:r>
              <w:t>,</w:t>
            </w:r>
            <w:r w:rsidRPr="001B0877">
              <w:t>791</w:t>
            </w:r>
            <w:r>
              <w:t>5</w:t>
            </w:r>
          </w:p>
        </w:tc>
      </w:tr>
    </w:tbl>
    <w:p w14:paraId="55B195DF" w14:textId="2C8575F9" w:rsidR="001B0877" w:rsidRDefault="001B0877" w:rsidP="001B0877">
      <w:pPr>
        <w:pStyle w:val="Beschriftung"/>
        <w:jc w:val="center"/>
      </w:pPr>
      <w:bookmarkStart w:id="78" w:name="_Toc141352798"/>
      <w:r>
        <w:t xml:space="preserve">Tab.  </w:t>
      </w:r>
      <w:fldSimple w:instr=" SEQ Tab._ \* ARABIC ">
        <w:r>
          <w:rPr>
            <w:noProof/>
          </w:rPr>
          <w:t>4</w:t>
        </w:r>
      </w:fldSimple>
      <w:r>
        <w:t>: Ergebnisse der Gittersuche für die Vier-Klassen-SVM</w:t>
      </w:r>
      <w:bookmarkEnd w:id="78"/>
    </w:p>
    <w:p w14:paraId="18CF6807" w14:textId="77777777" w:rsidR="001B0877" w:rsidRDefault="001B0877" w:rsidP="001B0877"/>
    <w:p w14:paraId="514C0548" w14:textId="7F889559" w:rsidR="00D234D6" w:rsidRDefault="00D234D6" w:rsidP="001B0877">
      <w:r>
        <w:t xml:space="preserve">Auf den Testdaten beträgt die Accuracy für ein Aufnahmeintervall von einer Sekunde </w:t>
      </w:r>
      <w:r w:rsidRPr="00D234D6">
        <w:t>0</w:t>
      </w:r>
      <w:r>
        <w:t>,</w:t>
      </w:r>
      <w:r w:rsidRPr="00D234D6">
        <w:t>7738</w:t>
      </w:r>
      <w:r>
        <w:t xml:space="preserve"> und der F1-Score </w:t>
      </w:r>
      <w:r w:rsidRPr="00D234D6">
        <w:t>0</w:t>
      </w:r>
      <w:r>
        <w:t>,</w:t>
      </w:r>
      <w:r w:rsidRPr="00D234D6">
        <w:t>7657</w:t>
      </w:r>
      <w:r>
        <w:t xml:space="preserve">. Für das Aufnahmeintervall von 2 Sekunden liegen die beiden Werte bei </w:t>
      </w:r>
      <w:r w:rsidRPr="00D234D6">
        <w:t>0</w:t>
      </w:r>
      <w:r>
        <w:t>,</w:t>
      </w:r>
      <w:r w:rsidRPr="00D234D6">
        <w:t>788</w:t>
      </w:r>
      <w:r>
        <w:t xml:space="preserve">4 respektive </w:t>
      </w:r>
      <w:r w:rsidRPr="00D234D6">
        <w:t>0</w:t>
      </w:r>
      <w:r w:rsidR="00A63A2C">
        <w:t>,</w:t>
      </w:r>
      <w:r w:rsidRPr="00D234D6">
        <w:t>790</w:t>
      </w:r>
      <w:r>
        <w:t>9.</w:t>
      </w:r>
    </w:p>
    <w:p w14:paraId="6FC77D2D" w14:textId="77777777" w:rsidR="00A20312" w:rsidRDefault="00A20312" w:rsidP="001B0877"/>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1B0877" w:rsidRPr="00F01A4D" w14:paraId="2A2D7DB1" w14:textId="77777777" w:rsidTr="006A1D2F">
        <w:trPr>
          <w:cnfStyle w:val="100000000000" w:firstRow="1" w:lastRow="0" w:firstColumn="0" w:lastColumn="0" w:oddVBand="0" w:evenVBand="0" w:oddHBand="0" w:evenHBand="0" w:firstRowFirstColumn="0" w:firstRowLastColumn="0" w:lastRowFirstColumn="0" w:lastRowLastColumn="0"/>
        </w:trPr>
        <w:tc>
          <w:tcPr>
            <w:tcW w:w="1124" w:type="dxa"/>
          </w:tcPr>
          <w:p w14:paraId="67D68A1D" w14:textId="77777777" w:rsidR="001B0877" w:rsidRDefault="001B0877" w:rsidP="00F52918">
            <w:pPr>
              <w:jc w:val="center"/>
            </w:pPr>
            <w:r>
              <w:t>Intervall</w:t>
            </w:r>
          </w:p>
        </w:tc>
        <w:tc>
          <w:tcPr>
            <w:tcW w:w="856" w:type="dxa"/>
          </w:tcPr>
          <w:p w14:paraId="2C7D75DE" w14:textId="77777777" w:rsidR="001B0877" w:rsidRPr="00F01A4D" w:rsidRDefault="001B0877" w:rsidP="00F52918">
            <w:pPr>
              <w:jc w:val="center"/>
            </w:pPr>
            <m:oMathPara>
              <m:oMath>
                <m:r>
                  <m:rPr>
                    <m:sty m:val="bi"/>
                  </m:rPr>
                  <w:rPr>
                    <w:rFonts w:ascii="Cambria Math" w:hAnsi="Cambria Math"/>
                  </w:rPr>
                  <m:t>n</m:t>
                </m:r>
              </m:oMath>
            </m:oMathPara>
          </w:p>
        </w:tc>
        <w:tc>
          <w:tcPr>
            <w:tcW w:w="1479" w:type="dxa"/>
          </w:tcPr>
          <w:p w14:paraId="641F9EBC" w14:textId="77777777" w:rsidR="001B0877" w:rsidRPr="00087204" w:rsidRDefault="00000000" w:rsidP="00F52918">
            <w:pPr>
              <w:jc w:val="center"/>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2C199160" w14:textId="77777777" w:rsidR="001B0877" w:rsidRDefault="00000000" w:rsidP="00F52918">
            <w:pPr>
              <w:jc w:val="center"/>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6BEAEC1C" w14:textId="77777777" w:rsidR="001B0877" w:rsidRPr="00F01A4D" w:rsidRDefault="00000000" w:rsidP="00F52918">
            <w:pPr>
              <w:jc w:val="center"/>
              <w:rPr>
                <w:lang w:val="en-GB"/>
              </w:rP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r>
                  <m:rPr>
                    <m:sty m:val="bi"/>
                  </m:rPr>
                  <w:rPr>
                    <w:rFonts w:ascii="Cambria Math" w:hAnsi="Cambria Math"/>
                  </w:rPr>
                  <m:t>(x)</m:t>
                </m:r>
              </m:oMath>
            </m:oMathPara>
          </w:p>
        </w:tc>
        <w:tc>
          <w:tcPr>
            <w:tcW w:w="751" w:type="dxa"/>
          </w:tcPr>
          <w:p w14:paraId="2E70DF04" w14:textId="77777777" w:rsidR="001B0877" w:rsidRPr="00F01A4D" w:rsidRDefault="00000000" w:rsidP="00F52918">
            <w:pPr>
              <w:jc w:val="center"/>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3B286536" w14:textId="77777777" w:rsidR="001B0877" w:rsidRPr="00F01A4D" w:rsidRDefault="00000000" w:rsidP="00F52918">
            <w:pPr>
              <w:jc w:val="center"/>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17BF8A68" w14:textId="77777777" w:rsidR="001B0877" w:rsidRPr="00F01A4D" w:rsidRDefault="001B0877" w:rsidP="00F52918">
            <w:pPr>
              <w:jc w:val="center"/>
              <w:rPr>
                <w:lang w:val="en-GB"/>
              </w:rPr>
            </w:pPr>
            <w:r w:rsidRPr="00E61E1B">
              <w:rPr>
                <w:bCs/>
              </w:rPr>
              <w:t>F1-Score (Validierung)</w:t>
            </w:r>
          </w:p>
        </w:tc>
      </w:tr>
      <w:tr w:rsidR="001B0877" w:rsidRPr="00F01A4D" w14:paraId="60CDCABE" w14:textId="77777777" w:rsidTr="006A1D2F">
        <w:tc>
          <w:tcPr>
            <w:tcW w:w="1124" w:type="dxa"/>
          </w:tcPr>
          <w:p w14:paraId="2E3BB4D6" w14:textId="77777777" w:rsidR="001B0877" w:rsidRPr="00087204" w:rsidRDefault="001B0877" w:rsidP="006A1D2F">
            <w:pPr>
              <w:rPr>
                <w:b/>
                <w:bCs/>
                <w:lang w:val="en-GB"/>
              </w:rPr>
            </w:pPr>
            <w:r w:rsidRPr="00087204">
              <w:rPr>
                <w:b/>
                <w:bCs/>
              </w:rPr>
              <w:t>1s</w:t>
            </w:r>
          </w:p>
        </w:tc>
        <w:tc>
          <w:tcPr>
            <w:tcW w:w="856" w:type="dxa"/>
          </w:tcPr>
          <w:p w14:paraId="43953ECC" w14:textId="77777777" w:rsidR="001B0877" w:rsidRPr="00F01A4D" w:rsidRDefault="001B0877" w:rsidP="006A1D2F">
            <w:pPr>
              <w:jc w:val="right"/>
              <w:rPr>
                <w:lang w:val="en-GB"/>
              </w:rPr>
            </w:pPr>
            <w:r>
              <w:rPr>
                <w:lang w:val="en-GB"/>
              </w:rPr>
              <w:t>500</w:t>
            </w:r>
          </w:p>
        </w:tc>
        <w:tc>
          <w:tcPr>
            <w:tcW w:w="1479" w:type="dxa"/>
          </w:tcPr>
          <w:p w14:paraId="4F96F5C5" w14:textId="77777777" w:rsidR="001B0877" w:rsidRPr="00F01A4D" w:rsidRDefault="001B0877" w:rsidP="006A1D2F">
            <w:pPr>
              <w:jc w:val="right"/>
              <w:rPr>
                <w:lang w:val="en-GB"/>
              </w:rPr>
            </w:pPr>
            <w:r>
              <w:rPr>
                <w:lang w:val="en-GB"/>
              </w:rPr>
              <w:t>50%</w:t>
            </w:r>
          </w:p>
        </w:tc>
        <w:tc>
          <w:tcPr>
            <w:tcW w:w="1046" w:type="dxa"/>
          </w:tcPr>
          <w:p w14:paraId="6D5F625A" w14:textId="7BDA4283" w:rsidR="001B0877" w:rsidRPr="001B0877" w:rsidRDefault="001B0877" w:rsidP="006A1D2F">
            <w:pPr>
              <w:jc w:val="right"/>
              <w:rPr>
                <w:lang w:val="en-GB"/>
              </w:rPr>
            </w:pPr>
            <m:oMathPara>
              <m:oMathParaPr>
                <m:jc m:val="right"/>
              </m:oMathParaPr>
              <m:oMath>
                <m:r>
                  <w:rPr>
                    <w:rFonts w:ascii="Cambria Math" w:hAnsi="Cambria Math"/>
                    <w:lang w:val="en-GB"/>
                  </w:rPr>
                  <m:t>∞</m:t>
                </m:r>
              </m:oMath>
            </m:oMathPara>
          </w:p>
        </w:tc>
        <w:tc>
          <w:tcPr>
            <w:tcW w:w="1248" w:type="dxa"/>
          </w:tcPr>
          <w:p w14:paraId="7F4D0416" w14:textId="77777777" w:rsidR="001B0877" w:rsidRPr="00F01A4D" w:rsidRDefault="00000000" w:rsidP="006A1D2F">
            <w:pPr>
              <w:jc w:val="right"/>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48A2C7B0" w14:textId="77777777" w:rsidR="001B0877" w:rsidRPr="00F01A4D" w:rsidRDefault="001B0877" w:rsidP="006A1D2F">
            <w:pPr>
              <w:jc w:val="right"/>
              <w:rPr>
                <w:lang w:val="en-GB"/>
              </w:rPr>
            </w:pPr>
            <w:r>
              <w:rPr>
                <w:lang w:val="en-GB"/>
              </w:rPr>
              <w:t>2</w:t>
            </w:r>
          </w:p>
        </w:tc>
        <w:tc>
          <w:tcPr>
            <w:tcW w:w="960" w:type="dxa"/>
          </w:tcPr>
          <w:p w14:paraId="27D382FB" w14:textId="6F9FD389" w:rsidR="001B0877" w:rsidRPr="00F01A4D" w:rsidRDefault="001B0877" w:rsidP="006A1D2F">
            <w:pPr>
              <w:jc w:val="right"/>
              <w:rPr>
                <w:lang w:val="en-GB"/>
              </w:rPr>
            </w:pPr>
            <w:r>
              <w:rPr>
                <w:lang w:val="en-GB"/>
              </w:rPr>
              <w:t>16</w:t>
            </w:r>
          </w:p>
        </w:tc>
        <w:tc>
          <w:tcPr>
            <w:tcW w:w="1603" w:type="dxa"/>
          </w:tcPr>
          <w:p w14:paraId="78549B11" w14:textId="530B8FA2" w:rsidR="001B0877" w:rsidRPr="00F01A4D" w:rsidRDefault="001B0877" w:rsidP="006A1D2F">
            <w:pPr>
              <w:jc w:val="right"/>
              <w:rPr>
                <w:lang w:val="en-GB"/>
              </w:rPr>
            </w:pPr>
            <w:r w:rsidRPr="001B0877">
              <w:rPr>
                <w:lang w:val="en-GB"/>
              </w:rPr>
              <w:t>0</w:t>
            </w:r>
            <w:r w:rsidR="00D234D6">
              <w:rPr>
                <w:lang w:val="en-GB"/>
              </w:rPr>
              <w:t>,</w:t>
            </w:r>
            <w:r w:rsidRPr="001B0877">
              <w:rPr>
                <w:lang w:val="en-GB"/>
              </w:rPr>
              <w:t>788</w:t>
            </w:r>
            <w:r>
              <w:rPr>
                <w:lang w:val="en-GB"/>
              </w:rPr>
              <w:t>4</w:t>
            </w:r>
          </w:p>
        </w:tc>
      </w:tr>
      <w:tr w:rsidR="001B0877" w:rsidRPr="00F01A4D" w14:paraId="4C1E9E3C" w14:textId="77777777" w:rsidTr="006A1D2F">
        <w:tc>
          <w:tcPr>
            <w:tcW w:w="1124" w:type="dxa"/>
          </w:tcPr>
          <w:p w14:paraId="51E7C6B2" w14:textId="77777777" w:rsidR="001B0877" w:rsidRPr="00087204" w:rsidRDefault="001B0877" w:rsidP="006A1D2F">
            <w:pPr>
              <w:rPr>
                <w:b/>
                <w:bCs/>
                <w:lang w:val="en-GB"/>
              </w:rPr>
            </w:pPr>
            <w:r w:rsidRPr="00087204">
              <w:rPr>
                <w:b/>
                <w:bCs/>
              </w:rPr>
              <w:t>2s</w:t>
            </w:r>
          </w:p>
        </w:tc>
        <w:tc>
          <w:tcPr>
            <w:tcW w:w="856" w:type="dxa"/>
          </w:tcPr>
          <w:p w14:paraId="43BE752D" w14:textId="5D472EE2" w:rsidR="001B0877" w:rsidRPr="00F01A4D" w:rsidRDefault="001B0877" w:rsidP="006A1D2F">
            <w:pPr>
              <w:jc w:val="right"/>
              <w:rPr>
                <w:lang w:val="en-GB"/>
              </w:rPr>
            </w:pPr>
            <w:r>
              <w:rPr>
                <w:lang w:val="en-GB"/>
              </w:rPr>
              <w:t>500</w:t>
            </w:r>
          </w:p>
        </w:tc>
        <w:tc>
          <w:tcPr>
            <w:tcW w:w="1479" w:type="dxa"/>
          </w:tcPr>
          <w:p w14:paraId="7CA2295E" w14:textId="046DB443" w:rsidR="001B0877" w:rsidRPr="00F01A4D" w:rsidRDefault="001B0877" w:rsidP="006A1D2F">
            <w:pPr>
              <w:jc w:val="right"/>
              <w:rPr>
                <w:lang w:val="en-GB"/>
              </w:rPr>
            </w:pPr>
            <w:r>
              <w:rPr>
                <w:lang w:val="en-GB"/>
              </w:rPr>
              <w:t>100%</w:t>
            </w:r>
          </w:p>
        </w:tc>
        <w:tc>
          <w:tcPr>
            <w:tcW w:w="1046" w:type="dxa"/>
          </w:tcPr>
          <w:p w14:paraId="7419FC2C" w14:textId="77777777" w:rsidR="001B0877" w:rsidRPr="00F01A4D" w:rsidRDefault="001B0877" w:rsidP="006A1D2F">
            <w:pPr>
              <w:jc w:val="right"/>
              <w:rPr>
                <w:lang w:val="en-GB"/>
              </w:rPr>
            </w:pPr>
            <w:r>
              <w:rPr>
                <w:lang w:val="en-GB"/>
              </w:rPr>
              <w:t>20</w:t>
            </w:r>
          </w:p>
        </w:tc>
        <w:tc>
          <w:tcPr>
            <w:tcW w:w="1248" w:type="dxa"/>
          </w:tcPr>
          <w:p w14:paraId="23EC1C19" w14:textId="77777777" w:rsidR="001B0877" w:rsidRPr="00F01A4D" w:rsidRDefault="00000000" w:rsidP="006A1D2F">
            <w:pPr>
              <w:jc w:val="right"/>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33FEA527" w14:textId="77777777" w:rsidR="001B0877" w:rsidRPr="00F01A4D" w:rsidRDefault="001B0877" w:rsidP="006A1D2F">
            <w:pPr>
              <w:jc w:val="right"/>
              <w:rPr>
                <w:lang w:val="en-GB"/>
              </w:rPr>
            </w:pPr>
            <w:r>
              <w:rPr>
                <w:lang w:val="en-GB"/>
              </w:rPr>
              <w:t>2</w:t>
            </w:r>
          </w:p>
        </w:tc>
        <w:tc>
          <w:tcPr>
            <w:tcW w:w="960" w:type="dxa"/>
          </w:tcPr>
          <w:p w14:paraId="4B129A3D" w14:textId="577A552A" w:rsidR="001B0877" w:rsidRPr="00F01A4D" w:rsidRDefault="001B0877" w:rsidP="006A1D2F">
            <w:pPr>
              <w:jc w:val="right"/>
              <w:rPr>
                <w:lang w:val="en-GB"/>
              </w:rPr>
            </w:pPr>
            <w:r>
              <w:rPr>
                <w:lang w:val="en-GB"/>
              </w:rPr>
              <w:t>16</w:t>
            </w:r>
          </w:p>
        </w:tc>
        <w:tc>
          <w:tcPr>
            <w:tcW w:w="1603" w:type="dxa"/>
          </w:tcPr>
          <w:p w14:paraId="23B40488" w14:textId="352628A9" w:rsidR="001B0877" w:rsidRPr="00F01A4D" w:rsidRDefault="001B0877" w:rsidP="006A1D2F">
            <w:pPr>
              <w:jc w:val="right"/>
              <w:rPr>
                <w:lang w:val="en-GB"/>
              </w:rPr>
            </w:pPr>
            <w:r w:rsidRPr="001B0877">
              <w:rPr>
                <w:lang w:val="en-GB"/>
              </w:rPr>
              <w:t>0</w:t>
            </w:r>
            <w:r w:rsidR="00D234D6">
              <w:rPr>
                <w:lang w:val="en-GB"/>
              </w:rPr>
              <w:t>,</w:t>
            </w:r>
            <w:r w:rsidRPr="001B0877">
              <w:rPr>
                <w:lang w:val="en-GB"/>
              </w:rPr>
              <w:t>791</w:t>
            </w:r>
            <w:r>
              <w:rPr>
                <w:lang w:val="en-GB"/>
              </w:rPr>
              <w:t>4</w:t>
            </w:r>
          </w:p>
        </w:tc>
      </w:tr>
    </w:tbl>
    <w:p w14:paraId="4DA952EA" w14:textId="2B9CF5E1" w:rsidR="001B0877" w:rsidRPr="00F81A9A" w:rsidRDefault="001B0877" w:rsidP="001B0877">
      <w:pPr>
        <w:pStyle w:val="Beschriftung"/>
        <w:jc w:val="center"/>
      </w:pPr>
      <w:bookmarkStart w:id="79" w:name="_Toc141352799"/>
      <w:r>
        <w:t xml:space="preserve">Tab.  </w:t>
      </w:r>
      <w:fldSimple w:instr=" SEQ Tab._ \* ARABIC ">
        <w:r>
          <w:rPr>
            <w:noProof/>
          </w:rPr>
          <w:t>5</w:t>
        </w:r>
      </w:fldSimple>
      <w:r>
        <w:t>: Ergebnisse der Gittersuche für den Vier-Klassen-Random-Forest</w:t>
      </w:r>
      <w:bookmarkEnd w:id="79"/>
    </w:p>
    <w:p w14:paraId="35632FAB" w14:textId="77777777" w:rsidR="001B0877" w:rsidRDefault="001B0877" w:rsidP="001B0877"/>
    <w:p w14:paraId="259F01D5" w14:textId="519A5D23" w:rsidR="00D207E6" w:rsidRDefault="0039277D" w:rsidP="0039277D">
      <w:r>
        <w:t xml:space="preserve">Auf den Testdaten beträgt die Accuracy für ein Aufnahmeintervall von einer Sekunde </w:t>
      </w:r>
      <w:r w:rsidR="00D20EA5" w:rsidRPr="00D20EA5">
        <w:t>0</w:t>
      </w:r>
      <w:r w:rsidR="00D20EA5">
        <w:t>,</w:t>
      </w:r>
      <w:r w:rsidR="00D20EA5" w:rsidRPr="00D20EA5">
        <w:t>7515</w:t>
      </w:r>
      <w:r w:rsidR="00D20EA5">
        <w:t xml:space="preserve"> </w:t>
      </w:r>
      <w:r>
        <w:t xml:space="preserve">und der F1-Score </w:t>
      </w:r>
      <w:r w:rsidR="00D20EA5" w:rsidRPr="00D20EA5">
        <w:t>0</w:t>
      </w:r>
      <w:r w:rsidR="00D20EA5">
        <w:t>,</w:t>
      </w:r>
      <w:r w:rsidR="00D20EA5" w:rsidRPr="00D20EA5">
        <w:t>757</w:t>
      </w:r>
      <w:r w:rsidR="00D20EA5">
        <w:t>5</w:t>
      </w:r>
      <w:r>
        <w:t xml:space="preserve">. Für das Aufnahmeintervall von 2 Sekunden liegen die beiden Werte bei </w:t>
      </w:r>
      <w:r w:rsidR="00562846" w:rsidRPr="00562846">
        <w:t>0</w:t>
      </w:r>
      <w:r w:rsidR="00562846">
        <w:t>,</w:t>
      </w:r>
      <w:r w:rsidR="00562846" w:rsidRPr="00562846">
        <w:t>776</w:t>
      </w:r>
      <w:r w:rsidR="00562846">
        <w:t xml:space="preserve">2 </w:t>
      </w:r>
      <w:r>
        <w:t xml:space="preserve">respektive </w:t>
      </w:r>
      <w:r w:rsidR="00562846" w:rsidRPr="00562846">
        <w:t>0</w:t>
      </w:r>
      <w:r w:rsidR="00A63A2C">
        <w:t>,</w:t>
      </w:r>
      <w:r w:rsidR="00562846" w:rsidRPr="00562846">
        <w:t>785</w:t>
      </w:r>
      <w:r w:rsidR="00562846">
        <w:t>1</w:t>
      </w:r>
      <w:r>
        <w:t>.</w:t>
      </w:r>
    </w:p>
    <w:p w14:paraId="3B47BD35" w14:textId="77777777" w:rsidR="0039277D" w:rsidRPr="001B0877" w:rsidRDefault="0039277D" w:rsidP="001B0877"/>
    <w:p w14:paraId="2F952269" w14:textId="05FDADAE" w:rsidR="00D207E6" w:rsidRDefault="009947F1" w:rsidP="002A27ED">
      <w:pPr>
        <w:pStyle w:val="berschrift2"/>
      </w:pPr>
      <w:bookmarkStart w:id="80" w:name="_Toc141460769"/>
      <w:r>
        <w:lastRenderedPageBreak/>
        <w:t>Sequenzieller Ansatz:</w:t>
      </w:r>
      <w:r w:rsidR="00D207E6">
        <w:t xml:space="preserve"> Rekurrente</w:t>
      </w:r>
      <w:r w:rsidR="00212E91">
        <w:t>s</w:t>
      </w:r>
      <w:r w:rsidR="00D207E6">
        <w:t xml:space="preserve"> Neuronale</w:t>
      </w:r>
      <w:r w:rsidR="00212E91">
        <w:t>s</w:t>
      </w:r>
      <w:r w:rsidR="00D207E6">
        <w:t xml:space="preserve"> Netzwerk</w:t>
      </w:r>
      <w:bookmarkEnd w:id="80"/>
    </w:p>
    <w:p w14:paraId="5F4112C0" w14:textId="4973251C" w:rsidR="00D207E6" w:rsidRDefault="00D207E6" w:rsidP="00D207E6">
      <w:pPr>
        <w:pStyle w:val="berschrift3"/>
      </w:pPr>
      <w:bookmarkStart w:id="81" w:name="_Toc141460770"/>
      <w:r>
        <w:t>Vorstellung der Basisarchitektur</w:t>
      </w:r>
      <w:bookmarkEnd w:id="81"/>
    </w:p>
    <w:p w14:paraId="2C90D69A" w14:textId="77777777" w:rsidR="00D207E6" w:rsidRDefault="00D207E6" w:rsidP="00D207E6">
      <w:pPr>
        <w:pStyle w:val="AbbMitRahmen"/>
      </w:pPr>
      <w:r>
        <w:rPr>
          <w:noProof/>
        </w:rPr>
        <w:drawing>
          <wp:inline distT="0" distB="0" distL="0" distR="0" wp14:anchorId="5DFFFF06" wp14:editId="40E76EB5">
            <wp:extent cx="5922191" cy="2228850"/>
            <wp:effectExtent l="0" t="0" r="2540" b="0"/>
            <wp:docPr id="344707810" name="Grafik 1" descr="Ein Bild, das Farbigkeit, Screenshot, Licht, Verschwomm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07810" name="Grafik 1" descr="Ein Bild, das Farbigkeit, Screenshot, Licht, Verschwommen enthält.&#10;&#10;Automatisch generierte Beschreibu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30534" cy="2231990"/>
                    </a:xfrm>
                    <a:prstGeom prst="rect">
                      <a:avLst/>
                    </a:prstGeom>
                    <a:noFill/>
                  </pic:spPr>
                </pic:pic>
              </a:graphicData>
            </a:graphic>
          </wp:inline>
        </w:drawing>
      </w:r>
    </w:p>
    <w:p w14:paraId="4B85905C" w14:textId="11945D52" w:rsidR="00D207E6" w:rsidRDefault="00D207E6" w:rsidP="00D207E6">
      <w:pPr>
        <w:pStyle w:val="Beschriftung"/>
        <w:jc w:val="center"/>
      </w:pPr>
      <w:bookmarkStart w:id="82" w:name="_Toc141460798"/>
      <w:r>
        <w:t xml:space="preserve">Abb.  </w:t>
      </w:r>
      <w:fldSimple w:instr=" SEQ Abb._ \* ARABIC ">
        <w:r w:rsidR="00CD27B6">
          <w:rPr>
            <w:noProof/>
          </w:rPr>
          <w:t>22</w:t>
        </w:r>
      </w:fldSimple>
      <w:r>
        <w:t>: Basisarchitektur der RNNs für die Verkehrsteilnehmerklassifikation</w:t>
      </w:r>
      <w:bookmarkEnd w:id="82"/>
    </w:p>
    <w:p w14:paraId="2653BFC8" w14:textId="77777777" w:rsidR="00D207E6" w:rsidRDefault="00D207E6" w:rsidP="00D207E6"/>
    <w:p w14:paraId="715A8EDC" w14:textId="77777777" w:rsidR="00D207E6" w:rsidRPr="00D207E6" w:rsidRDefault="00D207E6" w:rsidP="00D207E6"/>
    <w:p w14:paraId="5AB311D1" w14:textId="676A68F7" w:rsidR="00D207E6" w:rsidRDefault="00D207E6" w:rsidP="00D207E6">
      <w:pPr>
        <w:pStyle w:val="berschrift3"/>
      </w:pPr>
      <w:bookmarkStart w:id="83" w:name="_Toc141460771"/>
      <w:r>
        <w:t>Vorbereitung der Datensätze</w:t>
      </w:r>
      <w:bookmarkEnd w:id="83"/>
    </w:p>
    <w:p w14:paraId="721CE76A" w14:textId="77777777" w:rsidR="00D207E6" w:rsidRPr="00D207E6" w:rsidRDefault="00D207E6" w:rsidP="00D207E6"/>
    <w:p w14:paraId="273E11D7" w14:textId="6105DEBC" w:rsidR="004001F2" w:rsidRDefault="00D207E6" w:rsidP="004001F2">
      <w:pPr>
        <w:pStyle w:val="berschrift3"/>
      </w:pPr>
      <w:bookmarkStart w:id="84" w:name="_Toc141460772"/>
      <w:r>
        <w:t>Hyperparameteroptimierung</w:t>
      </w:r>
      <w:r w:rsidR="005D75F4">
        <w:t xml:space="preserve"> und Bestimmung</w:t>
      </w:r>
      <w:r>
        <w:t xml:space="preserve"> der</w:t>
      </w:r>
      <w:r w:rsidR="005D75F4">
        <w:t xml:space="preserve"> besten</w:t>
      </w:r>
      <w:r>
        <w:t xml:space="preserve"> Modelle</w:t>
      </w:r>
      <w:bookmarkEnd w:id="84"/>
    </w:p>
    <w:p w14:paraId="2E712A1D" w14:textId="77777777" w:rsidR="000F488A" w:rsidRPr="000F488A" w:rsidRDefault="000F488A" w:rsidP="000F488A"/>
    <w:tbl>
      <w:tblPr>
        <w:tblStyle w:val="zuTabStandard"/>
        <w:tblW w:w="0" w:type="auto"/>
        <w:tblLook w:val="04A0" w:firstRow="1" w:lastRow="0" w:firstColumn="1" w:lastColumn="0" w:noHBand="0" w:noVBand="1"/>
      </w:tblPr>
      <w:tblGrid>
        <w:gridCol w:w="1537"/>
        <w:gridCol w:w="933"/>
        <w:gridCol w:w="989"/>
        <w:gridCol w:w="978"/>
        <w:gridCol w:w="887"/>
        <w:gridCol w:w="1108"/>
        <w:gridCol w:w="1603"/>
        <w:gridCol w:w="1027"/>
      </w:tblGrid>
      <w:tr w:rsidR="001E5B97" w14:paraId="04DC25FD" w14:textId="05B24D12" w:rsidTr="001E5B97">
        <w:trPr>
          <w:cnfStyle w:val="100000000000" w:firstRow="1" w:lastRow="0" w:firstColumn="0" w:lastColumn="0" w:oddVBand="0" w:evenVBand="0" w:oddHBand="0" w:evenHBand="0" w:firstRowFirstColumn="0" w:firstRowLastColumn="0" w:lastRowFirstColumn="0" w:lastRowLastColumn="0"/>
        </w:trPr>
        <w:tc>
          <w:tcPr>
            <w:tcW w:w="1537" w:type="dxa"/>
          </w:tcPr>
          <w:p w14:paraId="51029164" w14:textId="224CD15E" w:rsidR="001E5B97" w:rsidRDefault="001E5B97" w:rsidP="00F52918">
            <w:pPr>
              <w:jc w:val="center"/>
            </w:pPr>
            <w:r>
              <w:t>Datensatz</w:t>
            </w:r>
          </w:p>
        </w:tc>
        <w:tc>
          <w:tcPr>
            <w:tcW w:w="933" w:type="dxa"/>
          </w:tcPr>
          <w:p w14:paraId="6A908A22" w14:textId="4E84EA1F"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re</m:t>
                    </m:r>
                  </m:sub>
                </m:sSub>
              </m:oMath>
            </m:oMathPara>
          </w:p>
        </w:tc>
        <w:tc>
          <w:tcPr>
            <w:tcW w:w="989" w:type="dxa"/>
          </w:tcPr>
          <w:p w14:paraId="46102E44" w14:textId="2EFB1CAC"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lstm</m:t>
                    </m:r>
                  </m:sub>
                </m:sSub>
              </m:oMath>
            </m:oMathPara>
          </w:p>
        </w:tc>
        <w:tc>
          <w:tcPr>
            <w:tcW w:w="978" w:type="dxa"/>
          </w:tcPr>
          <w:p w14:paraId="75CBC077" w14:textId="4D65B643"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ost</m:t>
                    </m:r>
                  </m:sub>
                </m:sSub>
              </m:oMath>
            </m:oMathPara>
          </w:p>
        </w:tc>
        <w:tc>
          <w:tcPr>
            <w:tcW w:w="887" w:type="dxa"/>
          </w:tcPr>
          <w:p w14:paraId="24A3864D" w14:textId="6EBD54F0" w:rsidR="001E5B97" w:rsidRDefault="001E5B97" w:rsidP="00F52918">
            <w:pPr>
              <w:jc w:val="center"/>
            </w:pPr>
            <m:oMathPara>
              <m:oMath>
                <m:r>
                  <m:rPr>
                    <m:sty m:val="bi"/>
                  </m:rPr>
                  <w:rPr>
                    <w:rFonts w:ascii="Cambria Math" w:hAnsi="Cambria Math"/>
                  </w:rPr>
                  <m:t>n</m:t>
                </m:r>
              </m:oMath>
            </m:oMathPara>
          </w:p>
        </w:tc>
        <w:tc>
          <w:tcPr>
            <w:tcW w:w="1108" w:type="dxa"/>
          </w:tcPr>
          <w:p w14:paraId="3063EF32" w14:textId="7D654D4D" w:rsidR="001E5B97" w:rsidRDefault="007E30E8" w:rsidP="00F52918">
            <w:pPr>
              <w:jc w:val="center"/>
            </w:pPr>
            <m:oMathPara>
              <m:oMath>
                <m:r>
                  <m:rPr>
                    <m:sty m:val="bi"/>
                  </m:rPr>
                  <w:rPr>
                    <w:rFonts w:ascii="Cambria Math" w:hAnsi="Cambria Math"/>
                  </w:rPr>
                  <m:t>σ</m:t>
                </m:r>
                <m:r>
                  <m:rPr>
                    <m:sty m:val="bi"/>
                  </m:rPr>
                  <w:rPr>
                    <w:rFonts w:ascii="Cambria Math" w:hAnsi="Cambria Math"/>
                  </w:rPr>
                  <m:t>(x)</m:t>
                </m:r>
              </m:oMath>
            </m:oMathPara>
          </w:p>
        </w:tc>
        <w:tc>
          <w:tcPr>
            <w:tcW w:w="1603" w:type="dxa"/>
          </w:tcPr>
          <w:p w14:paraId="3B0A117F" w14:textId="678B3CD9" w:rsidR="001E5B97" w:rsidRPr="004001F2" w:rsidRDefault="001E5B97" w:rsidP="00F52918">
            <w:pPr>
              <w:jc w:val="center"/>
            </w:pPr>
            <w:r>
              <w:t>Loss (Validierung)</w:t>
            </w:r>
          </w:p>
        </w:tc>
        <w:tc>
          <w:tcPr>
            <w:tcW w:w="1027" w:type="dxa"/>
          </w:tcPr>
          <w:p w14:paraId="24435188" w14:textId="539C99BF" w:rsidR="001E5B97" w:rsidRDefault="001E5B97" w:rsidP="00F52918">
            <w:pPr>
              <w:jc w:val="center"/>
            </w:pPr>
            <w:r>
              <w:t>Rang</w:t>
            </w:r>
          </w:p>
        </w:tc>
      </w:tr>
      <w:tr w:rsidR="001E5B97" w14:paraId="38F711D8" w14:textId="459B8567" w:rsidTr="001E5B97">
        <w:tc>
          <w:tcPr>
            <w:tcW w:w="1537" w:type="dxa"/>
          </w:tcPr>
          <w:p w14:paraId="0CA9FFB4" w14:textId="23C18BCF" w:rsidR="001E5B97" w:rsidRPr="001016B5" w:rsidRDefault="001E5B97" w:rsidP="001016B5">
            <w:pPr>
              <w:jc w:val="right"/>
            </w:pPr>
            <w:r w:rsidRPr="001016B5">
              <w:t>1s_1min_raw</w:t>
            </w:r>
          </w:p>
        </w:tc>
        <w:tc>
          <w:tcPr>
            <w:tcW w:w="933" w:type="dxa"/>
          </w:tcPr>
          <w:p w14:paraId="70C356FB" w14:textId="7C4C9770" w:rsidR="001E5B97" w:rsidRDefault="001E5B97" w:rsidP="001016B5">
            <w:pPr>
              <w:jc w:val="right"/>
            </w:pPr>
            <w:r>
              <w:t>1</w:t>
            </w:r>
          </w:p>
        </w:tc>
        <w:tc>
          <w:tcPr>
            <w:tcW w:w="989" w:type="dxa"/>
          </w:tcPr>
          <w:p w14:paraId="10ECDD0A" w14:textId="5C9CC8B0" w:rsidR="001E5B97" w:rsidRDefault="001E5B97" w:rsidP="001016B5">
            <w:pPr>
              <w:jc w:val="right"/>
            </w:pPr>
            <w:r>
              <w:t>1</w:t>
            </w:r>
          </w:p>
        </w:tc>
        <w:tc>
          <w:tcPr>
            <w:tcW w:w="978" w:type="dxa"/>
          </w:tcPr>
          <w:p w14:paraId="69E873DD" w14:textId="663D38D6" w:rsidR="001E5B97" w:rsidRDefault="001E5B97" w:rsidP="001016B5">
            <w:pPr>
              <w:jc w:val="right"/>
            </w:pPr>
            <w:r>
              <w:t>2</w:t>
            </w:r>
          </w:p>
        </w:tc>
        <w:tc>
          <w:tcPr>
            <w:tcW w:w="887" w:type="dxa"/>
          </w:tcPr>
          <w:p w14:paraId="15B1DE13" w14:textId="7833BA53" w:rsidR="001E5B97" w:rsidRDefault="001E5B97" w:rsidP="001016B5">
            <w:pPr>
              <w:jc w:val="right"/>
            </w:pPr>
            <w:r>
              <w:t>128</w:t>
            </w:r>
          </w:p>
        </w:tc>
        <w:tc>
          <w:tcPr>
            <w:tcW w:w="1108" w:type="dxa"/>
          </w:tcPr>
          <w:p w14:paraId="63A12AE2" w14:textId="1057677F" w:rsidR="001E5B97" w:rsidRDefault="001E5B97" w:rsidP="001016B5">
            <w:pPr>
              <w:jc w:val="right"/>
            </w:pPr>
            <w:r>
              <w:t>tanh(x)</w:t>
            </w:r>
          </w:p>
        </w:tc>
        <w:tc>
          <w:tcPr>
            <w:tcW w:w="1603" w:type="dxa"/>
          </w:tcPr>
          <w:p w14:paraId="29D51C2A" w14:textId="7B3E8EAF" w:rsidR="001E5B97" w:rsidRDefault="001E5B97" w:rsidP="001016B5">
            <w:pPr>
              <w:jc w:val="right"/>
            </w:pPr>
            <w:r>
              <w:t>0,4562</w:t>
            </w:r>
          </w:p>
        </w:tc>
        <w:tc>
          <w:tcPr>
            <w:tcW w:w="1027" w:type="dxa"/>
          </w:tcPr>
          <w:p w14:paraId="7A59A6B1" w14:textId="4F9CBDE9" w:rsidR="001E5B97" w:rsidRDefault="001E5B97" w:rsidP="001016B5">
            <w:pPr>
              <w:jc w:val="right"/>
            </w:pPr>
            <w:r>
              <w:t>8</w:t>
            </w:r>
          </w:p>
        </w:tc>
      </w:tr>
      <w:tr w:rsidR="001E5B97" w14:paraId="5AA8D7D9" w14:textId="5C5CD22E" w:rsidTr="001E5B97">
        <w:tc>
          <w:tcPr>
            <w:tcW w:w="1537" w:type="dxa"/>
          </w:tcPr>
          <w:p w14:paraId="79745AF7" w14:textId="7D01D1E6" w:rsidR="001E5B97" w:rsidRPr="001E5B97" w:rsidRDefault="001E5B97" w:rsidP="001016B5">
            <w:pPr>
              <w:jc w:val="right"/>
            </w:pPr>
            <w:r w:rsidRPr="001E5B97">
              <w:t>1s_1min_mm</w:t>
            </w:r>
          </w:p>
        </w:tc>
        <w:tc>
          <w:tcPr>
            <w:tcW w:w="933" w:type="dxa"/>
          </w:tcPr>
          <w:p w14:paraId="7FD2AB37" w14:textId="0296BAD9" w:rsidR="001E5B97" w:rsidRPr="001E5B97" w:rsidRDefault="001E5B97" w:rsidP="001016B5">
            <w:pPr>
              <w:jc w:val="right"/>
            </w:pPr>
            <w:r w:rsidRPr="001E5B97">
              <w:t>4</w:t>
            </w:r>
          </w:p>
        </w:tc>
        <w:tc>
          <w:tcPr>
            <w:tcW w:w="989" w:type="dxa"/>
          </w:tcPr>
          <w:p w14:paraId="4FFF55FD" w14:textId="21F35CF3" w:rsidR="001E5B97" w:rsidRPr="001E5B97" w:rsidRDefault="001E5B97" w:rsidP="001016B5">
            <w:pPr>
              <w:jc w:val="right"/>
            </w:pPr>
            <w:r w:rsidRPr="001E5B97">
              <w:t>1</w:t>
            </w:r>
          </w:p>
        </w:tc>
        <w:tc>
          <w:tcPr>
            <w:tcW w:w="978" w:type="dxa"/>
          </w:tcPr>
          <w:p w14:paraId="1192B23D" w14:textId="449C90ED" w:rsidR="001E5B97" w:rsidRPr="001E5B97" w:rsidRDefault="001E5B97" w:rsidP="001016B5">
            <w:pPr>
              <w:jc w:val="right"/>
            </w:pPr>
            <w:r w:rsidRPr="001E5B97">
              <w:t>1</w:t>
            </w:r>
          </w:p>
        </w:tc>
        <w:tc>
          <w:tcPr>
            <w:tcW w:w="887" w:type="dxa"/>
          </w:tcPr>
          <w:p w14:paraId="43CC9425" w14:textId="0E830C21" w:rsidR="001E5B97" w:rsidRPr="001E5B97" w:rsidRDefault="001E5B97" w:rsidP="001016B5">
            <w:pPr>
              <w:jc w:val="right"/>
            </w:pPr>
            <w:r w:rsidRPr="001E5B97">
              <w:t>64</w:t>
            </w:r>
          </w:p>
        </w:tc>
        <w:tc>
          <w:tcPr>
            <w:tcW w:w="1108" w:type="dxa"/>
          </w:tcPr>
          <w:p w14:paraId="1A5C1BF2" w14:textId="7F96DCAE" w:rsidR="001E5B97" w:rsidRPr="001E5B97" w:rsidRDefault="001E5B97" w:rsidP="001016B5">
            <w:pPr>
              <w:jc w:val="right"/>
            </w:pPr>
            <w:r w:rsidRPr="001E5B97">
              <w:t>tanh(x)</w:t>
            </w:r>
          </w:p>
        </w:tc>
        <w:tc>
          <w:tcPr>
            <w:tcW w:w="1603" w:type="dxa"/>
          </w:tcPr>
          <w:p w14:paraId="5AD27A22" w14:textId="67B766DC" w:rsidR="001E5B97" w:rsidRPr="001E5B97" w:rsidRDefault="001E5B97" w:rsidP="001016B5">
            <w:pPr>
              <w:jc w:val="right"/>
            </w:pPr>
            <w:r w:rsidRPr="001E5B97">
              <w:t>0,4568</w:t>
            </w:r>
          </w:p>
        </w:tc>
        <w:tc>
          <w:tcPr>
            <w:tcW w:w="1027" w:type="dxa"/>
          </w:tcPr>
          <w:p w14:paraId="6FF80E8B" w14:textId="06B11B35" w:rsidR="001E5B97" w:rsidRPr="001E5B97" w:rsidRDefault="001E5B97" w:rsidP="001016B5">
            <w:pPr>
              <w:jc w:val="right"/>
            </w:pPr>
            <w:r>
              <w:t>9</w:t>
            </w:r>
          </w:p>
        </w:tc>
      </w:tr>
      <w:tr w:rsidR="001E5B97" w14:paraId="699202E5" w14:textId="1A52D08D" w:rsidTr="001E5B97">
        <w:tc>
          <w:tcPr>
            <w:tcW w:w="1537" w:type="dxa"/>
          </w:tcPr>
          <w:p w14:paraId="1A6D7DDF" w14:textId="4E630971" w:rsidR="001E5B97" w:rsidRPr="001E5B97" w:rsidRDefault="001E5B97" w:rsidP="001016B5">
            <w:pPr>
              <w:jc w:val="right"/>
            </w:pPr>
            <w:r w:rsidRPr="001E5B97">
              <w:t>1s_2min_raw</w:t>
            </w:r>
          </w:p>
        </w:tc>
        <w:tc>
          <w:tcPr>
            <w:tcW w:w="933" w:type="dxa"/>
          </w:tcPr>
          <w:p w14:paraId="758285E9" w14:textId="2332D14F" w:rsidR="001E5B97" w:rsidRPr="001E5B97" w:rsidRDefault="001E5B97" w:rsidP="001016B5">
            <w:pPr>
              <w:jc w:val="right"/>
            </w:pPr>
            <w:r w:rsidRPr="001E5B97">
              <w:t>4</w:t>
            </w:r>
          </w:p>
        </w:tc>
        <w:tc>
          <w:tcPr>
            <w:tcW w:w="989" w:type="dxa"/>
          </w:tcPr>
          <w:p w14:paraId="2B583ACD" w14:textId="47CCCE51" w:rsidR="001E5B97" w:rsidRPr="001E5B97" w:rsidRDefault="001E5B97" w:rsidP="001016B5">
            <w:pPr>
              <w:jc w:val="right"/>
            </w:pPr>
            <w:r w:rsidRPr="001E5B97">
              <w:t>1</w:t>
            </w:r>
          </w:p>
        </w:tc>
        <w:tc>
          <w:tcPr>
            <w:tcW w:w="978" w:type="dxa"/>
          </w:tcPr>
          <w:p w14:paraId="72D48763" w14:textId="61F41D38" w:rsidR="001E5B97" w:rsidRPr="001E5B97" w:rsidRDefault="001E5B97" w:rsidP="001016B5">
            <w:pPr>
              <w:jc w:val="right"/>
            </w:pPr>
            <w:r w:rsidRPr="001E5B97">
              <w:t>1</w:t>
            </w:r>
          </w:p>
        </w:tc>
        <w:tc>
          <w:tcPr>
            <w:tcW w:w="887" w:type="dxa"/>
          </w:tcPr>
          <w:p w14:paraId="5E5AD4A7" w14:textId="3D1B603D" w:rsidR="001E5B97" w:rsidRPr="001E5B97" w:rsidRDefault="001E5B97" w:rsidP="001016B5">
            <w:pPr>
              <w:jc w:val="right"/>
            </w:pPr>
            <w:r w:rsidRPr="001E5B97">
              <w:t>64</w:t>
            </w:r>
          </w:p>
        </w:tc>
        <w:tc>
          <w:tcPr>
            <w:tcW w:w="1108" w:type="dxa"/>
          </w:tcPr>
          <w:p w14:paraId="5D9CF5E4" w14:textId="5CC369FB" w:rsidR="001E5B97" w:rsidRPr="001E5B97" w:rsidRDefault="001E5B97" w:rsidP="001016B5">
            <w:pPr>
              <w:jc w:val="right"/>
            </w:pPr>
            <w:r w:rsidRPr="001E5B97">
              <w:t>tanh(x)</w:t>
            </w:r>
          </w:p>
        </w:tc>
        <w:tc>
          <w:tcPr>
            <w:tcW w:w="1603" w:type="dxa"/>
          </w:tcPr>
          <w:p w14:paraId="53C1DE82" w14:textId="4D55C248" w:rsidR="001E5B97" w:rsidRPr="001E5B97" w:rsidRDefault="001E5B97" w:rsidP="001016B5">
            <w:pPr>
              <w:jc w:val="right"/>
            </w:pPr>
            <w:r w:rsidRPr="001E5B97">
              <w:t>0,4411</w:t>
            </w:r>
          </w:p>
        </w:tc>
        <w:tc>
          <w:tcPr>
            <w:tcW w:w="1027" w:type="dxa"/>
          </w:tcPr>
          <w:p w14:paraId="761773FB" w14:textId="378E5A2F" w:rsidR="001E5B97" w:rsidRPr="001E5B97" w:rsidRDefault="001E5B97" w:rsidP="001016B5">
            <w:pPr>
              <w:jc w:val="right"/>
            </w:pPr>
            <w:r>
              <w:t>7</w:t>
            </w:r>
          </w:p>
        </w:tc>
      </w:tr>
      <w:tr w:rsidR="001E5B97" w14:paraId="71E66B47" w14:textId="7CC95E50" w:rsidTr="001E5B97">
        <w:tc>
          <w:tcPr>
            <w:tcW w:w="1537" w:type="dxa"/>
          </w:tcPr>
          <w:p w14:paraId="2185E795" w14:textId="73AA57AB" w:rsidR="001E5B97" w:rsidRPr="001016B5" w:rsidRDefault="001E5B97" w:rsidP="001016B5">
            <w:pPr>
              <w:jc w:val="right"/>
            </w:pPr>
            <w:r w:rsidRPr="001016B5">
              <w:t>1s_2min_mm</w:t>
            </w:r>
          </w:p>
        </w:tc>
        <w:tc>
          <w:tcPr>
            <w:tcW w:w="933" w:type="dxa"/>
          </w:tcPr>
          <w:p w14:paraId="2911F12F" w14:textId="42CCACEB" w:rsidR="001E5B97" w:rsidRDefault="001E5B97" w:rsidP="001016B5">
            <w:pPr>
              <w:jc w:val="right"/>
            </w:pPr>
            <w:r>
              <w:t>2</w:t>
            </w:r>
          </w:p>
        </w:tc>
        <w:tc>
          <w:tcPr>
            <w:tcW w:w="989" w:type="dxa"/>
          </w:tcPr>
          <w:p w14:paraId="305E5870" w14:textId="1EF9C1CF" w:rsidR="001E5B97" w:rsidRDefault="001E5B97" w:rsidP="001016B5">
            <w:pPr>
              <w:jc w:val="right"/>
            </w:pPr>
            <w:r>
              <w:t>2</w:t>
            </w:r>
          </w:p>
        </w:tc>
        <w:tc>
          <w:tcPr>
            <w:tcW w:w="978" w:type="dxa"/>
          </w:tcPr>
          <w:p w14:paraId="2E739BA7" w14:textId="2AC0AD1A" w:rsidR="001E5B97" w:rsidRDefault="001E5B97" w:rsidP="001016B5">
            <w:pPr>
              <w:jc w:val="right"/>
            </w:pPr>
            <w:r>
              <w:t>2</w:t>
            </w:r>
          </w:p>
        </w:tc>
        <w:tc>
          <w:tcPr>
            <w:tcW w:w="887" w:type="dxa"/>
          </w:tcPr>
          <w:p w14:paraId="24271CC7" w14:textId="4570082D" w:rsidR="001E5B97" w:rsidRDefault="001E5B97" w:rsidP="001016B5">
            <w:pPr>
              <w:jc w:val="right"/>
            </w:pPr>
            <w:r>
              <w:t>128</w:t>
            </w:r>
          </w:p>
        </w:tc>
        <w:tc>
          <w:tcPr>
            <w:tcW w:w="1108" w:type="dxa"/>
          </w:tcPr>
          <w:p w14:paraId="0B87C03C" w14:textId="7560B1F2" w:rsidR="001E5B97" w:rsidRDefault="001E5B97" w:rsidP="001016B5">
            <w:pPr>
              <w:jc w:val="right"/>
            </w:pPr>
            <w:r>
              <w:t>tanh(x)</w:t>
            </w:r>
          </w:p>
        </w:tc>
        <w:tc>
          <w:tcPr>
            <w:tcW w:w="1603" w:type="dxa"/>
          </w:tcPr>
          <w:p w14:paraId="47A956EF" w14:textId="589A9189" w:rsidR="001E5B97" w:rsidRDefault="001E5B97" w:rsidP="001016B5">
            <w:pPr>
              <w:jc w:val="right"/>
            </w:pPr>
            <w:r>
              <w:t>0,4644</w:t>
            </w:r>
          </w:p>
        </w:tc>
        <w:tc>
          <w:tcPr>
            <w:tcW w:w="1027" w:type="dxa"/>
          </w:tcPr>
          <w:p w14:paraId="54342643" w14:textId="7523FCD4" w:rsidR="001E5B97" w:rsidRDefault="001E5B97" w:rsidP="001016B5">
            <w:pPr>
              <w:jc w:val="right"/>
            </w:pPr>
            <w:r>
              <w:t>10</w:t>
            </w:r>
          </w:p>
        </w:tc>
      </w:tr>
      <w:tr w:rsidR="001E5B97" w14:paraId="43B28E1D" w14:textId="6FACB446" w:rsidTr="001E5B97">
        <w:tc>
          <w:tcPr>
            <w:tcW w:w="1537" w:type="dxa"/>
          </w:tcPr>
          <w:p w14:paraId="2FAE6673" w14:textId="0C21C455" w:rsidR="001E5B97" w:rsidRPr="001016B5" w:rsidRDefault="001E5B97" w:rsidP="001016B5">
            <w:pPr>
              <w:jc w:val="right"/>
            </w:pPr>
            <w:r w:rsidRPr="001016B5">
              <w:t>1s_4min_raw</w:t>
            </w:r>
          </w:p>
        </w:tc>
        <w:tc>
          <w:tcPr>
            <w:tcW w:w="933" w:type="dxa"/>
          </w:tcPr>
          <w:p w14:paraId="509D13BB" w14:textId="6AE7BC86" w:rsidR="001E5B97" w:rsidRDefault="001E5B97" w:rsidP="001016B5">
            <w:pPr>
              <w:jc w:val="right"/>
            </w:pPr>
            <w:r>
              <w:t>4</w:t>
            </w:r>
          </w:p>
        </w:tc>
        <w:tc>
          <w:tcPr>
            <w:tcW w:w="989" w:type="dxa"/>
          </w:tcPr>
          <w:p w14:paraId="350AD17D" w14:textId="0D077ED9" w:rsidR="001E5B97" w:rsidRDefault="001E5B97" w:rsidP="001016B5">
            <w:pPr>
              <w:jc w:val="right"/>
            </w:pPr>
            <w:r>
              <w:t>2</w:t>
            </w:r>
          </w:p>
        </w:tc>
        <w:tc>
          <w:tcPr>
            <w:tcW w:w="978" w:type="dxa"/>
          </w:tcPr>
          <w:p w14:paraId="7B13791B" w14:textId="71F04D5F" w:rsidR="001E5B97" w:rsidRDefault="001E5B97" w:rsidP="001016B5">
            <w:pPr>
              <w:jc w:val="right"/>
            </w:pPr>
            <w:r>
              <w:t>1</w:t>
            </w:r>
          </w:p>
        </w:tc>
        <w:tc>
          <w:tcPr>
            <w:tcW w:w="887" w:type="dxa"/>
          </w:tcPr>
          <w:p w14:paraId="3519F2B3" w14:textId="1D23ECE7" w:rsidR="001E5B97" w:rsidRDefault="001E5B97" w:rsidP="001016B5">
            <w:pPr>
              <w:jc w:val="right"/>
            </w:pPr>
            <w:r>
              <w:t>128</w:t>
            </w:r>
          </w:p>
        </w:tc>
        <w:tc>
          <w:tcPr>
            <w:tcW w:w="1108" w:type="dxa"/>
          </w:tcPr>
          <w:p w14:paraId="3F809A77" w14:textId="0E80214D" w:rsidR="001E5B97" w:rsidRDefault="001E5B97" w:rsidP="001016B5">
            <w:pPr>
              <w:jc w:val="right"/>
            </w:pPr>
            <w:r>
              <w:t>tanh(x)</w:t>
            </w:r>
          </w:p>
        </w:tc>
        <w:tc>
          <w:tcPr>
            <w:tcW w:w="1603" w:type="dxa"/>
          </w:tcPr>
          <w:p w14:paraId="299EFB1E" w14:textId="4D4714E9" w:rsidR="001E5B97" w:rsidRDefault="001E5B97" w:rsidP="001016B5">
            <w:pPr>
              <w:jc w:val="right"/>
            </w:pPr>
            <w:r>
              <w:t>0,4136</w:t>
            </w:r>
          </w:p>
        </w:tc>
        <w:tc>
          <w:tcPr>
            <w:tcW w:w="1027" w:type="dxa"/>
          </w:tcPr>
          <w:p w14:paraId="4F8CDCC3" w14:textId="663F6285" w:rsidR="001E5B97" w:rsidRDefault="001E5B97" w:rsidP="001016B5">
            <w:pPr>
              <w:jc w:val="right"/>
            </w:pPr>
            <w:r>
              <w:t>4</w:t>
            </w:r>
          </w:p>
        </w:tc>
      </w:tr>
      <w:tr w:rsidR="001E5B97" w14:paraId="646E2F6A" w14:textId="69FDFE14" w:rsidTr="001E5B97">
        <w:tc>
          <w:tcPr>
            <w:tcW w:w="1537" w:type="dxa"/>
          </w:tcPr>
          <w:p w14:paraId="34B936AA" w14:textId="1DE76932" w:rsidR="001E5B97" w:rsidRPr="001016B5" w:rsidRDefault="001E5B97" w:rsidP="001016B5">
            <w:pPr>
              <w:jc w:val="right"/>
            </w:pPr>
            <w:r w:rsidRPr="001016B5">
              <w:t>1s_4min_mm</w:t>
            </w:r>
          </w:p>
        </w:tc>
        <w:tc>
          <w:tcPr>
            <w:tcW w:w="933" w:type="dxa"/>
          </w:tcPr>
          <w:p w14:paraId="4072F139" w14:textId="737432C7" w:rsidR="001E5B97" w:rsidRDefault="001E5B97" w:rsidP="001016B5">
            <w:pPr>
              <w:jc w:val="right"/>
            </w:pPr>
            <w:r>
              <w:t>4</w:t>
            </w:r>
          </w:p>
        </w:tc>
        <w:tc>
          <w:tcPr>
            <w:tcW w:w="989" w:type="dxa"/>
          </w:tcPr>
          <w:p w14:paraId="149CECE7" w14:textId="0B6A472D" w:rsidR="001E5B97" w:rsidRDefault="001E5B97" w:rsidP="001016B5">
            <w:pPr>
              <w:jc w:val="right"/>
            </w:pPr>
            <w:r>
              <w:t>1</w:t>
            </w:r>
          </w:p>
        </w:tc>
        <w:tc>
          <w:tcPr>
            <w:tcW w:w="978" w:type="dxa"/>
          </w:tcPr>
          <w:p w14:paraId="6339218C" w14:textId="38905412" w:rsidR="001E5B97" w:rsidRDefault="001E5B97" w:rsidP="001016B5">
            <w:pPr>
              <w:jc w:val="right"/>
            </w:pPr>
            <w:r>
              <w:t>2</w:t>
            </w:r>
          </w:p>
        </w:tc>
        <w:tc>
          <w:tcPr>
            <w:tcW w:w="887" w:type="dxa"/>
          </w:tcPr>
          <w:p w14:paraId="21C8EA94" w14:textId="71B1E1BC" w:rsidR="001E5B97" w:rsidRDefault="001E5B97" w:rsidP="001016B5">
            <w:pPr>
              <w:jc w:val="right"/>
            </w:pPr>
            <w:r>
              <w:t>64</w:t>
            </w:r>
          </w:p>
        </w:tc>
        <w:tc>
          <w:tcPr>
            <w:tcW w:w="1108" w:type="dxa"/>
          </w:tcPr>
          <w:p w14:paraId="33DBE6C4" w14:textId="44C774D6" w:rsidR="001E5B97" w:rsidRDefault="001E5B97" w:rsidP="001016B5">
            <w:pPr>
              <w:jc w:val="right"/>
            </w:pPr>
            <w:r>
              <w:t>tanh(x)</w:t>
            </w:r>
          </w:p>
        </w:tc>
        <w:tc>
          <w:tcPr>
            <w:tcW w:w="1603" w:type="dxa"/>
          </w:tcPr>
          <w:p w14:paraId="1630AD1F" w14:textId="1F104439" w:rsidR="001E5B97" w:rsidRDefault="001E5B97" w:rsidP="001016B5">
            <w:pPr>
              <w:jc w:val="right"/>
            </w:pPr>
            <w:r>
              <w:t>0,4149</w:t>
            </w:r>
          </w:p>
        </w:tc>
        <w:tc>
          <w:tcPr>
            <w:tcW w:w="1027" w:type="dxa"/>
          </w:tcPr>
          <w:p w14:paraId="50092BEB" w14:textId="53174DFC" w:rsidR="001E5B97" w:rsidRDefault="001E5B97" w:rsidP="001016B5">
            <w:pPr>
              <w:jc w:val="right"/>
            </w:pPr>
            <w:r>
              <w:t>5</w:t>
            </w:r>
          </w:p>
        </w:tc>
      </w:tr>
      <w:tr w:rsidR="001E5B97" w14:paraId="6DE22F88" w14:textId="0AE6AA5F" w:rsidTr="001E5B97">
        <w:tc>
          <w:tcPr>
            <w:tcW w:w="1537" w:type="dxa"/>
          </w:tcPr>
          <w:p w14:paraId="178AA101" w14:textId="1A233D43" w:rsidR="001E5B97" w:rsidRPr="004A390F" w:rsidRDefault="001E5B97" w:rsidP="001016B5">
            <w:pPr>
              <w:jc w:val="right"/>
            </w:pPr>
            <w:r w:rsidRPr="004A390F">
              <w:lastRenderedPageBreak/>
              <w:t>2s_1min_raw</w:t>
            </w:r>
          </w:p>
        </w:tc>
        <w:tc>
          <w:tcPr>
            <w:tcW w:w="933" w:type="dxa"/>
          </w:tcPr>
          <w:p w14:paraId="3C4F550B" w14:textId="71D6F790" w:rsidR="001E5B97" w:rsidRPr="004A390F" w:rsidRDefault="001E5B97" w:rsidP="001016B5">
            <w:pPr>
              <w:jc w:val="right"/>
            </w:pPr>
            <w:r w:rsidRPr="004A390F">
              <w:t>2</w:t>
            </w:r>
          </w:p>
        </w:tc>
        <w:tc>
          <w:tcPr>
            <w:tcW w:w="989" w:type="dxa"/>
          </w:tcPr>
          <w:p w14:paraId="4A7E4AE1" w14:textId="73A4F635" w:rsidR="001E5B97" w:rsidRPr="004A390F" w:rsidRDefault="001E5B97" w:rsidP="001016B5">
            <w:pPr>
              <w:jc w:val="right"/>
            </w:pPr>
            <w:r w:rsidRPr="004A390F">
              <w:t>1</w:t>
            </w:r>
          </w:p>
        </w:tc>
        <w:tc>
          <w:tcPr>
            <w:tcW w:w="978" w:type="dxa"/>
          </w:tcPr>
          <w:p w14:paraId="6A0B894E" w14:textId="615CEEB5" w:rsidR="001E5B97" w:rsidRPr="004A390F" w:rsidRDefault="001E5B97" w:rsidP="001016B5">
            <w:pPr>
              <w:jc w:val="right"/>
            </w:pPr>
            <w:r w:rsidRPr="004A390F">
              <w:t>4</w:t>
            </w:r>
          </w:p>
        </w:tc>
        <w:tc>
          <w:tcPr>
            <w:tcW w:w="887" w:type="dxa"/>
          </w:tcPr>
          <w:p w14:paraId="579F60EF" w14:textId="6EF4A8C0" w:rsidR="001E5B97" w:rsidRPr="004A390F" w:rsidRDefault="001E5B97" w:rsidP="001016B5">
            <w:pPr>
              <w:jc w:val="right"/>
            </w:pPr>
            <w:r w:rsidRPr="004A390F">
              <w:t>64</w:t>
            </w:r>
          </w:p>
        </w:tc>
        <w:tc>
          <w:tcPr>
            <w:tcW w:w="1108" w:type="dxa"/>
          </w:tcPr>
          <w:p w14:paraId="1856845F" w14:textId="4EF503FF" w:rsidR="001E5B97" w:rsidRPr="004A390F" w:rsidRDefault="001E5B97" w:rsidP="001016B5">
            <w:pPr>
              <w:jc w:val="right"/>
            </w:pPr>
            <w:r w:rsidRPr="004A390F">
              <w:t>tanh(x)</w:t>
            </w:r>
          </w:p>
        </w:tc>
        <w:tc>
          <w:tcPr>
            <w:tcW w:w="1603" w:type="dxa"/>
          </w:tcPr>
          <w:p w14:paraId="4A20F84B" w14:textId="5DEFD282" w:rsidR="001E5B97" w:rsidRPr="004A390F" w:rsidRDefault="001E5B97" w:rsidP="001016B5">
            <w:pPr>
              <w:jc w:val="right"/>
            </w:pPr>
            <w:r w:rsidRPr="004A390F">
              <w:t>0,4807</w:t>
            </w:r>
          </w:p>
        </w:tc>
        <w:tc>
          <w:tcPr>
            <w:tcW w:w="1027" w:type="dxa"/>
          </w:tcPr>
          <w:p w14:paraId="4E22A360" w14:textId="45C94CD3" w:rsidR="001E5B97" w:rsidRPr="004A390F" w:rsidRDefault="001E5B97" w:rsidP="001016B5">
            <w:pPr>
              <w:jc w:val="right"/>
            </w:pPr>
            <w:r>
              <w:t>11</w:t>
            </w:r>
          </w:p>
        </w:tc>
      </w:tr>
      <w:tr w:rsidR="001E5B97" w14:paraId="60D3E251" w14:textId="21E281CD" w:rsidTr="001E5B97">
        <w:tc>
          <w:tcPr>
            <w:tcW w:w="1537" w:type="dxa"/>
          </w:tcPr>
          <w:p w14:paraId="65560A2D" w14:textId="4A38CE45" w:rsidR="001E5B97" w:rsidRPr="004A390F" w:rsidRDefault="001E5B97" w:rsidP="001016B5">
            <w:pPr>
              <w:jc w:val="right"/>
            </w:pPr>
            <w:r w:rsidRPr="004A390F">
              <w:t>2s_1min_mm</w:t>
            </w:r>
          </w:p>
        </w:tc>
        <w:tc>
          <w:tcPr>
            <w:tcW w:w="933" w:type="dxa"/>
          </w:tcPr>
          <w:p w14:paraId="30D1510B" w14:textId="3E5056B4" w:rsidR="001E5B97" w:rsidRPr="004A390F" w:rsidRDefault="001E5B97" w:rsidP="001016B5">
            <w:pPr>
              <w:jc w:val="right"/>
            </w:pPr>
            <w:r>
              <w:t>4</w:t>
            </w:r>
          </w:p>
        </w:tc>
        <w:tc>
          <w:tcPr>
            <w:tcW w:w="989" w:type="dxa"/>
          </w:tcPr>
          <w:p w14:paraId="691EE4AA" w14:textId="5107AD7B" w:rsidR="001E5B97" w:rsidRPr="004A390F" w:rsidRDefault="001E5B97" w:rsidP="001016B5">
            <w:pPr>
              <w:jc w:val="right"/>
            </w:pPr>
            <w:r>
              <w:t>1</w:t>
            </w:r>
          </w:p>
        </w:tc>
        <w:tc>
          <w:tcPr>
            <w:tcW w:w="978" w:type="dxa"/>
          </w:tcPr>
          <w:p w14:paraId="61374D82" w14:textId="0170B6CA" w:rsidR="001E5B97" w:rsidRPr="004A390F" w:rsidRDefault="001E5B97" w:rsidP="001016B5">
            <w:pPr>
              <w:jc w:val="right"/>
            </w:pPr>
            <w:r w:rsidRPr="004A390F">
              <w:t>1</w:t>
            </w:r>
          </w:p>
        </w:tc>
        <w:tc>
          <w:tcPr>
            <w:tcW w:w="887" w:type="dxa"/>
          </w:tcPr>
          <w:p w14:paraId="21A568D1" w14:textId="3D713C90" w:rsidR="001E5B97" w:rsidRPr="004A390F" w:rsidRDefault="001E5B97" w:rsidP="001016B5">
            <w:pPr>
              <w:jc w:val="right"/>
            </w:pPr>
            <w:r>
              <w:t>64</w:t>
            </w:r>
          </w:p>
        </w:tc>
        <w:tc>
          <w:tcPr>
            <w:tcW w:w="1108" w:type="dxa"/>
          </w:tcPr>
          <w:p w14:paraId="61B2E5AD" w14:textId="473614AC" w:rsidR="001E5B97" w:rsidRPr="004A390F" w:rsidRDefault="001E5B97" w:rsidP="001016B5">
            <w:pPr>
              <w:jc w:val="right"/>
            </w:pPr>
            <w:r w:rsidRPr="004A390F">
              <w:t>tanh(x)</w:t>
            </w:r>
          </w:p>
        </w:tc>
        <w:tc>
          <w:tcPr>
            <w:tcW w:w="1603" w:type="dxa"/>
          </w:tcPr>
          <w:p w14:paraId="27221031" w14:textId="30A84BDE" w:rsidR="001E5B97" w:rsidRPr="004A390F" w:rsidRDefault="001E5B97" w:rsidP="001016B5">
            <w:pPr>
              <w:jc w:val="right"/>
            </w:pPr>
            <w:r w:rsidRPr="004A390F">
              <w:t>0,</w:t>
            </w:r>
            <w:r>
              <w:t>4971</w:t>
            </w:r>
          </w:p>
        </w:tc>
        <w:tc>
          <w:tcPr>
            <w:tcW w:w="1027" w:type="dxa"/>
          </w:tcPr>
          <w:p w14:paraId="099A6CD8" w14:textId="532CCBE1" w:rsidR="001E5B97" w:rsidRPr="004A390F" w:rsidRDefault="001E5B97" w:rsidP="001016B5">
            <w:pPr>
              <w:jc w:val="right"/>
            </w:pPr>
            <w:r>
              <w:t>12</w:t>
            </w:r>
          </w:p>
        </w:tc>
      </w:tr>
      <w:tr w:rsidR="001E5B97" w14:paraId="44D38ED3" w14:textId="044E4602" w:rsidTr="001E5B97">
        <w:tc>
          <w:tcPr>
            <w:tcW w:w="1537" w:type="dxa"/>
          </w:tcPr>
          <w:p w14:paraId="0F4BB128" w14:textId="12AB701F" w:rsidR="001E5B97" w:rsidRPr="004A390F" w:rsidRDefault="001E5B97" w:rsidP="001016B5">
            <w:pPr>
              <w:jc w:val="right"/>
            </w:pPr>
            <w:r w:rsidRPr="004A390F">
              <w:t>2s_2min_raw</w:t>
            </w:r>
          </w:p>
        </w:tc>
        <w:tc>
          <w:tcPr>
            <w:tcW w:w="933" w:type="dxa"/>
          </w:tcPr>
          <w:p w14:paraId="65D7FEB5" w14:textId="68D777C3" w:rsidR="001E5B97" w:rsidRPr="004A390F" w:rsidRDefault="001E5B97" w:rsidP="001016B5">
            <w:pPr>
              <w:jc w:val="right"/>
            </w:pPr>
            <w:r w:rsidRPr="004A390F">
              <w:t>4</w:t>
            </w:r>
          </w:p>
        </w:tc>
        <w:tc>
          <w:tcPr>
            <w:tcW w:w="989" w:type="dxa"/>
          </w:tcPr>
          <w:p w14:paraId="2A5341EB" w14:textId="1F283A2D" w:rsidR="001E5B97" w:rsidRPr="004A390F" w:rsidRDefault="001E5B97" w:rsidP="001016B5">
            <w:pPr>
              <w:jc w:val="right"/>
            </w:pPr>
            <w:r w:rsidRPr="004A390F">
              <w:t>4</w:t>
            </w:r>
          </w:p>
        </w:tc>
        <w:tc>
          <w:tcPr>
            <w:tcW w:w="978" w:type="dxa"/>
          </w:tcPr>
          <w:p w14:paraId="571497E1" w14:textId="54E55B7C" w:rsidR="001E5B97" w:rsidRPr="004A390F" w:rsidRDefault="001E5B97" w:rsidP="001016B5">
            <w:pPr>
              <w:jc w:val="right"/>
            </w:pPr>
            <w:r w:rsidRPr="004A390F">
              <w:t>2</w:t>
            </w:r>
          </w:p>
        </w:tc>
        <w:tc>
          <w:tcPr>
            <w:tcW w:w="887" w:type="dxa"/>
          </w:tcPr>
          <w:p w14:paraId="4C1385D4" w14:textId="54E4E13C" w:rsidR="001E5B97" w:rsidRPr="004A390F" w:rsidRDefault="001E5B97" w:rsidP="001016B5">
            <w:pPr>
              <w:jc w:val="right"/>
            </w:pPr>
            <w:r w:rsidRPr="004A390F">
              <w:t>64</w:t>
            </w:r>
          </w:p>
        </w:tc>
        <w:tc>
          <w:tcPr>
            <w:tcW w:w="1108" w:type="dxa"/>
          </w:tcPr>
          <w:p w14:paraId="2401EFDB" w14:textId="269A97AC" w:rsidR="001E5B97" w:rsidRPr="004A390F" w:rsidRDefault="001E5B97" w:rsidP="001016B5">
            <w:pPr>
              <w:jc w:val="right"/>
            </w:pPr>
            <w:r w:rsidRPr="004A390F">
              <w:t>tanh(x)</w:t>
            </w:r>
          </w:p>
        </w:tc>
        <w:tc>
          <w:tcPr>
            <w:tcW w:w="1603" w:type="dxa"/>
          </w:tcPr>
          <w:p w14:paraId="795B763A" w14:textId="04341767" w:rsidR="001E5B97" w:rsidRPr="004A390F" w:rsidRDefault="001E5B97" w:rsidP="001016B5">
            <w:pPr>
              <w:jc w:val="right"/>
            </w:pPr>
            <w:r w:rsidRPr="004A390F">
              <w:t>0,4117</w:t>
            </w:r>
          </w:p>
        </w:tc>
        <w:tc>
          <w:tcPr>
            <w:tcW w:w="1027" w:type="dxa"/>
          </w:tcPr>
          <w:p w14:paraId="49E05C4B" w14:textId="0F1D4096" w:rsidR="001E5B97" w:rsidRPr="004A390F" w:rsidRDefault="001E5B97" w:rsidP="001016B5">
            <w:pPr>
              <w:jc w:val="right"/>
            </w:pPr>
            <w:r>
              <w:t>3</w:t>
            </w:r>
          </w:p>
        </w:tc>
      </w:tr>
      <w:tr w:rsidR="001E5B97" w14:paraId="2C599E62" w14:textId="3F419179" w:rsidTr="001E5B97">
        <w:tc>
          <w:tcPr>
            <w:tcW w:w="1537" w:type="dxa"/>
          </w:tcPr>
          <w:p w14:paraId="1B1D9AF9" w14:textId="61107A39" w:rsidR="001E5B97" w:rsidRPr="004A390F" w:rsidRDefault="001E5B97" w:rsidP="001016B5">
            <w:pPr>
              <w:jc w:val="right"/>
            </w:pPr>
            <w:r w:rsidRPr="004A390F">
              <w:t>2s_2min_mm</w:t>
            </w:r>
          </w:p>
        </w:tc>
        <w:tc>
          <w:tcPr>
            <w:tcW w:w="933" w:type="dxa"/>
          </w:tcPr>
          <w:p w14:paraId="59CEF69B" w14:textId="43762656" w:rsidR="001E5B97" w:rsidRPr="004A390F" w:rsidRDefault="001E5B97" w:rsidP="001016B5">
            <w:pPr>
              <w:jc w:val="right"/>
            </w:pPr>
            <w:r w:rsidRPr="004A390F">
              <w:t>4</w:t>
            </w:r>
          </w:p>
        </w:tc>
        <w:tc>
          <w:tcPr>
            <w:tcW w:w="989" w:type="dxa"/>
          </w:tcPr>
          <w:p w14:paraId="73D78254" w14:textId="4DDFD1BF" w:rsidR="001E5B97" w:rsidRPr="004A390F" w:rsidRDefault="001E5B97" w:rsidP="001016B5">
            <w:pPr>
              <w:jc w:val="right"/>
            </w:pPr>
            <w:r w:rsidRPr="004A390F">
              <w:t>1</w:t>
            </w:r>
          </w:p>
        </w:tc>
        <w:tc>
          <w:tcPr>
            <w:tcW w:w="978" w:type="dxa"/>
          </w:tcPr>
          <w:p w14:paraId="2DAFD18B" w14:textId="202A55DD" w:rsidR="001E5B97" w:rsidRPr="004A390F" w:rsidRDefault="001E5B97" w:rsidP="001016B5">
            <w:pPr>
              <w:jc w:val="right"/>
            </w:pPr>
            <w:r w:rsidRPr="004A390F">
              <w:t>2</w:t>
            </w:r>
          </w:p>
        </w:tc>
        <w:tc>
          <w:tcPr>
            <w:tcW w:w="887" w:type="dxa"/>
          </w:tcPr>
          <w:p w14:paraId="4D06933E" w14:textId="77615848" w:rsidR="001E5B97" w:rsidRPr="004A390F" w:rsidRDefault="001E5B97" w:rsidP="001016B5">
            <w:pPr>
              <w:jc w:val="right"/>
            </w:pPr>
            <w:r w:rsidRPr="004A390F">
              <w:t>128</w:t>
            </w:r>
          </w:p>
        </w:tc>
        <w:tc>
          <w:tcPr>
            <w:tcW w:w="1108" w:type="dxa"/>
          </w:tcPr>
          <w:p w14:paraId="104B91E2" w14:textId="4E97182C" w:rsidR="001E5B97" w:rsidRPr="004A390F" w:rsidRDefault="001E5B97" w:rsidP="001016B5">
            <w:pPr>
              <w:jc w:val="right"/>
            </w:pPr>
            <w:r w:rsidRPr="004A390F">
              <w:t>tanh(x)</w:t>
            </w:r>
          </w:p>
        </w:tc>
        <w:tc>
          <w:tcPr>
            <w:tcW w:w="1603" w:type="dxa"/>
          </w:tcPr>
          <w:p w14:paraId="3E285535" w14:textId="2A6D04A3" w:rsidR="001E5B97" w:rsidRPr="004A390F" w:rsidRDefault="001E5B97" w:rsidP="001016B5">
            <w:pPr>
              <w:jc w:val="right"/>
            </w:pPr>
            <w:r w:rsidRPr="004A390F">
              <w:t>0,4368</w:t>
            </w:r>
          </w:p>
        </w:tc>
        <w:tc>
          <w:tcPr>
            <w:tcW w:w="1027" w:type="dxa"/>
          </w:tcPr>
          <w:p w14:paraId="51769BD5" w14:textId="732C4B79" w:rsidR="001E5B97" w:rsidRPr="004A390F" w:rsidRDefault="001E5B97" w:rsidP="001016B5">
            <w:pPr>
              <w:jc w:val="right"/>
            </w:pPr>
            <w:r>
              <w:t>6</w:t>
            </w:r>
          </w:p>
        </w:tc>
      </w:tr>
      <w:tr w:rsidR="001E5B97" w14:paraId="45168589" w14:textId="4E452227" w:rsidTr="001E5B97">
        <w:tc>
          <w:tcPr>
            <w:tcW w:w="1537" w:type="dxa"/>
          </w:tcPr>
          <w:p w14:paraId="444AC199" w14:textId="3B63EE9A" w:rsidR="001E5B97" w:rsidRPr="001016B5" w:rsidRDefault="001E5B97" w:rsidP="001016B5">
            <w:pPr>
              <w:jc w:val="right"/>
            </w:pPr>
            <w:r w:rsidRPr="001016B5">
              <w:t>2s_4min_raw</w:t>
            </w:r>
          </w:p>
        </w:tc>
        <w:tc>
          <w:tcPr>
            <w:tcW w:w="933" w:type="dxa"/>
          </w:tcPr>
          <w:p w14:paraId="02F1DFEE" w14:textId="56A50607" w:rsidR="001E5B97" w:rsidRPr="00002277" w:rsidRDefault="001E5B97" w:rsidP="001016B5">
            <w:pPr>
              <w:jc w:val="right"/>
            </w:pPr>
            <w:r w:rsidRPr="00002277">
              <w:t>2</w:t>
            </w:r>
          </w:p>
        </w:tc>
        <w:tc>
          <w:tcPr>
            <w:tcW w:w="989" w:type="dxa"/>
          </w:tcPr>
          <w:p w14:paraId="14285CAB" w14:textId="6894D04B" w:rsidR="001E5B97" w:rsidRPr="00002277" w:rsidRDefault="001E5B97" w:rsidP="001016B5">
            <w:pPr>
              <w:jc w:val="right"/>
            </w:pPr>
            <w:r w:rsidRPr="00002277">
              <w:t>2</w:t>
            </w:r>
          </w:p>
        </w:tc>
        <w:tc>
          <w:tcPr>
            <w:tcW w:w="978" w:type="dxa"/>
          </w:tcPr>
          <w:p w14:paraId="6B77D03B" w14:textId="739A9B0D" w:rsidR="001E5B97" w:rsidRPr="00002277" w:rsidRDefault="001E5B97" w:rsidP="001016B5">
            <w:pPr>
              <w:jc w:val="right"/>
            </w:pPr>
            <w:r w:rsidRPr="00002277">
              <w:t>2</w:t>
            </w:r>
          </w:p>
        </w:tc>
        <w:tc>
          <w:tcPr>
            <w:tcW w:w="887" w:type="dxa"/>
          </w:tcPr>
          <w:p w14:paraId="6E7C5C8B" w14:textId="7B19FEA0" w:rsidR="001E5B97" w:rsidRPr="00002277" w:rsidRDefault="001E5B97" w:rsidP="001016B5">
            <w:pPr>
              <w:jc w:val="right"/>
            </w:pPr>
            <w:r w:rsidRPr="00002277">
              <w:t>64</w:t>
            </w:r>
          </w:p>
        </w:tc>
        <w:tc>
          <w:tcPr>
            <w:tcW w:w="1108" w:type="dxa"/>
          </w:tcPr>
          <w:p w14:paraId="33F73D1A" w14:textId="7239977B" w:rsidR="001E5B97" w:rsidRPr="00002277" w:rsidRDefault="001E5B97" w:rsidP="001016B5">
            <w:pPr>
              <w:jc w:val="right"/>
            </w:pPr>
            <w:r w:rsidRPr="00002277">
              <w:t>tanh(x)</w:t>
            </w:r>
          </w:p>
        </w:tc>
        <w:tc>
          <w:tcPr>
            <w:tcW w:w="1603" w:type="dxa"/>
          </w:tcPr>
          <w:p w14:paraId="2EEFEAFC" w14:textId="5DAC8B3F" w:rsidR="001E5B97" w:rsidRPr="00002277" w:rsidRDefault="001E5B97" w:rsidP="001016B5">
            <w:pPr>
              <w:jc w:val="right"/>
            </w:pPr>
            <w:r w:rsidRPr="00002277">
              <w:t>0,3263</w:t>
            </w:r>
          </w:p>
        </w:tc>
        <w:tc>
          <w:tcPr>
            <w:tcW w:w="1027" w:type="dxa"/>
          </w:tcPr>
          <w:p w14:paraId="4D3C21F6" w14:textId="29167D31" w:rsidR="001E5B97" w:rsidRPr="00002277" w:rsidRDefault="001E5B97" w:rsidP="001016B5">
            <w:pPr>
              <w:jc w:val="right"/>
            </w:pPr>
            <w:r>
              <w:t>1</w:t>
            </w:r>
          </w:p>
        </w:tc>
      </w:tr>
      <w:tr w:rsidR="001E5B97" w14:paraId="1EE164DE" w14:textId="16EFB482" w:rsidTr="001E5B97">
        <w:tc>
          <w:tcPr>
            <w:tcW w:w="1537" w:type="dxa"/>
          </w:tcPr>
          <w:p w14:paraId="01590EBE" w14:textId="3FD1C021" w:rsidR="001E5B97" w:rsidRPr="001016B5" w:rsidRDefault="001E5B97" w:rsidP="00040D14">
            <w:pPr>
              <w:jc w:val="right"/>
            </w:pPr>
            <w:r w:rsidRPr="001016B5">
              <w:t>2s_4min_mm</w:t>
            </w:r>
          </w:p>
        </w:tc>
        <w:tc>
          <w:tcPr>
            <w:tcW w:w="933" w:type="dxa"/>
          </w:tcPr>
          <w:p w14:paraId="50973623" w14:textId="034D18FF" w:rsidR="001E5B97" w:rsidRDefault="001E5B97" w:rsidP="00040D14">
            <w:pPr>
              <w:jc w:val="right"/>
            </w:pPr>
            <w:r>
              <w:t>2</w:t>
            </w:r>
          </w:p>
        </w:tc>
        <w:tc>
          <w:tcPr>
            <w:tcW w:w="989" w:type="dxa"/>
          </w:tcPr>
          <w:p w14:paraId="5404AF83" w14:textId="3FC49B25" w:rsidR="001E5B97" w:rsidRDefault="001E5B97" w:rsidP="00040D14">
            <w:pPr>
              <w:jc w:val="right"/>
            </w:pPr>
            <w:r>
              <w:t>1</w:t>
            </w:r>
          </w:p>
        </w:tc>
        <w:tc>
          <w:tcPr>
            <w:tcW w:w="978" w:type="dxa"/>
          </w:tcPr>
          <w:p w14:paraId="52CE0EE1" w14:textId="7480B03C" w:rsidR="001E5B97" w:rsidRDefault="001E5B97" w:rsidP="00040D14">
            <w:pPr>
              <w:jc w:val="right"/>
            </w:pPr>
            <w:r>
              <w:t>2</w:t>
            </w:r>
          </w:p>
        </w:tc>
        <w:tc>
          <w:tcPr>
            <w:tcW w:w="887" w:type="dxa"/>
          </w:tcPr>
          <w:p w14:paraId="461DA2DB" w14:textId="07F5DDD2" w:rsidR="001E5B97" w:rsidRDefault="001E5B97" w:rsidP="00040D14">
            <w:pPr>
              <w:jc w:val="right"/>
            </w:pPr>
            <w:r>
              <w:t>128</w:t>
            </w:r>
          </w:p>
        </w:tc>
        <w:tc>
          <w:tcPr>
            <w:tcW w:w="1108" w:type="dxa"/>
          </w:tcPr>
          <w:p w14:paraId="79FD9295" w14:textId="2E1402D6" w:rsidR="001E5B97" w:rsidRDefault="001E5B97" w:rsidP="00040D14">
            <w:pPr>
              <w:jc w:val="right"/>
            </w:pPr>
            <w:r>
              <w:t>tanh(x)</w:t>
            </w:r>
          </w:p>
        </w:tc>
        <w:tc>
          <w:tcPr>
            <w:tcW w:w="1603" w:type="dxa"/>
          </w:tcPr>
          <w:p w14:paraId="0FED54F8" w14:textId="636B39CD" w:rsidR="001E5B97" w:rsidRDefault="001E5B97" w:rsidP="00040D14">
            <w:pPr>
              <w:jc w:val="right"/>
            </w:pPr>
            <w:r w:rsidRPr="00C96011">
              <w:t>0</w:t>
            </w:r>
            <w:r>
              <w:t>,</w:t>
            </w:r>
            <w:r w:rsidRPr="00C96011">
              <w:t>361</w:t>
            </w:r>
            <w:r>
              <w:t>5</w:t>
            </w:r>
          </w:p>
        </w:tc>
        <w:tc>
          <w:tcPr>
            <w:tcW w:w="1027" w:type="dxa"/>
          </w:tcPr>
          <w:p w14:paraId="04ECA66A" w14:textId="139955D0" w:rsidR="001E5B97" w:rsidRPr="00C96011" w:rsidRDefault="001E5B97" w:rsidP="00040D14">
            <w:pPr>
              <w:jc w:val="right"/>
            </w:pPr>
            <w:r>
              <w:t>2</w:t>
            </w:r>
          </w:p>
        </w:tc>
      </w:tr>
    </w:tbl>
    <w:p w14:paraId="180E8506" w14:textId="41EFAB2A" w:rsidR="004001F2" w:rsidRPr="004001F2" w:rsidRDefault="00A71833" w:rsidP="00A71833">
      <w:pPr>
        <w:pStyle w:val="Beschriftung"/>
        <w:jc w:val="center"/>
      </w:pPr>
      <w:bookmarkStart w:id="85" w:name="_Toc141352800"/>
      <w:r>
        <w:t xml:space="preserve">Tab.  </w:t>
      </w:r>
      <w:fldSimple w:instr=" SEQ Tab._ \* ARABIC ">
        <w:r w:rsidR="001B0877">
          <w:rPr>
            <w:noProof/>
          </w:rPr>
          <w:t>6</w:t>
        </w:r>
      </w:fldSimple>
      <w:r>
        <w:t xml:space="preserve">: Ergebnisse der </w:t>
      </w:r>
      <w:r w:rsidR="00E72290">
        <w:t>Gittersuche für das Rekurrente Neuronale Netzwerk</w:t>
      </w:r>
      <w:bookmarkEnd w:id="85"/>
      <w:r>
        <w:t xml:space="preserve"> </w:t>
      </w:r>
    </w:p>
    <w:p w14:paraId="3DFE3DE5" w14:textId="77777777" w:rsidR="00A43AD1" w:rsidRPr="00A43AD1" w:rsidRDefault="00A43AD1" w:rsidP="00A43AD1"/>
    <w:p w14:paraId="4C66E785" w14:textId="14DFD5EE" w:rsidR="00750369" w:rsidRPr="006257FC" w:rsidRDefault="00FD0C14" w:rsidP="00F21842">
      <w:pPr>
        <w:pStyle w:val="berschrift1"/>
        <w:ind w:left="0" w:firstLine="0"/>
      </w:pPr>
      <w:bookmarkStart w:id="86" w:name="_Toc141460773"/>
      <w:r>
        <w:lastRenderedPageBreak/>
        <w:t>Evaluierung</w:t>
      </w:r>
      <w:r w:rsidR="00436DC8">
        <w:t xml:space="preserve"> </w:t>
      </w:r>
      <w:r w:rsidR="00436DC8" w:rsidRPr="00436DC8">
        <w:rPr>
          <w:color w:val="FF0000"/>
        </w:rPr>
        <w:t>und Diskussion</w:t>
      </w:r>
      <w:bookmarkEnd w:id="86"/>
    </w:p>
    <w:p w14:paraId="0D6EF9C5" w14:textId="7B2EBF24" w:rsidR="00814669" w:rsidRPr="00963FBF" w:rsidRDefault="00963FBF" w:rsidP="00814669">
      <w:pPr>
        <w:rPr>
          <w:color w:val="70AD47" w:themeColor="accent6"/>
        </w:rPr>
      </w:pPr>
      <w:r w:rsidRPr="00963FBF">
        <w:rPr>
          <w:color w:val="70AD47" w:themeColor="accent6"/>
        </w:rPr>
        <w:t>Weitere Unterkapitel abhängig von schlussendlich verwendeten Verfahren.</w:t>
      </w:r>
      <w:r>
        <w:rPr>
          <w:color w:val="70AD47" w:themeColor="accent6"/>
        </w:rPr>
        <w:t xml:space="preserve"> Dieses Kapitel wird aber auf jeden Fall einen Vergleich zwischen gematchten und ungematchten Daten</w:t>
      </w:r>
      <w:r w:rsidR="000E2C22">
        <w:rPr>
          <w:color w:val="70AD47" w:themeColor="accent6"/>
        </w:rPr>
        <w:t xml:space="preserve"> bei der finalen Klassifikation</w:t>
      </w:r>
      <w:r>
        <w:rPr>
          <w:color w:val="70AD47" w:themeColor="accent6"/>
        </w:rPr>
        <w:t xml:space="preserve"> enthalten.</w:t>
      </w:r>
    </w:p>
    <w:p w14:paraId="4EEA54A9" w14:textId="55CD0F91" w:rsidR="00F21842" w:rsidRPr="002D6A27" w:rsidRDefault="00F21842" w:rsidP="00F21842">
      <w:pPr>
        <w:pStyle w:val="berschrift1"/>
      </w:pPr>
      <w:bookmarkStart w:id="87" w:name="_Toc141460774"/>
      <w:r w:rsidRPr="002D6A27">
        <w:lastRenderedPageBreak/>
        <w:t>Zusammenfassung und Ausblick</w:t>
      </w:r>
      <w:bookmarkEnd w:id="87"/>
    </w:p>
    <w:p w14:paraId="023A8126" w14:textId="77777777" w:rsidR="001E2E5E" w:rsidRPr="002D6A27" w:rsidRDefault="001E2E5E" w:rsidP="001E2E5E">
      <w:pPr>
        <w:sectPr w:rsidR="001E2E5E" w:rsidRPr="002D6A27">
          <w:pgSz w:w="11906" w:h="16838"/>
          <w:pgMar w:top="1417" w:right="1417" w:bottom="1134" w:left="1417" w:header="708" w:footer="708" w:gutter="0"/>
          <w:cols w:space="708"/>
          <w:docGrid w:linePitch="360"/>
        </w:sectPr>
      </w:pPr>
      <w:r w:rsidRPr="002D6A27">
        <w:t>…</w:t>
      </w:r>
    </w:p>
    <w:p w14:paraId="0CD1A618" w14:textId="4362612E" w:rsidR="00814669" w:rsidRPr="002D6A27" w:rsidRDefault="00814669" w:rsidP="00814669">
      <w:pPr>
        <w:pStyle w:val="berschrift1"/>
        <w:numPr>
          <w:ilvl w:val="0"/>
          <w:numId w:val="0"/>
        </w:numPr>
      </w:pPr>
      <w:bookmarkStart w:id="88" w:name="_Toc141460775"/>
      <w:r w:rsidRPr="002D6A27">
        <w:lastRenderedPageBreak/>
        <w:t>Quellenverzeichnis</w:t>
      </w:r>
      <w:bookmarkEnd w:id="88"/>
    </w:p>
    <w:sdt>
      <w:sdtPr>
        <w:tag w:val="CitaviBibliography"/>
        <w:id w:val="-586609109"/>
        <w:placeholder>
          <w:docPart w:val="DefaultPlaceholder_-1854013440"/>
        </w:placeholder>
      </w:sdtPr>
      <w:sdtContent>
        <w:p w14:paraId="5B55722F" w14:textId="77777777" w:rsidR="00397052" w:rsidRDefault="00814669" w:rsidP="00397052">
          <w:pPr>
            <w:pStyle w:val="CitaviBibliographyEntry"/>
          </w:pPr>
          <w:r>
            <w:fldChar w:fldCharType="begin"/>
          </w:r>
          <w:r w:rsidRPr="00D76C2B">
            <w:rPr>
              <w:lang w:val="en-GB"/>
            </w:rPr>
            <w:instrText>ADDIN CitaviBibliography</w:instrText>
          </w:r>
          <w:r>
            <w:fldChar w:fldCharType="separate"/>
          </w:r>
          <w:r w:rsidR="00397052" w:rsidRPr="00A93260">
            <w:rPr>
              <w:lang w:val="en-GB"/>
            </w:rPr>
            <w:t>[1]</w:t>
          </w:r>
          <w:r w:rsidR="00397052" w:rsidRPr="00A93260">
            <w:rPr>
              <w:lang w:val="en-GB"/>
            </w:rPr>
            <w:tab/>
          </w:r>
          <w:bookmarkStart w:id="89" w:name="_CTVL0013603186579b04970937f6064970cd1d3"/>
          <w:r w:rsidR="00397052" w:rsidRPr="00A93260">
            <w:rPr>
              <w:lang w:val="en-GB"/>
            </w:rPr>
            <w:t>Gartner. „Gartner Says 5G Networks Have a Paramount Role in Autonomous Vehicle Connectivity: CSPs Need to Ensure Participation in Safety Design of Autonomous Vehicles.” https://​www.gartner.com​/​en/​newsroom/​press-​releases/​2018-​06-​21-​gartner-​says-​5g-​networks-​have-​a-​paramount-​role-​in-​autonomous-​vehicle-​connectivity (</w:t>
          </w:r>
          <w:proofErr w:type="spellStart"/>
          <w:r w:rsidR="00397052" w:rsidRPr="00A93260">
            <w:rPr>
              <w:lang w:val="en-GB"/>
            </w:rPr>
            <w:t>Zugriff</w:t>
          </w:r>
          <w:proofErr w:type="spellEnd"/>
          <w:r w:rsidR="00397052" w:rsidRPr="00A93260">
            <w:rPr>
              <w:lang w:val="en-GB"/>
            </w:rPr>
            <w:t xml:space="preserve"> am: 20. </w:t>
          </w:r>
          <w:r w:rsidR="00397052">
            <w:t>Juni 2023).</w:t>
          </w:r>
        </w:p>
        <w:bookmarkEnd w:id="89"/>
        <w:p w14:paraId="7A701EF0" w14:textId="77777777" w:rsidR="00397052" w:rsidRDefault="00397052" w:rsidP="00397052">
          <w:pPr>
            <w:pStyle w:val="CitaviBibliographyEntry"/>
          </w:pPr>
          <w:r>
            <w:t>[2]</w:t>
          </w:r>
          <w:r>
            <w:tab/>
          </w:r>
          <w:bookmarkStart w:id="90" w:name="_CTVL0016714e6a8b31e4393921c2efbbda8587a"/>
          <w:r>
            <w:t>IZK. „5GKC: 5G basiertes Testfeld für das automatisierte Fahren.” https://​5gkc.net​/​ (Zugriff am: 20. Juni 2023).</w:t>
          </w:r>
        </w:p>
        <w:bookmarkEnd w:id="90"/>
        <w:p w14:paraId="14675DA5" w14:textId="77777777" w:rsidR="00397052" w:rsidRDefault="00397052" w:rsidP="00397052">
          <w:pPr>
            <w:pStyle w:val="CitaviBibliographyEntry"/>
          </w:pPr>
          <w:r>
            <w:t>[3]</w:t>
          </w:r>
          <w:r>
            <w:tab/>
          </w:r>
          <w:bookmarkStart w:id="91" w:name="_CTVL001751d695fcea34022ba4e3431eeffa2bb"/>
          <w:r>
            <w:t xml:space="preserve">H. Winner, S. </w:t>
          </w:r>
          <w:proofErr w:type="spellStart"/>
          <w:r>
            <w:t>Hakuli</w:t>
          </w:r>
          <w:proofErr w:type="spellEnd"/>
          <w:r>
            <w:t xml:space="preserve">, F. Lotz und C. Singer, </w:t>
          </w:r>
          <w:proofErr w:type="spellStart"/>
          <w:r>
            <w:t>Hg</w:t>
          </w:r>
          <w:proofErr w:type="spellEnd"/>
          <w:r>
            <w:t>.</w:t>
          </w:r>
          <w:bookmarkEnd w:id="91"/>
          <w:r>
            <w:t xml:space="preserve"> </w:t>
          </w:r>
          <w:r w:rsidRPr="00397052">
            <w:rPr>
              <w:i/>
            </w:rPr>
            <w:t xml:space="preserve">Handbuch Fahrerassistenzsysteme: Grundlagen, Komponenten und Systeme für aktive Sicherheit und Komfort, </w:t>
          </w:r>
          <w:r w:rsidRPr="00397052">
            <w:t>3. Aufl. (ATZ/MTZ-Fachbuch). Wiesbaden: Springer Vieweg, 2015. [Online]. Verfügbar unter: https://​ebookcentral.proquest.com​/​lib/​kxp/​</w:t>
          </w:r>
          <w:proofErr w:type="gramStart"/>
          <w:r w:rsidRPr="00397052">
            <w:t>detail.action​</w:t>
          </w:r>
          <w:proofErr w:type="gramEnd"/>
          <w:r w:rsidRPr="00397052">
            <w:t>?​docID=​1997888</w:t>
          </w:r>
        </w:p>
        <w:p w14:paraId="3BB9F4FF" w14:textId="77777777" w:rsidR="00397052" w:rsidRPr="00A93260" w:rsidRDefault="00397052" w:rsidP="00397052">
          <w:pPr>
            <w:pStyle w:val="CitaviBibliographyEntry"/>
            <w:rPr>
              <w:lang w:val="en-GB"/>
            </w:rPr>
          </w:pPr>
          <w:r w:rsidRPr="00A93260">
            <w:rPr>
              <w:lang w:val="en-GB"/>
            </w:rPr>
            <w:t>[4]</w:t>
          </w:r>
          <w:r w:rsidRPr="00A93260">
            <w:rPr>
              <w:lang w:val="en-GB"/>
            </w:rPr>
            <w:tab/>
          </w:r>
          <w:bookmarkStart w:id="92" w:name="_CTVL001c3ad1922bbaa4690a18753c802f82bad"/>
          <w:r w:rsidRPr="00A93260">
            <w:rPr>
              <w:lang w:val="en-GB"/>
            </w:rPr>
            <w:t>E. D. Kaplan und C. J. Hegarty,</w:t>
          </w:r>
          <w:bookmarkEnd w:id="92"/>
          <w:r w:rsidRPr="00A93260">
            <w:rPr>
              <w:lang w:val="en-GB"/>
            </w:rPr>
            <w:t xml:space="preserve"> </w:t>
          </w:r>
          <w:r w:rsidRPr="00A93260">
            <w:rPr>
              <w:i/>
              <w:lang w:val="en-GB"/>
            </w:rPr>
            <w:t xml:space="preserve">Understanding GPS/GNSS: Principles and applications </w:t>
          </w:r>
          <w:r w:rsidRPr="00A93260">
            <w:rPr>
              <w:lang w:val="en-GB"/>
            </w:rPr>
            <w:t>(GNSS technology and applications series). Boston, London: Artech House, 2017.</w:t>
          </w:r>
        </w:p>
        <w:p w14:paraId="16F0BA29" w14:textId="77777777" w:rsidR="00397052" w:rsidRDefault="00397052" w:rsidP="00397052">
          <w:pPr>
            <w:pStyle w:val="CitaviBibliographyEntry"/>
          </w:pPr>
          <w:r w:rsidRPr="00A93260">
            <w:rPr>
              <w:lang w:val="en-GB"/>
            </w:rPr>
            <w:t>[5]</w:t>
          </w:r>
          <w:r w:rsidRPr="00A93260">
            <w:rPr>
              <w:lang w:val="en-GB"/>
            </w:rPr>
            <w:tab/>
          </w:r>
          <w:bookmarkStart w:id="93" w:name="_CTVL0017f104fa0073b4b0bb636bb25d3fae8ee"/>
          <w:r w:rsidRPr="00A93260">
            <w:rPr>
              <w:lang w:val="en-GB"/>
            </w:rPr>
            <w:t>Wikipedia. „</w:t>
          </w:r>
          <w:proofErr w:type="spellStart"/>
          <w:r w:rsidRPr="00A93260">
            <w:rPr>
              <w:lang w:val="en-GB"/>
            </w:rPr>
            <w:t>Globales</w:t>
          </w:r>
          <w:proofErr w:type="spellEnd"/>
          <w:r w:rsidRPr="00A93260">
            <w:rPr>
              <w:lang w:val="en-GB"/>
            </w:rPr>
            <w:t xml:space="preserve"> </w:t>
          </w:r>
          <w:proofErr w:type="spellStart"/>
          <w:r w:rsidRPr="00A93260">
            <w:rPr>
              <w:lang w:val="en-GB"/>
            </w:rPr>
            <w:t>Navigationssatellitensystem</w:t>
          </w:r>
          <w:proofErr w:type="spellEnd"/>
          <w:r w:rsidRPr="00A93260">
            <w:rPr>
              <w:lang w:val="en-GB"/>
            </w:rPr>
            <w:t>.” https://​de.wikipedia.org​/​w/​index.php​?​title=​Globales_Navigationssatellitensystem&amp;​oldid=​233312836 (</w:t>
          </w:r>
          <w:proofErr w:type="spellStart"/>
          <w:r w:rsidRPr="00A93260">
            <w:rPr>
              <w:lang w:val="en-GB"/>
            </w:rPr>
            <w:t>Zugriff</w:t>
          </w:r>
          <w:proofErr w:type="spellEnd"/>
          <w:r w:rsidRPr="00A93260">
            <w:rPr>
              <w:lang w:val="en-GB"/>
            </w:rPr>
            <w:t xml:space="preserve"> am: 22. </w:t>
          </w:r>
          <w:r>
            <w:t>Juni 2023).</w:t>
          </w:r>
        </w:p>
        <w:bookmarkEnd w:id="93"/>
        <w:p w14:paraId="6D74CB4D" w14:textId="77777777" w:rsidR="00397052" w:rsidRPr="00A93260" w:rsidRDefault="00397052" w:rsidP="00397052">
          <w:pPr>
            <w:pStyle w:val="CitaviBibliographyEntry"/>
            <w:rPr>
              <w:lang w:val="en-GB"/>
            </w:rPr>
          </w:pPr>
          <w:r>
            <w:t>[6]</w:t>
          </w:r>
          <w:r>
            <w:tab/>
          </w:r>
          <w:bookmarkStart w:id="94" w:name="_CTVL0017f51b3d680c746ea8881fa17a94c35b4"/>
          <w:proofErr w:type="spellStart"/>
          <w:r>
            <w:t>magicmaps</w:t>
          </w:r>
          <w:proofErr w:type="spellEnd"/>
          <w:r>
            <w:t>. „Wie funktioniert Satellitennavigation?” https://​www.magicmaps.de​/​gnss-​wissen/​wie-​funktioniert-​gps/​?​</w:t>
          </w:r>
          <w:r w:rsidRPr="00A93260">
            <w:rPr>
              <w:lang w:val="en-GB"/>
            </w:rPr>
            <w:t>L=​0 (</w:t>
          </w:r>
          <w:proofErr w:type="spellStart"/>
          <w:r w:rsidRPr="00A93260">
            <w:rPr>
              <w:lang w:val="en-GB"/>
            </w:rPr>
            <w:t>Zugriff</w:t>
          </w:r>
          <w:proofErr w:type="spellEnd"/>
          <w:r w:rsidRPr="00A93260">
            <w:rPr>
              <w:lang w:val="en-GB"/>
            </w:rPr>
            <w:t xml:space="preserve"> am: 22. </w:t>
          </w:r>
          <w:proofErr w:type="spellStart"/>
          <w:r w:rsidRPr="00A93260">
            <w:rPr>
              <w:lang w:val="en-GB"/>
            </w:rPr>
            <w:t>Juni</w:t>
          </w:r>
          <w:proofErr w:type="spellEnd"/>
          <w:r w:rsidRPr="00A93260">
            <w:rPr>
              <w:lang w:val="en-GB"/>
            </w:rPr>
            <w:t xml:space="preserve"> 2023).</w:t>
          </w:r>
        </w:p>
        <w:bookmarkEnd w:id="94"/>
        <w:p w14:paraId="691D685B" w14:textId="77777777" w:rsidR="00397052" w:rsidRPr="00A93260" w:rsidRDefault="00397052" w:rsidP="00397052">
          <w:pPr>
            <w:pStyle w:val="CitaviBibliographyEntry"/>
            <w:rPr>
              <w:lang w:val="en-GB"/>
            </w:rPr>
          </w:pPr>
          <w:r w:rsidRPr="00A93260">
            <w:rPr>
              <w:lang w:val="en-GB"/>
            </w:rPr>
            <w:t>[7]</w:t>
          </w:r>
          <w:r w:rsidRPr="00A93260">
            <w:rPr>
              <w:lang w:val="en-GB"/>
            </w:rPr>
            <w:tab/>
          </w:r>
          <w:bookmarkStart w:id="95" w:name="_CTVL001a21226a1a8b144fb993f0ad3fb6ffba8"/>
          <w:r w:rsidRPr="00A93260">
            <w:rPr>
              <w:lang w:val="en-GB"/>
            </w:rPr>
            <w:t xml:space="preserve">S. Saki und T. Hagen, „A Practical Guide to an Open-Source Map-Matching Approach for Big GPS </w:t>
          </w:r>
          <w:proofErr w:type="gramStart"/>
          <w:r w:rsidRPr="00A93260">
            <w:rPr>
              <w:lang w:val="en-GB"/>
            </w:rPr>
            <w:t>Data,“</w:t>
          </w:r>
          <w:bookmarkEnd w:id="95"/>
          <w:proofErr w:type="gramEnd"/>
          <w:r w:rsidRPr="00A93260">
            <w:rPr>
              <w:lang w:val="en-GB"/>
            </w:rPr>
            <w:t xml:space="preserve"> </w:t>
          </w:r>
          <w:r w:rsidRPr="00A93260">
            <w:rPr>
              <w:i/>
              <w:lang w:val="en-GB"/>
            </w:rPr>
            <w:t>SN COMPUT. SCI.</w:t>
          </w:r>
          <w:r w:rsidRPr="00A93260">
            <w:rPr>
              <w:lang w:val="en-GB"/>
            </w:rPr>
            <w:t xml:space="preserve">, Jg. 3, Nr. 5, 2022, </w:t>
          </w:r>
          <w:proofErr w:type="spellStart"/>
          <w:r w:rsidRPr="00A93260">
            <w:rPr>
              <w:lang w:val="en-GB"/>
            </w:rPr>
            <w:t>doi</w:t>
          </w:r>
          <w:proofErr w:type="spellEnd"/>
          <w:r w:rsidRPr="00A93260">
            <w:rPr>
              <w:lang w:val="en-GB"/>
            </w:rPr>
            <w:t>: 10.1007/s42979-022-01340-5.</w:t>
          </w:r>
        </w:p>
        <w:p w14:paraId="63A8BE8A" w14:textId="77777777" w:rsidR="00397052" w:rsidRDefault="00397052" w:rsidP="00397052">
          <w:pPr>
            <w:pStyle w:val="CitaviBibliographyEntry"/>
          </w:pPr>
          <w:r w:rsidRPr="00A93260">
            <w:rPr>
              <w:lang w:val="en-GB"/>
            </w:rPr>
            <w:t>[8]</w:t>
          </w:r>
          <w:r w:rsidRPr="00A93260">
            <w:rPr>
              <w:lang w:val="en-GB"/>
            </w:rPr>
            <w:tab/>
          </w:r>
          <w:bookmarkStart w:id="96" w:name="_CTVL001b467f668897941c7a2bb98db80ada867"/>
          <w:r w:rsidRPr="00A93260">
            <w:rPr>
              <w:lang w:val="en-GB"/>
            </w:rPr>
            <w:t xml:space="preserve">P. Chao, Y. Xu, W. Hua und X. Zhou, „A Survey on Map-Matching </w:t>
          </w:r>
          <w:proofErr w:type="gramStart"/>
          <w:r w:rsidRPr="00A93260">
            <w:rPr>
              <w:lang w:val="en-GB"/>
            </w:rPr>
            <w:t>Algorithms,“</w:t>
          </w:r>
          <w:proofErr w:type="gramEnd"/>
          <w:r w:rsidRPr="00A93260">
            <w:rPr>
              <w:lang w:val="en-GB"/>
            </w:rPr>
            <w:t xml:space="preserve"> </w:t>
          </w:r>
          <w:proofErr w:type="spellStart"/>
          <w:r w:rsidRPr="00A93260">
            <w:rPr>
              <w:lang w:val="en-GB"/>
            </w:rPr>
            <w:t>Okt</w:t>
          </w:r>
          <w:proofErr w:type="spellEnd"/>
          <w:r w:rsidRPr="00A93260">
            <w:rPr>
              <w:lang w:val="en-GB"/>
            </w:rPr>
            <w:t xml:space="preserve">. 2019. </w:t>
          </w:r>
          <w:r>
            <w:t>[Online]. Verfügbar unter: https://​arxiv.org​/​pdf/​1910.13065</w:t>
          </w:r>
        </w:p>
        <w:bookmarkEnd w:id="96"/>
        <w:p w14:paraId="43023A81" w14:textId="77777777" w:rsidR="00397052" w:rsidRDefault="00397052" w:rsidP="00397052">
          <w:pPr>
            <w:pStyle w:val="CitaviBibliographyEntry"/>
          </w:pPr>
          <w:r>
            <w:t>[9]</w:t>
          </w:r>
          <w:r>
            <w:tab/>
          </w:r>
          <w:bookmarkStart w:id="97" w:name="_CTVL00110f485e6e7a74e24918603814f2857ce"/>
          <w:r>
            <w:t>Wikipedia. „Arthur Samuel (</w:t>
          </w:r>
          <w:proofErr w:type="spellStart"/>
          <w:r>
            <w:t>computer</w:t>
          </w:r>
          <w:proofErr w:type="spellEnd"/>
          <w:r>
            <w:t xml:space="preserve"> </w:t>
          </w:r>
          <w:proofErr w:type="spellStart"/>
          <w:r>
            <w:t>scientist</w:t>
          </w:r>
          <w:proofErr w:type="spellEnd"/>
          <w:r>
            <w:t>).” https://​en.wikipedia.org​/​w/​index.php​?​title=​Arthur_Samuel_(computer_</w:t>
          </w:r>
          <w:proofErr w:type="gramStart"/>
          <w:r>
            <w:t>scientist)&amp;</w:t>
          </w:r>
          <w:proofErr w:type="gramEnd"/>
          <w:r>
            <w:t>​oldid=​1149301740 (Zugriff am: 26. Juni 2023).</w:t>
          </w:r>
        </w:p>
        <w:bookmarkEnd w:id="97"/>
        <w:p w14:paraId="38036135" w14:textId="77777777" w:rsidR="00397052" w:rsidRPr="00A93260" w:rsidRDefault="00397052" w:rsidP="00397052">
          <w:pPr>
            <w:pStyle w:val="CitaviBibliographyEntry"/>
            <w:rPr>
              <w:lang w:val="en-GB"/>
            </w:rPr>
          </w:pPr>
          <w:r>
            <w:t>[10]</w:t>
          </w:r>
          <w:r>
            <w:tab/>
          </w:r>
          <w:bookmarkStart w:id="98" w:name="_CTVL0013d992f5979ee4145a2f7e5b22d949ea3"/>
          <w:r>
            <w:t xml:space="preserve">A. </w:t>
          </w:r>
          <w:proofErr w:type="spellStart"/>
          <w:r>
            <w:t>Géron</w:t>
          </w:r>
          <w:proofErr w:type="spellEnd"/>
          <w:r>
            <w:t>,</w:t>
          </w:r>
          <w:bookmarkEnd w:id="98"/>
          <w:r>
            <w:t xml:space="preserve"> </w:t>
          </w:r>
          <w:r w:rsidRPr="00397052">
            <w:rPr>
              <w:i/>
            </w:rPr>
            <w:t xml:space="preserve">Praxiseinstieg Machine Learning mit Scikit-Learn, Keras und TensorFlow: Konzepte, Tools und Techniken für intelligente Systeme, </w:t>
          </w:r>
          <w:r w:rsidRPr="00397052">
            <w:t xml:space="preserve">2. </w:t>
          </w:r>
          <w:proofErr w:type="spellStart"/>
          <w:r w:rsidRPr="00A93260">
            <w:rPr>
              <w:lang w:val="en-GB"/>
            </w:rPr>
            <w:t>Aufl</w:t>
          </w:r>
          <w:proofErr w:type="spellEnd"/>
          <w:r w:rsidRPr="00A93260">
            <w:rPr>
              <w:lang w:val="en-GB"/>
            </w:rPr>
            <w:t>. Heidelberg: O'Reilly, 2020.</w:t>
          </w:r>
        </w:p>
        <w:p w14:paraId="4AB99BE9" w14:textId="77777777" w:rsidR="00397052" w:rsidRPr="00A93260" w:rsidRDefault="00397052" w:rsidP="00397052">
          <w:pPr>
            <w:pStyle w:val="CitaviBibliographyEntry"/>
            <w:rPr>
              <w:lang w:val="en-GB"/>
            </w:rPr>
          </w:pPr>
          <w:r w:rsidRPr="00A93260">
            <w:rPr>
              <w:lang w:val="en-GB"/>
            </w:rPr>
            <w:t>[11]</w:t>
          </w:r>
          <w:r w:rsidRPr="00A93260">
            <w:rPr>
              <w:lang w:val="en-GB"/>
            </w:rPr>
            <w:tab/>
          </w:r>
          <w:bookmarkStart w:id="99" w:name="_CTVL00134833ffae8bb46c8b775f068c74cd599"/>
          <w:r w:rsidRPr="00A93260">
            <w:rPr>
              <w:lang w:val="en-GB"/>
            </w:rPr>
            <w:t xml:space="preserve">M. </w:t>
          </w:r>
          <w:proofErr w:type="spellStart"/>
          <w:r w:rsidRPr="00A93260">
            <w:rPr>
              <w:lang w:val="en-GB"/>
            </w:rPr>
            <w:t>Grandini</w:t>
          </w:r>
          <w:proofErr w:type="spellEnd"/>
          <w:r w:rsidRPr="00A93260">
            <w:rPr>
              <w:lang w:val="en-GB"/>
            </w:rPr>
            <w:t xml:space="preserve">, E. Bagli und G. </w:t>
          </w:r>
          <w:proofErr w:type="spellStart"/>
          <w:r w:rsidRPr="00A93260">
            <w:rPr>
              <w:lang w:val="en-GB"/>
            </w:rPr>
            <w:t>Visani</w:t>
          </w:r>
          <w:proofErr w:type="spellEnd"/>
          <w:r w:rsidRPr="00A93260">
            <w:rPr>
              <w:lang w:val="en-GB"/>
            </w:rPr>
            <w:t xml:space="preserve">, „Metrics for Multi-Class Classification: an </w:t>
          </w:r>
          <w:proofErr w:type="gramStart"/>
          <w:r w:rsidRPr="00A93260">
            <w:rPr>
              <w:lang w:val="en-GB"/>
            </w:rPr>
            <w:t>Overview,“</w:t>
          </w:r>
          <w:proofErr w:type="gramEnd"/>
          <w:r w:rsidRPr="00A93260">
            <w:rPr>
              <w:lang w:val="en-GB"/>
            </w:rPr>
            <w:t xml:space="preserve"> Aug. 2020. [Online]. </w:t>
          </w:r>
          <w:proofErr w:type="spellStart"/>
          <w:r w:rsidRPr="00A93260">
            <w:rPr>
              <w:lang w:val="en-GB"/>
            </w:rPr>
            <w:t>Verfügbar</w:t>
          </w:r>
          <w:proofErr w:type="spellEnd"/>
          <w:r w:rsidRPr="00A93260">
            <w:rPr>
              <w:lang w:val="en-GB"/>
            </w:rPr>
            <w:t xml:space="preserve"> </w:t>
          </w:r>
          <w:proofErr w:type="spellStart"/>
          <w:r w:rsidRPr="00A93260">
            <w:rPr>
              <w:lang w:val="en-GB"/>
            </w:rPr>
            <w:t>unter</w:t>
          </w:r>
          <w:proofErr w:type="spellEnd"/>
          <w:r w:rsidRPr="00A93260">
            <w:rPr>
              <w:lang w:val="en-GB"/>
            </w:rPr>
            <w:t>: https://​arxiv.org​/​pdf/​2008.05756</w:t>
          </w:r>
        </w:p>
        <w:bookmarkEnd w:id="99"/>
        <w:p w14:paraId="59633DDF" w14:textId="77777777" w:rsidR="00397052" w:rsidRDefault="00397052" w:rsidP="00397052">
          <w:pPr>
            <w:pStyle w:val="CitaviBibliographyEntry"/>
          </w:pPr>
          <w:r w:rsidRPr="00A93260">
            <w:rPr>
              <w:lang w:val="en-GB"/>
            </w:rPr>
            <w:lastRenderedPageBreak/>
            <w:t>[12]</w:t>
          </w:r>
          <w:r w:rsidRPr="00A93260">
            <w:rPr>
              <w:lang w:val="en-GB"/>
            </w:rPr>
            <w:tab/>
          </w:r>
          <w:bookmarkStart w:id="100" w:name="_CTVL00126b06b01395e47c08df66a3ce6b85910"/>
          <w:r w:rsidRPr="00A93260">
            <w:rPr>
              <w:lang w:val="en-GB"/>
            </w:rPr>
            <w:t xml:space="preserve">A. </w:t>
          </w:r>
          <w:proofErr w:type="spellStart"/>
          <w:r w:rsidRPr="00A93260">
            <w:rPr>
              <w:lang w:val="en-GB"/>
            </w:rPr>
            <w:t>Mammone</w:t>
          </w:r>
          <w:proofErr w:type="spellEnd"/>
          <w:r w:rsidRPr="00A93260">
            <w:rPr>
              <w:lang w:val="en-GB"/>
            </w:rPr>
            <w:t xml:space="preserve">, M. </w:t>
          </w:r>
          <w:proofErr w:type="spellStart"/>
          <w:r w:rsidRPr="00A93260">
            <w:rPr>
              <w:lang w:val="en-GB"/>
            </w:rPr>
            <w:t>Turchi</w:t>
          </w:r>
          <w:proofErr w:type="spellEnd"/>
          <w:r w:rsidRPr="00A93260">
            <w:rPr>
              <w:lang w:val="en-GB"/>
            </w:rPr>
            <w:t xml:space="preserve"> und N. </w:t>
          </w:r>
          <w:proofErr w:type="spellStart"/>
          <w:r w:rsidRPr="00A93260">
            <w:rPr>
              <w:lang w:val="en-GB"/>
            </w:rPr>
            <w:t>Cristianini</w:t>
          </w:r>
          <w:proofErr w:type="spellEnd"/>
          <w:r w:rsidRPr="00A93260">
            <w:rPr>
              <w:lang w:val="en-GB"/>
            </w:rPr>
            <w:t xml:space="preserve">, „Support vector </w:t>
          </w:r>
          <w:proofErr w:type="gramStart"/>
          <w:r w:rsidRPr="00A93260">
            <w:rPr>
              <w:lang w:val="en-GB"/>
            </w:rPr>
            <w:t>machines,“</w:t>
          </w:r>
          <w:bookmarkEnd w:id="100"/>
          <w:proofErr w:type="gramEnd"/>
          <w:r w:rsidRPr="00A93260">
            <w:rPr>
              <w:lang w:val="en-GB"/>
            </w:rPr>
            <w:t xml:space="preserve"> </w:t>
          </w:r>
          <w:r w:rsidRPr="00A93260">
            <w:rPr>
              <w:i/>
              <w:lang w:val="en-GB"/>
            </w:rPr>
            <w:t>WIREs Comp Stat</w:t>
          </w:r>
          <w:r w:rsidRPr="00A93260">
            <w:rPr>
              <w:lang w:val="en-GB"/>
            </w:rPr>
            <w:t xml:space="preserve">, Jg. 1, Nr. 3, S. 283–289, 2009. </w:t>
          </w:r>
          <w:proofErr w:type="spellStart"/>
          <w:r w:rsidRPr="00A93260">
            <w:rPr>
              <w:lang w:val="en-GB"/>
            </w:rPr>
            <w:t>doi</w:t>
          </w:r>
          <w:proofErr w:type="spellEnd"/>
          <w:r w:rsidRPr="00A93260">
            <w:rPr>
              <w:lang w:val="en-GB"/>
            </w:rPr>
            <w:t xml:space="preserve">: 10.1002/wics.49. </w:t>
          </w:r>
          <w:r w:rsidRPr="00397052">
            <w:t>[Online]. Verfügbar unter: https://​wires.onlinelibrary.wiley.com​/​doi/​pdfdirect/​10.1002/​wics.49​?​download=​true</w:t>
          </w:r>
        </w:p>
        <w:p w14:paraId="0D825167" w14:textId="77777777" w:rsidR="00397052" w:rsidRDefault="00397052" w:rsidP="00397052">
          <w:pPr>
            <w:pStyle w:val="CitaviBibliographyEntry"/>
          </w:pPr>
          <w:r w:rsidRPr="00A93260">
            <w:rPr>
              <w:lang w:val="en-GB"/>
            </w:rPr>
            <w:t>[13]</w:t>
          </w:r>
          <w:r w:rsidRPr="00A93260">
            <w:rPr>
              <w:lang w:val="en-GB"/>
            </w:rPr>
            <w:tab/>
          </w:r>
          <w:bookmarkStart w:id="101" w:name="_CTVL001b00da318389b404192344c42c92c66e4"/>
          <w:r w:rsidRPr="00A93260">
            <w:rPr>
              <w:lang w:val="en-GB"/>
            </w:rPr>
            <w:t xml:space="preserve">Ali, Jehad, R. Khan, N. Ahmad und I. Maqsood, „Random Forests and Decision </w:t>
          </w:r>
          <w:proofErr w:type="gramStart"/>
          <w:r w:rsidRPr="00A93260">
            <w:rPr>
              <w:lang w:val="en-GB"/>
            </w:rPr>
            <w:t>Trees,“</w:t>
          </w:r>
          <w:bookmarkEnd w:id="101"/>
          <w:proofErr w:type="gramEnd"/>
          <w:r w:rsidRPr="00A93260">
            <w:rPr>
              <w:lang w:val="en-GB"/>
            </w:rPr>
            <w:t xml:space="preserve"> </w:t>
          </w:r>
          <w:r w:rsidRPr="00A93260">
            <w:rPr>
              <w:i/>
              <w:lang w:val="en-GB"/>
            </w:rPr>
            <w:t>IJCSI International Journal of Computer Science Issues</w:t>
          </w:r>
          <w:r w:rsidRPr="00A93260">
            <w:rPr>
              <w:lang w:val="en-GB"/>
            </w:rPr>
            <w:t xml:space="preserve">, Jg. 9, Nr. 3, 2012, Art. Nr. 5. </w:t>
          </w:r>
          <w:r w:rsidRPr="00397052">
            <w:t>[Online]. Verfügbar unter: https://​www.uetpeshawar.edu.pk​/​TRP-​G/​Dr.Nasir-​Ahmad-​TRP/​Journals/​2012/​Random%20Forests%20and%20Decision%20Trees.pdf</w:t>
          </w:r>
        </w:p>
        <w:p w14:paraId="05FE7350" w14:textId="77777777" w:rsidR="00397052" w:rsidRPr="00A93260" w:rsidRDefault="00397052" w:rsidP="00397052">
          <w:pPr>
            <w:pStyle w:val="CitaviBibliographyEntry"/>
            <w:rPr>
              <w:lang w:val="en-GB"/>
            </w:rPr>
          </w:pPr>
          <w:r w:rsidRPr="00A93260">
            <w:rPr>
              <w:lang w:val="en-GB"/>
            </w:rPr>
            <w:t>[14]</w:t>
          </w:r>
          <w:r w:rsidRPr="00A93260">
            <w:rPr>
              <w:lang w:val="en-GB"/>
            </w:rPr>
            <w:tab/>
          </w:r>
          <w:bookmarkStart w:id="102" w:name="_CTVL0011a41ca57e0cf408eaff41d383455eabe"/>
          <w:r w:rsidRPr="00A93260">
            <w:rPr>
              <w:lang w:val="en-GB"/>
            </w:rPr>
            <w:t xml:space="preserve">Matteo Simoncini, Leonardo </w:t>
          </w:r>
          <w:proofErr w:type="spellStart"/>
          <w:r w:rsidRPr="00A93260">
            <w:rPr>
              <w:lang w:val="en-GB"/>
            </w:rPr>
            <w:t>Taccari</w:t>
          </w:r>
          <w:proofErr w:type="spellEnd"/>
          <w:r w:rsidRPr="00A93260">
            <w:rPr>
              <w:lang w:val="en-GB"/>
            </w:rPr>
            <w:t xml:space="preserve">, Francesco Sambo, Luca </w:t>
          </w:r>
          <w:proofErr w:type="spellStart"/>
          <w:r w:rsidRPr="00A93260">
            <w:rPr>
              <w:lang w:val="en-GB"/>
            </w:rPr>
            <w:t>Bravi</w:t>
          </w:r>
          <w:proofErr w:type="spellEnd"/>
          <w:r w:rsidRPr="00A93260">
            <w:rPr>
              <w:lang w:val="en-GB"/>
            </w:rPr>
            <w:t xml:space="preserve">, </w:t>
          </w:r>
          <w:proofErr w:type="spellStart"/>
          <w:r w:rsidRPr="00A93260">
            <w:rPr>
              <w:lang w:val="en-GB"/>
            </w:rPr>
            <w:t>Samuele</w:t>
          </w:r>
          <w:proofErr w:type="spellEnd"/>
          <w:r w:rsidRPr="00A93260">
            <w:rPr>
              <w:lang w:val="en-GB"/>
            </w:rPr>
            <w:t xml:space="preserve"> </w:t>
          </w:r>
          <w:proofErr w:type="spellStart"/>
          <w:r w:rsidRPr="00A93260">
            <w:rPr>
              <w:lang w:val="en-GB"/>
            </w:rPr>
            <w:t>Salti</w:t>
          </w:r>
          <w:proofErr w:type="spellEnd"/>
          <w:r w:rsidRPr="00A93260">
            <w:rPr>
              <w:lang w:val="en-GB"/>
            </w:rPr>
            <w:t xml:space="preserve"> und Alessandro Lori, „Vehicle Classification from Low-Frequency GPS Data with Recurrent Neural </w:t>
          </w:r>
          <w:proofErr w:type="gramStart"/>
          <w:r w:rsidRPr="00A93260">
            <w:rPr>
              <w:lang w:val="en-GB"/>
            </w:rPr>
            <w:t>Networks,“</w:t>
          </w:r>
          <w:bookmarkEnd w:id="102"/>
          <w:proofErr w:type="gramEnd"/>
          <w:r w:rsidRPr="00A93260">
            <w:rPr>
              <w:lang w:val="en-GB"/>
            </w:rPr>
            <w:t xml:space="preserve"> </w:t>
          </w:r>
          <w:r w:rsidRPr="00A93260">
            <w:rPr>
              <w:i/>
              <w:lang w:val="en-GB"/>
            </w:rPr>
            <w:t>Transportation Research Part C: Emerging Technologies</w:t>
          </w:r>
          <w:r w:rsidRPr="00A93260">
            <w:rPr>
              <w:lang w:val="en-GB"/>
            </w:rPr>
            <w:t xml:space="preserve">, Jg. 91, 2018, </w:t>
          </w:r>
          <w:proofErr w:type="spellStart"/>
          <w:r w:rsidRPr="00A93260">
            <w:rPr>
              <w:lang w:val="en-GB"/>
            </w:rPr>
            <w:t>doi</w:t>
          </w:r>
          <w:proofErr w:type="spellEnd"/>
          <w:r w:rsidRPr="00A93260">
            <w:rPr>
              <w:lang w:val="en-GB"/>
            </w:rPr>
            <w:t>: 10.1016/j.trc.2018.03.024.</w:t>
          </w:r>
        </w:p>
        <w:p w14:paraId="1FE6008D" w14:textId="77777777" w:rsidR="00397052" w:rsidRDefault="00397052" w:rsidP="00397052">
          <w:pPr>
            <w:pStyle w:val="CitaviBibliographyEntry"/>
          </w:pPr>
          <w:r w:rsidRPr="00A93260">
            <w:rPr>
              <w:lang w:val="en-GB"/>
            </w:rPr>
            <w:t>[15]</w:t>
          </w:r>
          <w:r w:rsidRPr="00A93260">
            <w:rPr>
              <w:lang w:val="en-GB"/>
            </w:rPr>
            <w:tab/>
          </w:r>
          <w:bookmarkStart w:id="103" w:name="_CTVL00122e26bf3fbde4762be3dd2cc52978cfa"/>
          <w:r w:rsidRPr="00A93260">
            <w:rPr>
              <w:lang w:val="en-GB"/>
            </w:rPr>
            <w:t xml:space="preserve">Michael Nielsen, „Neural Networks and Deep </w:t>
          </w:r>
          <w:proofErr w:type="gramStart"/>
          <w:r w:rsidRPr="00A93260">
            <w:rPr>
              <w:lang w:val="en-GB"/>
            </w:rPr>
            <w:t>Learning,“</w:t>
          </w:r>
          <w:proofErr w:type="gramEnd"/>
          <w:r w:rsidRPr="00A93260">
            <w:rPr>
              <w:lang w:val="en-GB"/>
            </w:rPr>
            <w:t xml:space="preserve"> 2019. </w:t>
          </w:r>
          <w:r>
            <w:t>[Online]. Verfügbar unter: https://​static.latexstudio.net​/​article/​2018/​0912/​neuralnetworksanddeeplearning.pdf</w:t>
          </w:r>
        </w:p>
        <w:bookmarkEnd w:id="103"/>
        <w:p w14:paraId="4E59FD16" w14:textId="77777777" w:rsidR="00397052" w:rsidRDefault="00397052" w:rsidP="00397052">
          <w:pPr>
            <w:pStyle w:val="CitaviBibliographyEntry"/>
          </w:pPr>
          <w:r>
            <w:t>[16]</w:t>
          </w:r>
          <w:r>
            <w:tab/>
          </w:r>
          <w:bookmarkStart w:id="104" w:name="_CTVL001ca5ce875f77c4314b76e757836d419ea"/>
          <w:r>
            <w:t xml:space="preserve">Q. </w:t>
          </w:r>
          <w:proofErr w:type="spellStart"/>
          <w:r>
            <w:t>Bingfeng</w:t>
          </w:r>
          <w:proofErr w:type="spellEnd"/>
          <w:r>
            <w:t>. „</w:t>
          </w:r>
          <w:proofErr w:type="spellStart"/>
          <w:r>
            <w:t>Exclusive</w:t>
          </w:r>
          <w:proofErr w:type="spellEnd"/>
          <w:r>
            <w:t xml:space="preserve"> </w:t>
          </w:r>
          <w:proofErr w:type="spellStart"/>
          <w:r>
            <w:t>serialization</w:t>
          </w:r>
          <w:proofErr w:type="spellEnd"/>
          <w:r>
            <w:t xml:space="preserve"> | Understanding </w:t>
          </w:r>
          <w:proofErr w:type="spellStart"/>
          <w:r>
            <w:t>gradient</w:t>
          </w:r>
          <w:proofErr w:type="spellEnd"/>
          <w:r>
            <w:t xml:space="preserve"> </w:t>
          </w:r>
          <w:proofErr w:type="spellStart"/>
          <w:r>
            <w:t>descent</w:t>
          </w:r>
          <w:proofErr w:type="spellEnd"/>
          <w:r>
            <w:t>.” https://​www.programmersought.com​/​article/​3507388679/​ (Zugriff am: 28. Juli 2023).</w:t>
          </w:r>
        </w:p>
        <w:bookmarkEnd w:id="104"/>
        <w:p w14:paraId="55E50800" w14:textId="77777777" w:rsidR="00397052" w:rsidRDefault="00397052" w:rsidP="00397052">
          <w:pPr>
            <w:pStyle w:val="CitaviBibliographyEntry"/>
          </w:pPr>
          <w:r>
            <w:t>[17]</w:t>
          </w:r>
          <w:r>
            <w:tab/>
          </w:r>
          <w:bookmarkStart w:id="105" w:name="_CTVL001848fbb30e60546198ff9ecfdff0b87b4"/>
          <w:r>
            <w:t>„Valhalla Docs: Map Matching API.” https://​valhalla.github.io​/​valhalla/​api/​map-​matching/​api-​reference/​#trace-route-action (Zugriff am: 24. Juni 2023).</w:t>
          </w:r>
        </w:p>
        <w:bookmarkEnd w:id="105"/>
        <w:p w14:paraId="2CC1B8EE" w14:textId="77777777" w:rsidR="00397052" w:rsidRDefault="00397052" w:rsidP="00397052">
          <w:pPr>
            <w:pStyle w:val="CitaviBibliographyEntry"/>
          </w:pPr>
          <w:r>
            <w:t>[18]</w:t>
          </w:r>
          <w:r>
            <w:tab/>
          </w:r>
          <w:bookmarkStart w:id="106" w:name="_CTVL00156042667dc3543b3ab076992cd15f72c"/>
          <w:r>
            <w:t xml:space="preserve">Python </w:t>
          </w:r>
          <w:proofErr w:type="spellStart"/>
          <w:r>
            <w:t>Foundation</w:t>
          </w:r>
          <w:proofErr w:type="spellEnd"/>
          <w:r>
            <w:t xml:space="preserve">. „Python </w:t>
          </w:r>
          <w:proofErr w:type="spellStart"/>
          <w:r>
            <w:t>documentation</w:t>
          </w:r>
          <w:proofErr w:type="spellEnd"/>
          <w:r>
            <w:t>: General Python FAQ.” https://​docs.python.org​/​3/​faq/​general.html​#what-is-python-good-for (Zugriff am: 24. Juni 2023).</w:t>
          </w:r>
        </w:p>
        <w:bookmarkEnd w:id="106"/>
        <w:p w14:paraId="304F9845" w14:textId="77777777" w:rsidR="00397052" w:rsidRDefault="00397052" w:rsidP="00397052">
          <w:pPr>
            <w:pStyle w:val="CitaviBibliographyEntry"/>
          </w:pPr>
          <w:r>
            <w:t>[19]</w:t>
          </w:r>
          <w:r>
            <w:tab/>
          </w:r>
          <w:bookmarkStart w:id="107" w:name="_CTVL00181b07c3e5802477fab77c4e6a73bdf0b"/>
          <w:r>
            <w:t xml:space="preserve">Python </w:t>
          </w:r>
          <w:proofErr w:type="spellStart"/>
          <w:r>
            <w:t>Foundation</w:t>
          </w:r>
          <w:proofErr w:type="spellEnd"/>
          <w:r>
            <w:t xml:space="preserve">. „Python 3.10.11 </w:t>
          </w:r>
          <w:proofErr w:type="spellStart"/>
          <w:r>
            <w:t>documentation</w:t>
          </w:r>
          <w:proofErr w:type="spellEnd"/>
          <w:r>
            <w:t>.” https://​docs.python.org​/​3.10/​ (Zugriff am: 24. Juni 2023).</w:t>
          </w:r>
        </w:p>
        <w:bookmarkEnd w:id="107"/>
        <w:p w14:paraId="1106591A" w14:textId="77777777" w:rsidR="00397052" w:rsidRDefault="00397052" w:rsidP="00397052">
          <w:pPr>
            <w:pStyle w:val="CitaviBibliographyEntry"/>
          </w:pPr>
          <w:r>
            <w:t>[20]</w:t>
          </w:r>
          <w:r>
            <w:tab/>
          </w:r>
          <w:bookmarkStart w:id="108" w:name="_CTVL001fb7eb4330bee48868917dececa3be2a6"/>
          <w:r>
            <w:t xml:space="preserve">pandas. „pandas </w:t>
          </w:r>
          <w:proofErr w:type="spellStart"/>
          <w:r>
            <w:t>documentation</w:t>
          </w:r>
          <w:proofErr w:type="spellEnd"/>
          <w:r>
            <w:t>.” https://​pandas.pydata.org​/​docs/​ (Zugriff am: 24. Juni 2023).</w:t>
          </w:r>
        </w:p>
        <w:bookmarkEnd w:id="108"/>
        <w:p w14:paraId="0E2F1960" w14:textId="77777777" w:rsidR="00397052" w:rsidRPr="00A93260" w:rsidRDefault="00397052" w:rsidP="00397052">
          <w:pPr>
            <w:pStyle w:val="CitaviBibliographyEntry"/>
            <w:rPr>
              <w:lang w:val="en-GB"/>
            </w:rPr>
          </w:pPr>
          <w:r>
            <w:t>[21]</w:t>
          </w:r>
          <w:r>
            <w:tab/>
          </w:r>
          <w:bookmarkStart w:id="109" w:name="_CTVL00139b5bb1f61c348c5a268dd83d5dc7ed4"/>
          <w:r>
            <w:t xml:space="preserve">NumPy. „NumPy </w:t>
          </w:r>
          <w:proofErr w:type="spellStart"/>
          <w:r>
            <w:t>documentation</w:t>
          </w:r>
          <w:proofErr w:type="spellEnd"/>
          <w:r>
            <w:t xml:space="preserve">.” https://​numpy.org​/​ (Zugriff am: 24. </w:t>
          </w:r>
          <w:proofErr w:type="spellStart"/>
          <w:r w:rsidRPr="00A93260">
            <w:rPr>
              <w:lang w:val="en-GB"/>
            </w:rPr>
            <w:t>Juni</w:t>
          </w:r>
          <w:proofErr w:type="spellEnd"/>
          <w:r w:rsidRPr="00A93260">
            <w:rPr>
              <w:lang w:val="en-GB"/>
            </w:rPr>
            <w:t xml:space="preserve"> 2023).</w:t>
          </w:r>
        </w:p>
        <w:bookmarkEnd w:id="109"/>
        <w:p w14:paraId="67699D60" w14:textId="77777777" w:rsidR="00397052" w:rsidRPr="00A93260" w:rsidRDefault="00397052" w:rsidP="00397052">
          <w:pPr>
            <w:pStyle w:val="CitaviBibliographyEntry"/>
            <w:rPr>
              <w:lang w:val="en-GB"/>
            </w:rPr>
          </w:pPr>
          <w:r w:rsidRPr="00A93260">
            <w:rPr>
              <w:lang w:val="en-GB"/>
            </w:rPr>
            <w:t>[22]</w:t>
          </w:r>
          <w:r w:rsidRPr="00A93260">
            <w:rPr>
              <w:lang w:val="en-GB"/>
            </w:rPr>
            <w:tab/>
          </w:r>
          <w:bookmarkStart w:id="110" w:name="_CTVL00111f894fe75024c5faa3bab82a8e66881"/>
          <w:r w:rsidRPr="00A93260">
            <w:rPr>
              <w:lang w:val="en-GB"/>
            </w:rPr>
            <w:t xml:space="preserve">J. Hao und T. K. Ho, „Machine Learning Made Easy: A Review of Scikit-learn Package in Python Programming </w:t>
          </w:r>
          <w:proofErr w:type="gramStart"/>
          <w:r w:rsidRPr="00A93260">
            <w:rPr>
              <w:lang w:val="en-GB"/>
            </w:rPr>
            <w:t>Language,“</w:t>
          </w:r>
          <w:bookmarkEnd w:id="110"/>
          <w:proofErr w:type="gramEnd"/>
          <w:r w:rsidRPr="00A93260">
            <w:rPr>
              <w:lang w:val="en-GB"/>
            </w:rPr>
            <w:t xml:space="preserve"> </w:t>
          </w:r>
          <w:r w:rsidRPr="00A93260">
            <w:rPr>
              <w:i/>
              <w:lang w:val="en-GB"/>
            </w:rPr>
            <w:t xml:space="preserve">Journal of Educational and </w:t>
          </w:r>
          <w:proofErr w:type="spellStart"/>
          <w:r w:rsidRPr="00A93260">
            <w:rPr>
              <w:i/>
              <w:lang w:val="en-GB"/>
            </w:rPr>
            <w:t>Behavioral</w:t>
          </w:r>
          <w:proofErr w:type="spellEnd"/>
          <w:r w:rsidRPr="00A93260">
            <w:rPr>
              <w:i/>
              <w:lang w:val="en-GB"/>
            </w:rPr>
            <w:t xml:space="preserve"> Statistics</w:t>
          </w:r>
          <w:r w:rsidRPr="00A93260">
            <w:rPr>
              <w:lang w:val="en-GB"/>
            </w:rPr>
            <w:t xml:space="preserve">, Jg. 44, Nr. 3, S. 348–361, 2019, </w:t>
          </w:r>
          <w:proofErr w:type="spellStart"/>
          <w:r w:rsidRPr="00A93260">
            <w:rPr>
              <w:lang w:val="en-GB"/>
            </w:rPr>
            <w:t>doi</w:t>
          </w:r>
          <w:proofErr w:type="spellEnd"/>
          <w:r w:rsidRPr="00A93260">
            <w:rPr>
              <w:lang w:val="en-GB"/>
            </w:rPr>
            <w:t>: 10.3102/1076998619832248.</w:t>
          </w:r>
        </w:p>
        <w:p w14:paraId="20911958" w14:textId="77777777" w:rsidR="00397052" w:rsidRDefault="00397052" w:rsidP="00397052">
          <w:pPr>
            <w:pStyle w:val="CitaviBibliographyEntry"/>
          </w:pPr>
          <w:r w:rsidRPr="00A93260">
            <w:rPr>
              <w:lang w:val="en-GB"/>
            </w:rPr>
            <w:t>[23]</w:t>
          </w:r>
          <w:r w:rsidRPr="00A93260">
            <w:rPr>
              <w:lang w:val="en-GB"/>
            </w:rPr>
            <w:tab/>
          </w:r>
          <w:bookmarkStart w:id="111" w:name="_CTVL00127af317d9f914046841911a17cecc694"/>
          <w:r w:rsidRPr="00A93260">
            <w:rPr>
              <w:lang w:val="en-GB"/>
            </w:rPr>
            <w:t>scikit-learn. „</w:t>
          </w:r>
          <w:proofErr w:type="gramStart"/>
          <w:r w:rsidRPr="00A93260">
            <w:rPr>
              <w:lang w:val="en-GB"/>
            </w:rPr>
            <w:t>machine</w:t>
          </w:r>
          <w:proofErr w:type="gramEnd"/>
          <w:r w:rsidRPr="00A93260">
            <w:rPr>
              <w:lang w:val="en-GB"/>
            </w:rPr>
            <w:t xml:space="preserve"> learning in Python — scikit-learn 1.2.2 documentation.” https://​scikit-learn.org​/​stable/​ (</w:t>
          </w:r>
          <w:proofErr w:type="spellStart"/>
          <w:r w:rsidRPr="00A93260">
            <w:rPr>
              <w:lang w:val="en-GB"/>
            </w:rPr>
            <w:t>Zugriff</w:t>
          </w:r>
          <w:proofErr w:type="spellEnd"/>
          <w:r w:rsidRPr="00A93260">
            <w:rPr>
              <w:lang w:val="en-GB"/>
            </w:rPr>
            <w:t xml:space="preserve"> am: 25. </w:t>
          </w:r>
          <w:r>
            <w:t>Juni 2023).</w:t>
          </w:r>
        </w:p>
        <w:bookmarkEnd w:id="111"/>
        <w:p w14:paraId="6FB93A58" w14:textId="77777777" w:rsidR="00397052" w:rsidRDefault="00397052" w:rsidP="00397052">
          <w:pPr>
            <w:pStyle w:val="CitaviBibliographyEntry"/>
          </w:pPr>
          <w:r>
            <w:t>[24]</w:t>
          </w:r>
          <w:r>
            <w:tab/>
          </w:r>
          <w:bookmarkStart w:id="112" w:name="_CTVL001cfc1892941344204a6f7b725a0333e25"/>
          <w:r>
            <w:t>„TensorFlow,” [Online]. Verfügbar unter: https://​www.tensorflow.org​/​</w:t>
          </w:r>
        </w:p>
        <w:bookmarkEnd w:id="112"/>
        <w:p w14:paraId="709FFD67" w14:textId="77777777" w:rsidR="00397052" w:rsidRDefault="00397052" w:rsidP="00397052">
          <w:pPr>
            <w:pStyle w:val="CitaviBibliographyEntry"/>
          </w:pPr>
          <w:r>
            <w:t>[25]</w:t>
          </w:r>
          <w:r>
            <w:tab/>
          </w:r>
          <w:bookmarkStart w:id="113" w:name="_CTVL001a052d00854e6493da55af008e6956223"/>
          <w:r>
            <w:t xml:space="preserve">Keras, „Keras API </w:t>
          </w:r>
          <w:proofErr w:type="spellStart"/>
          <w:r>
            <w:t>reference</w:t>
          </w:r>
          <w:proofErr w:type="spellEnd"/>
          <w:r>
            <w:t>,“ 2023. [Online]. Verfügbar unter: https://​keras.io​/​api/​</w:t>
          </w:r>
        </w:p>
        <w:bookmarkEnd w:id="113"/>
        <w:p w14:paraId="4D34A4D0" w14:textId="77777777" w:rsidR="00397052" w:rsidRDefault="00397052" w:rsidP="00397052">
          <w:pPr>
            <w:pStyle w:val="CitaviBibliographyEntry"/>
          </w:pPr>
          <w:r>
            <w:t>[26]</w:t>
          </w:r>
          <w:r>
            <w:tab/>
          </w:r>
          <w:bookmarkStart w:id="114" w:name="_CTVL001cb05fb53c5d34552a56f572e83ecfdec"/>
          <w:r>
            <w:t>R. F. Torlak, „Detektion der Bewegung von Verkehrsteilnehmern aus Positionsdaten,“ Bachelorarbeit, Hochschule für angewandte Wissenschaften Coburg, 2022.</w:t>
          </w:r>
        </w:p>
        <w:bookmarkEnd w:id="114"/>
        <w:p w14:paraId="2E3D4955" w14:textId="77777777" w:rsidR="00397052" w:rsidRDefault="00397052" w:rsidP="00397052">
          <w:pPr>
            <w:pStyle w:val="CitaviBibliographyEntry"/>
          </w:pPr>
          <w:r>
            <w:lastRenderedPageBreak/>
            <w:t>[27]</w:t>
          </w:r>
          <w:r>
            <w:tab/>
          </w:r>
          <w:bookmarkStart w:id="115" w:name="_CTVL0016740b9a5615f4cb8a7ab90e76ae3e990"/>
          <w:r>
            <w:t>M. Sohl, „Klassifizierung der Bewegungsmuster von Mobilfunkteilnehmern zur erweiterten Umfeldwahrnehmung autonomer Fahrzeuge,“ Bachelorarbeit, Hochschule für angewandte Wissenschaften Coburg, 2022.</w:t>
          </w:r>
        </w:p>
        <w:bookmarkEnd w:id="115"/>
        <w:p w14:paraId="531126FB" w14:textId="77777777" w:rsidR="00397052" w:rsidRDefault="00397052" w:rsidP="00397052">
          <w:pPr>
            <w:pStyle w:val="CitaviBibliographyEntry"/>
          </w:pPr>
          <w:r>
            <w:t>[28]</w:t>
          </w:r>
          <w:r>
            <w:tab/>
          </w:r>
          <w:bookmarkStart w:id="116" w:name="_CTVL001220b7cdd265643e0b822e591d1a0941e"/>
          <w:r>
            <w:t>D. Fischer, „Verwendung von Positionsdaten zur automatisierten Klassifizierung von Verkehrsteilnehmern mittels maschinellen Lernverfahren,“ Masterarbeit, Hochschule für angewandte Wissenschaften Coburg, 2023.</w:t>
          </w:r>
        </w:p>
        <w:bookmarkEnd w:id="116"/>
        <w:p w14:paraId="3269A826" w14:textId="1C77655F" w:rsidR="00814669" w:rsidRPr="006A0306" w:rsidRDefault="00397052" w:rsidP="00397052">
          <w:pPr>
            <w:pStyle w:val="CitaviBibliographyEntry"/>
          </w:pPr>
          <w:r w:rsidRPr="00A93260">
            <w:rPr>
              <w:lang w:val="en-GB"/>
            </w:rPr>
            <w:t>[29]</w:t>
          </w:r>
          <w:r w:rsidRPr="00A93260">
            <w:rPr>
              <w:lang w:val="en-GB"/>
            </w:rPr>
            <w:tab/>
          </w:r>
          <w:bookmarkStart w:id="117" w:name="_CTVL0014a52a8e07de74ef2a96be8586e74a69c"/>
          <w:r w:rsidRPr="00A93260">
            <w:rPr>
              <w:lang w:val="en-GB"/>
            </w:rPr>
            <w:t xml:space="preserve">Z. Sun und X. Ban, „Vehicle classification using GPS </w:t>
          </w:r>
          <w:proofErr w:type="gramStart"/>
          <w:r w:rsidRPr="00A93260">
            <w:rPr>
              <w:lang w:val="en-GB"/>
            </w:rPr>
            <w:t>data,“</w:t>
          </w:r>
          <w:bookmarkEnd w:id="117"/>
          <w:proofErr w:type="gramEnd"/>
          <w:r w:rsidRPr="00A93260">
            <w:rPr>
              <w:lang w:val="en-GB"/>
            </w:rPr>
            <w:t xml:space="preserve"> </w:t>
          </w:r>
          <w:r w:rsidRPr="00A93260">
            <w:rPr>
              <w:i/>
              <w:lang w:val="en-GB"/>
            </w:rPr>
            <w:t>Transportation Research Part C: Emerging Technologies</w:t>
          </w:r>
          <w:r w:rsidRPr="00A93260">
            <w:rPr>
              <w:lang w:val="en-GB"/>
            </w:rPr>
            <w:t xml:space="preserve">, Jg. 37, S. 102–117, 2013. </w:t>
          </w:r>
          <w:proofErr w:type="spellStart"/>
          <w:r w:rsidRPr="00A93260">
            <w:rPr>
              <w:lang w:val="en-GB"/>
            </w:rPr>
            <w:t>doi</w:t>
          </w:r>
          <w:proofErr w:type="spellEnd"/>
          <w:r w:rsidRPr="00A93260">
            <w:rPr>
              <w:lang w:val="en-GB"/>
            </w:rPr>
            <w:t xml:space="preserve">: 10.1016/j.trc.2013.09.015. </w:t>
          </w:r>
          <w:r w:rsidRPr="00397052">
            <w:t>[Online]. Verfügbar unter: https://​www.sciencedirect.com​/​science/​article/​pii/​S0968090X13002040</w:t>
          </w:r>
          <w:r w:rsidR="00814669">
            <w:fldChar w:fldCharType="end"/>
          </w:r>
        </w:p>
      </w:sdtContent>
    </w:sdt>
    <w:p w14:paraId="66B1A7DA" w14:textId="77777777" w:rsidR="00AB5561" w:rsidRPr="006A0306" w:rsidRDefault="00AB5561" w:rsidP="00814669">
      <w:pPr>
        <w:pStyle w:val="CitaviBibliographyEntry"/>
        <w:sectPr w:rsidR="00AB5561" w:rsidRPr="006A0306">
          <w:pgSz w:w="11906" w:h="16838"/>
          <w:pgMar w:top="1417" w:right="1417" w:bottom="1134" w:left="1417" w:header="708" w:footer="708" w:gutter="0"/>
          <w:cols w:space="708"/>
          <w:docGrid w:linePitch="360"/>
        </w:sectPr>
      </w:pPr>
    </w:p>
    <w:p w14:paraId="1C78FF8B" w14:textId="482C866F" w:rsidR="00814669" w:rsidRPr="002D6A27" w:rsidRDefault="00814669" w:rsidP="00814669">
      <w:pPr>
        <w:pStyle w:val="AnhangA1"/>
      </w:pPr>
      <w:bookmarkStart w:id="118" w:name="_Toc141460776"/>
      <w:r w:rsidRPr="002D6A27">
        <w:lastRenderedPageBreak/>
        <w:t>Test</w:t>
      </w:r>
      <w:bookmarkEnd w:id="118"/>
    </w:p>
    <w:p w14:paraId="2D66B31F" w14:textId="77777777" w:rsidR="00814669" w:rsidRPr="002D6A27" w:rsidRDefault="00814669" w:rsidP="000E478C"/>
    <w:sectPr w:rsidR="00814669" w:rsidRPr="002D6A27">
      <w:headerReference w:type="default" r:id="rId37"/>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077B80" w14:textId="77777777" w:rsidR="00F12892" w:rsidRDefault="00F12892" w:rsidP="001E2E5E">
      <w:pPr>
        <w:spacing w:after="0" w:line="240" w:lineRule="auto"/>
      </w:pPr>
      <w:r>
        <w:separator/>
      </w:r>
    </w:p>
  </w:endnote>
  <w:endnote w:type="continuationSeparator" w:id="0">
    <w:p w14:paraId="20CEBCEF" w14:textId="77777777" w:rsidR="00F12892" w:rsidRDefault="00F12892" w:rsidP="001E2E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2E1D4" w14:textId="77777777" w:rsidR="007654F5" w:rsidRDefault="007654F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79450"/>
      <w:docPartObj>
        <w:docPartGallery w:val="Page Numbers (Bottom of Page)"/>
        <w:docPartUnique/>
      </w:docPartObj>
    </w:sdtPr>
    <w:sdtContent>
      <w:p w14:paraId="12824499" w14:textId="62AA1012" w:rsidR="007654F5" w:rsidRDefault="007654F5" w:rsidP="00AB5561">
        <w:pPr>
          <w:pStyle w:val="Fuzeile"/>
          <w:jc w:val="right"/>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CF7F2" w14:textId="77777777" w:rsidR="007654F5" w:rsidRDefault="007654F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1F64D7" w14:textId="77777777" w:rsidR="00F12892" w:rsidRDefault="00F12892" w:rsidP="001E2E5E">
      <w:pPr>
        <w:spacing w:after="0" w:line="240" w:lineRule="auto"/>
      </w:pPr>
      <w:r>
        <w:separator/>
      </w:r>
    </w:p>
  </w:footnote>
  <w:footnote w:type="continuationSeparator" w:id="0">
    <w:p w14:paraId="290623D1" w14:textId="77777777" w:rsidR="00F12892" w:rsidRDefault="00F12892" w:rsidP="001E2E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60B63" w14:textId="77777777" w:rsidR="007654F5" w:rsidRDefault="007654F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48A51" w14:textId="3AD98326" w:rsidR="007654F5" w:rsidRDefault="00000000">
    <w:pPr>
      <w:pStyle w:val="Kopfzeile"/>
    </w:pPr>
    <w:fldSimple w:instr=" STYLEREF  &quot;Überschrift 1;Ü 1-MitSeitenumbruch&quot;  \* MERGEFORMAT ">
      <w:r w:rsidR="00E3230E">
        <w:rPr>
          <w:noProof/>
        </w:rPr>
        <w:t>Theoretischer Hintergrund</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ECB10" w14:textId="77777777" w:rsidR="007654F5" w:rsidRDefault="007654F5">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FD998" w14:textId="58EC393B" w:rsidR="007D2DD4" w:rsidRDefault="00000000">
    <w:pPr>
      <w:pStyle w:val="Kopfzeile"/>
    </w:pPr>
    <w:fldSimple w:instr=" STYLEREF  &quot;Überschrift 1;Ü 1-MitSeitenumbruch&quot;  \* MERGEFORMAT ">
      <w:r w:rsidR="00E3230E" w:rsidRPr="00E3230E">
        <w:rPr>
          <w:b/>
          <w:bCs/>
          <w:noProof/>
        </w:rPr>
        <w:t>Quellenverzeichni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7ABB8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0769D5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5D40CA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79294C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8940F7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70EECA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D4357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4DABE3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B26DE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6FA2F8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5A44938"/>
    <w:multiLevelType w:val="multilevel"/>
    <w:tmpl w:val="830A997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3411"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9404737"/>
    <w:multiLevelType w:val="hybridMultilevel"/>
    <w:tmpl w:val="B0706F1A"/>
    <w:lvl w:ilvl="0" w:tplc="EE7481C4">
      <w:start w:val="29"/>
      <w:numFmt w:val="bullet"/>
      <w:lvlText w:val="-"/>
      <w:lvlJc w:val="left"/>
      <w:pPr>
        <w:ind w:left="720" w:hanging="360"/>
      </w:pPr>
      <w:rPr>
        <w:rFonts w:ascii="Times New Roman" w:eastAsia="MS Gothic"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9BA6E5C"/>
    <w:multiLevelType w:val="hybridMultilevel"/>
    <w:tmpl w:val="2B1AE88C"/>
    <w:lvl w:ilvl="0" w:tplc="542460CE">
      <w:start w:val="1"/>
      <w:numFmt w:val="upperLetter"/>
      <w:pStyle w:val="Anhang1"/>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D5C5A79"/>
    <w:multiLevelType w:val="hybridMultilevel"/>
    <w:tmpl w:val="51187D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21218EE"/>
    <w:multiLevelType w:val="hybridMultilevel"/>
    <w:tmpl w:val="25A233B6"/>
    <w:lvl w:ilvl="0" w:tplc="38CC53C6">
      <w:start w:val="1"/>
      <w:numFmt w:val="decimal"/>
      <w:lvlText w:val="%1)"/>
      <w:lvlJc w:val="left"/>
      <w:pPr>
        <w:ind w:left="1077" w:hanging="360"/>
      </w:pPr>
    </w:lvl>
    <w:lvl w:ilvl="1" w:tplc="04070019" w:tentative="1">
      <w:start w:val="1"/>
      <w:numFmt w:val="lowerLetter"/>
      <w:lvlText w:val="%2."/>
      <w:lvlJc w:val="left"/>
      <w:pPr>
        <w:ind w:left="1797" w:hanging="360"/>
      </w:pPr>
    </w:lvl>
    <w:lvl w:ilvl="2" w:tplc="0407001B" w:tentative="1">
      <w:start w:val="1"/>
      <w:numFmt w:val="lowerRoman"/>
      <w:lvlText w:val="%3."/>
      <w:lvlJc w:val="right"/>
      <w:pPr>
        <w:ind w:left="2517" w:hanging="180"/>
      </w:pPr>
    </w:lvl>
    <w:lvl w:ilvl="3" w:tplc="0407000F" w:tentative="1">
      <w:start w:val="1"/>
      <w:numFmt w:val="decimal"/>
      <w:lvlText w:val="%4."/>
      <w:lvlJc w:val="left"/>
      <w:pPr>
        <w:ind w:left="3237" w:hanging="360"/>
      </w:pPr>
    </w:lvl>
    <w:lvl w:ilvl="4" w:tplc="04070019" w:tentative="1">
      <w:start w:val="1"/>
      <w:numFmt w:val="lowerLetter"/>
      <w:lvlText w:val="%5."/>
      <w:lvlJc w:val="left"/>
      <w:pPr>
        <w:ind w:left="3957" w:hanging="360"/>
      </w:pPr>
    </w:lvl>
    <w:lvl w:ilvl="5" w:tplc="0407001B" w:tentative="1">
      <w:start w:val="1"/>
      <w:numFmt w:val="lowerRoman"/>
      <w:lvlText w:val="%6."/>
      <w:lvlJc w:val="right"/>
      <w:pPr>
        <w:ind w:left="4677" w:hanging="180"/>
      </w:pPr>
    </w:lvl>
    <w:lvl w:ilvl="6" w:tplc="0407000F" w:tentative="1">
      <w:start w:val="1"/>
      <w:numFmt w:val="decimal"/>
      <w:lvlText w:val="%7."/>
      <w:lvlJc w:val="left"/>
      <w:pPr>
        <w:ind w:left="5397" w:hanging="360"/>
      </w:pPr>
    </w:lvl>
    <w:lvl w:ilvl="7" w:tplc="04070019" w:tentative="1">
      <w:start w:val="1"/>
      <w:numFmt w:val="lowerLetter"/>
      <w:lvlText w:val="%8."/>
      <w:lvlJc w:val="left"/>
      <w:pPr>
        <w:ind w:left="6117" w:hanging="360"/>
      </w:pPr>
    </w:lvl>
    <w:lvl w:ilvl="8" w:tplc="0407001B" w:tentative="1">
      <w:start w:val="1"/>
      <w:numFmt w:val="lowerRoman"/>
      <w:lvlText w:val="%9."/>
      <w:lvlJc w:val="right"/>
      <w:pPr>
        <w:ind w:left="6837" w:hanging="180"/>
      </w:pPr>
    </w:lvl>
  </w:abstractNum>
  <w:abstractNum w:abstractNumId="1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A6C78AF"/>
    <w:multiLevelType w:val="hybridMultilevel"/>
    <w:tmpl w:val="12D288C8"/>
    <w:lvl w:ilvl="0" w:tplc="84AAE844">
      <w:numFmt w:val="bullet"/>
      <w:lvlText w:val=""/>
      <w:lvlJc w:val="left"/>
      <w:pPr>
        <w:ind w:left="720" w:hanging="360"/>
      </w:pPr>
      <w:rPr>
        <w:rFonts w:ascii="Wingdings" w:eastAsia="Calibr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72683D91"/>
    <w:multiLevelType w:val="hybridMultilevel"/>
    <w:tmpl w:val="2D2AE9F8"/>
    <w:lvl w:ilvl="0" w:tplc="C7DA70FE">
      <w:start w:val="1"/>
      <w:numFmt w:val="bullet"/>
      <w:pStyle w:val="Aufz2"/>
      <w:lvlText w:val=""/>
      <w:lvlJc w:val="left"/>
      <w:pPr>
        <w:ind w:left="1077" w:hanging="360"/>
      </w:pPr>
      <w:rPr>
        <w:rFonts w:ascii="Symbol" w:hAnsi="Symbol" w:cs="Symbol" w:hint="default"/>
        <w:color w:val="C0504D"/>
        <w:sz w:val="22"/>
        <w:szCs w:val="22"/>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3" w15:restartNumberingAfterBreak="0">
    <w:nsid w:val="73CA5FF7"/>
    <w:multiLevelType w:val="multilevel"/>
    <w:tmpl w:val="2298A59A"/>
    <w:lvl w:ilvl="0">
      <w:start w:val="1"/>
      <w:numFmt w:val="bullet"/>
      <w:pStyle w:val="Aufz1"/>
      <w:lvlText w:val="l"/>
      <w:lvlJc w:val="left"/>
      <w:pPr>
        <w:ind w:left="717" w:hanging="360"/>
      </w:pPr>
      <w:rPr>
        <w:rFonts w:ascii="Wingdings" w:hAnsi="Wingdings" w:cs="Symbol" w:hint="default"/>
        <w:b w:val="0"/>
        <w:i w:val="0"/>
        <w:color w:val="auto"/>
        <w:sz w:val="20"/>
      </w:rPr>
    </w:lvl>
    <w:lvl w:ilvl="1">
      <w:start w:val="1"/>
      <w:numFmt w:val="bullet"/>
      <w:lvlText w:val=""/>
      <w:lvlJc w:val="left"/>
      <w:pPr>
        <w:ind w:left="714" w:hanging="357"/>
      </w:pPr>
      <w:rPr>
        <w:rFonts w:ascii="Wingdings" w:hAnsi="Wingdings" w:hint="default"/>
        <w:sz w:val="16"/>
      </w:rPr>
    </w:lvl>
    <w:lvl w:ilvl="2">
      <w:start w:val="1"/>
      <w:numFmt w:val="bullet"/>
      <w:lvlText w:val=""/>
      <w:lvlJc w:val="left"/>
      <w:pPr>
        <w:ind w:left="1072" w:hanging="358"/>
      </w:pPr>
      <w:rPr>
        <w:rFonts w:ascii="Wingdings" w:hAnsi="Wingdings" w:hint="default"/>
        <w:sz w:val="24"/>
      </w:rPr>
    </w:lvl>
    <w:lvl w:ilvl="3">
      <w:start w:val="1"/>
      <w:numFmt w:val="bullet"/>
      <w:lvlText w:val=""/>
      <w:lvlJc w:val="left"/>
      <w:pPr>
        <w:ind w:left="1418" w:hanging="284"/>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4" w15:restartNumberingAfterBreak="0">
    <w:nsid w:val="7AD500A1"/>
    <w:multiLevelType w:val="hybridMultilevel"/>
    <w:tmpl w:val="8FC86D88"/>
    <w:lvl w:ilvl="0" w:tplc="6F0CAC3A">
      <w:start w:val="1"/>
      <w:numFmt w:val="decimal"/>
      <w:pStyle w:val="AnhangA1"/>
      <w:lvlText w:val="Anhang A %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16cid:durableId="1969967429">
    <w:abstractNumId w:val="10"/>
  </w:num>
  <w:num w:numId="2" w16cid:durableId="809977856">
    <w:abstractNumId w:val="13"/>
  </w:num>
  <w:num w:numId="3" w16cid:durableId="1837573489">
    <w:abstractNumId w:val="24"/>
  </w:num>
  <w:num w:numId="4" w16cid:durableId="525681803">
    <w:abstractNumId w:val="23"/>
  </w:num>
  <w:num w:numId="5" w16cid:durableId="1326130201">
    <w:abstractNumId w:val="15"/>
  </w:num>
  <w:num w:numId="6" w16cid:durableId="500237396">
    <w:abstractNumId w:val="22"/>
  </w:num>
  <w:num w:numId="7" w16cid:durableId="786198483">
    <w:abstractNumId w:val="16"/>
  </w:num>
  <w:num w:numId="8" w16cid:durableId="838620236">
    <w:abstractNumId w:val="20"/>
  </w:num>
  <w:num w:numId="9" w16cid:durableId="612707944">
    <w:abstractNumId w:val="11"/>
  </w:num>
  <w:num w:numId="10" w16cid:durableId="249505386">
    <w:abstractNumId w:val="10"/>
  </w:num>
  <w:num w:numId="11" w16cid:durableId="1634486806">
    <w:abstractNumId w:val="19"/>
  </w:num>
  <w:num w:numId="12" w16cid:durableId="1763799608">
    <w:abstractNumId w:val="18"/>
  </w:num>
  <w:num w:numId="13" w16cid:durableId="762844153">
    <w:abstractNumId w:val="21"/>
  </w:num>
  <w:num w:numId="14" w16cid:durableId="1502356984">
    <w:abstractNumId w:val="10"/>
  </w:num>
  <w:num w:numId="15" w16cid:durableId="1125319392">
    <w:abstractNumId w:val="10"/>
  </w:num>
  <w:num w:numId="16" w16cid:durableId="1993437784">
    <w:abstractNumId w:val="10"/>
  </w:num>
  <w:num w:numId="17" w16cid:durableId="1977253646">
    <w:abstractNumId w:val="10"/>
  </w:num>
  <w:num w:numId="18" w16cid:durableId="124004357">
    <w:abstractNumId w:val="10"/>
  </w:num>
  <w:num w:numId="19" w16cid:durableId="2070029985">
    <w:abstractNumId w:val="10"/>
  </w:num>
  <w:num w:numId="20" w16cid:durableId="718434899">
    <w:abstractNumId w:val="10"/>
  </w:num>
  <w:num w:numId="21" w16cid:durableId="513035070">
    <w:abstractNumId w:val="10"/>
  </w:num>
  <w:num w:numId="22" w16cid:durableId="994455230">
    <w:abstractNumId w:val="10"/>
  </w:num>
  <w:num w:numId="23" w16cid:durableId="248852420">
    <w:abstractNumId w:val="12"/>
  </w:num>
  <w:num w:numId="24" w16cid:durableId="1303579716">
    <w:abstractNumId w:val="0"/>
  </w:num>
  <w:num w:numId="25" w16cid:durableId="207452191">
    <w:abstractNumId w:val="1"/>
  </w:num>
  <w:num w:numId="26" w16cid:durableId="1071781059">
    <w:abstractNumId w:val="2"/>
  </w:num>
  <w:num w:numId="27" w16cid:durableId="1908488076">
    <w:abstractNumId w:val="3"/>
  </w:num>
  <w:num w:numId="28" w16cid:durableId="2084373772">
    <w:abstractNumId w:val="4"/>
  </w:num>
  <w:num w:numId="29" w16cid:durableId="1831671866">
    <w:abstractNumId w:val="5"/>
  </w:num>
  <w:num w:numId="30" w16cid:durableId="16666285">
    <w:abstractNumId w:val="6"/>
  </w:num>
  <w:num w:numId="31" w16cid:durableId="169877179">
    <w:abstractNumId w:val="7"/>
  </w:num>
  <w:num w:numId="32" w16cid:durableId="321667931">
    <w:abstractNumId w:val="8"/>
  </w:num>
  <w:num w:numId="33" w16cid:durableId="881675020">
    <w:abstractNumId w:val="9"/>
  </w:num>
  <w:num w:numId="34" w16cid:durableId="1194882991">
    <w:abstractNumId w:val="17"/>
  </w:num>
  <w:num w:numId="35" w16cid:durableId="74082907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F38"/>
    <w:rsid w:val="00000B88"/>
    <w:rsid w:val="00000E28"/>
    <w:rsid w:val="00000FA5"/>
    <w:rsid w:val="0000164D"/>
    <w:rsid w:val="00001DF3"/>
    <w:rsid w:val="00002277"/>
    <w:rsid w:val="00002946"/>
    <w:rsid w:val="00007978"/>
    <w:rsid w:val="00007B43"/>
    <w:rsid w:val="0001079C"/>
    <w:rsid w:val="000125C6"/>
    <w:rsid w:val="00013784"/>
    <w:rsid w:val="00013830"/>
    <w:rsid w:val="000152ED"/>
    <w:rsid w:val="00015BDB"/>
    <w:rsid w:val="0001613B"/>
    <w:rsid w:val="00021CB2"/>
    <w:rsid w:val="0002521C"/>
    <w:rsid w:val="00026999"/>
    <w:rsid w:val="00030BB7"/>
    <w:rsid w:val="00033869"/>
    <w:rsid w:val="000339F8"/>
    <w:rsid w:val="0003556F"/>
    <w:rsid w:val="00035AC8"/>
    <w:rsid w:val="000361E6"/>
    <w:rsid w:val="00036762"/>
    <w:rsid w:val="00040D14"/>
    <w:rsid w:val="00042E62"/>
    <w:rsid w:val="00043765"/>
    <w:rsid w:val="00044927"/>
    <w:rsid w:val="00044ACE"/>
    <w:rsid w:val="00045D69"/>
    <w:rsid w:val="000469C6"/>
    <w:rsid w:val="000473D0"/>
    <w:rsid w:val="00051890"/>
    <w:rsid w:val="000523F6"/>
    <w:rsid w:val="00054947"/>
    <w:rsid w:val="00054F70"/>
    <w:rsid w:val="00055E25"/>
    <w:rsid w:val="0005759E"/>
    <w:rsid w:val="000606F7"/>
    <w:rsid w:val="000615A1"/>
    <w:rsid w:val="000619E0"/>
    <w:rsid w:val="00061D00"/>
    <w:rsid w:val="00062EBF"/>
    <w:rsid w:val="0006372C"/>
    <w:rsid w:val="000725B3"/>
    <w:rsid w:val="00074A4B"/>
    <w:rsid w:val="000757D6"/>
    <w:rsid w:val="000774E7"/>
    <w:rsid w:val="00081285"/>
    <w:rsid w:val="00081A68"/>
    <w:rsid w:val="00082588"/>
    <w:rsid w:val="0008262A"/>
    <w:rsid w:val="00082E82"/>
    <w:rsid w:val="00084E5B"/>
    <w:rsid w:val="00086BCD"/>
    <w:rsid w:val="00087204"/>
    <w:rsid w:val="000908AD"/>
    <w:rsid w:val="00090B15"/>
    <w:rsid w:val="00091514"/>
    <w:rsid w:val="00092DA4"/>
    <w:rsid w:val="00093175"/>
    <w:rsid w:val="00094213"/>
    <w:rsid w:val="000A49C5"/>
    <w:rsid w:val="000A4A20"/>
    <w:rsid w:val="000A736D"/>
    <w:rsid w:val="000B15E4"/>
    <w:rsid w:val="000B1D3E"/>
    <w:rsid w:val="000B75CF"/>
    <w:rsid w:val="000C125F"/>
    <w:rsid w:val="000C369A"/>
    <w:rsid w:val="000C3954"/>
    <w:rsid w:val="000C3A3C"/>
    <w:rsid w:val="000C52D5"/>
    <w:rsid w:val="000C5DB0"/>
    <w:rsid w:val="000C6969"/>
    <w:rsid w:val="000C6B22"/>
    <w:rsid w:val="000C7914"/>
    <w:rsid w:val="000D1611"/>
    <w:rsid w:val="000D1CB7"/>
    <w:rsid w:val="000D72E8"/>
    <w:rsid w:val="000E0A90"/>
    <w:rsid w:val="000E2C22"/>
    <w:rsid w:val="000E2FDF"/>
    <w:rsid w:val="000E34B0"/>
    <w:rsid w:val="000E371D"/>
    <w:rsid w:val="000E478C"/>
    <w:rsid w:val="000E4CF5"/>
    <w:rsid w:val="000E5C82"/>
    <w:rsid w:val="000E60FB"/>
    <w:rsid w:val="000E689A"/>
    <w:rsid w:val="000F013A"/>
    <w:rsid w:val="000F1D44"/>
    <w:rsid w:val="000F488A"/>
    <w:rsid w:val="000F56BB"/>
    <w:rsid w:val="000F60F6"/>
    <w:rsid w:val="000F6EC5"/>
    <w:rsid w:val="001016B5"/>
    <w:rsid w:val="0010266B"/>
    <w:rsid w:val="00103AFE"/>
    <w:rsid w:val="00104406"/>
    <w:rsid w:val="001052D2"/>
    <w:rsid w:val="00106307"/>
    <w:rsid w:val="001106F6"/>
    <w:rsid w:val="00111711"/>
    <w:rsid w:val="001128C0"/>
    <w:rsid w:val="00113684"/>
    <w:rsid w:val="00114096"/>
    <w:rsid w:val="00115622"/>
    <w:rsid w:val="0011585B"/>
    <w:rsid w:val="00115B09"/>
    <w:rsid w:val="00120001"/>
    <w:rsid w:val="00121E21"/>
    <w:rsid w:val="001257E4"/>
    <w:rsid w:val="001268CE"/>
    <w:rsid w:val="001303EC"/>
    <w:rsid w:val="00134059"/>
    <w:rsid w:val="001400F0"/>
    <w:rsid w:val="00140544"/>
    <w:rsid w:val="00143A8E"/>
    <w:rsid w:val="0014466F"/>
    <w:rsid w:val="00144F10"/>
    <w:rsid w:val="00144FA2"/>
    <w:rsid w:val="0014531C"/>
    <w:rsid w:val="00146327"/>
    <w:rsid w:val="00150A3E"/>
    <w:rsid w:val="00151089"/>
    <w:rsid w:val="00151722"/>
    <w:rsid w:val="00151EEE"/>
    <w:rsid w:val="0015284B"/>
    <w:rsid w:val="00152866"/>
    <w:rsid w:val="00154AD6"/>
    <w:rsid w:val="001550F1"/>
    <w:rsid w:val="001557AE"/>
    <w:rsid w:val="00156092"/>
    <w:rsid w:val="0015629B"/>
    <w:rsid w:val="00156664"/>
    <w:rsid w:val="00157331"/>
    <w:rsid w:val="00157B62"/>
    <w:rsid w:val="00160551"/>
    <w:rsid w:val="00161155"/>
    <w:rsid w:val="0016248C"/>
    <w:rsid w:val="00163D04"/>
    <w:rsid w:val="00164D06"/>
    <w:rsid w:val="00164FF4"/>
    <w:rsid w:val="001657C2"/>
    <w:rsid w:val="0016668F"/>
    <w:rsid w:val="00167399"/>
    <w:rsid w:val="0017147F"/>
    <w:rsid w:val="001800EB"/>
    <w:rsid w:val="00180C86"/>
    <w:rsid w:val="00180EE7"/>
    <w:rsid w:val="0018415E"/>
    <w:rsid w:val="0018503D"/>
    <w:rsid w:val="00186295"/>
    <w:rsid w:val="001869DC"/>
    <w:rsid w:val="00186D5A"/>
    <w:rsid w:val="00186FCF"/>
    <w:rsid w:val="00191157"/>
    <w:rsid w:val="00192C3C"/>
    <w:rsid w:val="00196090"/>
    <w:rsid w:val="00196124"/>
    <w:rsid w:val="00196168"/>
    <w:rsid w:val="00197D84"/>
    <w:rsid w:val="001A1194"/>
    <w:rsid w:val="001A1242"/>
    <w:rsid w:val="001A19AC"/>
    <w:rsid w:val="001A1EDE"/>
    <w:rsid w:val="001A2CE4"/>
    <w:rsid w:val="001A3577"/>
    <w:rsid w:val="001A4115"/>
    <w:rsid w:val="001A5FDA"/>
    <w:rsid w:val="001B0877"/>
    <w:rsid w:val="001B4FD2"/>
    <w:rsid w:val="001B5A74"/>
    <w:rsid w:val="001B74B6"/>
    <w:rsid w:val="001C1E30"/>
    <w:rsid w:val="001C4A27"/>
    <w:rsid w:val="001C4E01"/>
    <w:rsid w:val="001C5A67"/>
    <w:rsid w:val="001C6560"/>
    <w:rsid w:val="001C6F59"/>
    <w:rsid w:val="001D0B5E"/>
    <w:rsid w:val="001D1562"/>
    <w:rsid w:val="001D6190"/>
    <w:rsid w:val="001E1719"/>
    <w:rsid w:val="001E1A59"/>
    <w:rsid w:val="001E221E"/>
    <w:rsid w:val="001E2E5E"/>
    <w:rsid w:val="001E2EE2"/>
    <w:rsid w:val="001E3056"/>
    <w:rsid w:val="001E3ADC"/>
    <w:rsid w:val="001E3DA0"/>
    <w:rsid w:val="001E5462"/>
    <w:rsid w:val="001E5A42"/>
    <w:rsid w:val="001E5B97"/>
    <w:rsid w:val="001E6441"/>
    <w:rsid w:val="001E6507"/>
    <w:rsid w:val="001E7BCB"/>
    <w:rsid w:val="001F1E58"/>
    <w:rsid w:val="001F3AFA"/>
    <w:rsid w:val="001F3B34"/>
    <w:rsid w:val="001F3BAF"/>
    <w:rsid w:val="001F6405"/>
    <w:rsid w:val="001F6BAC"/>
    <w:rsid w:val="00201233"/>
    <w:rsid w:val="002019F8"/>
    <w:rsid w:val="002027F4"/>
    <w:rsid w:val="00203124"/>
    <w:rsid w:val="0020559D"/>
    <w:rsid w:val="00210C2F"/>
    <w:rsid w:val="0021287E"/>
    <w:rsid w:val="00212E91"/>
    <w:rsid w:val="00213860"/>
    <w:rsid w:val="002148C8"/>
    <w:rsid w:val="00216B80"/>
    <w:rsid w:val="00216E81"/>
    <w:rsid w:val="00217148"/>
    <w:rsid w:val="00217C23"/>
    <w:rsid w:val="00221173"/>
    <w:rsid w:val="002216D1"/>
    <w:rsid w:val="00223C81"/>
    <w:rsid w:val="00224EE1"/>
    <w:rsid w:val="00225638"/>
    <w:rsid w:val="00225787"/>
    <w:rsid w:val="0022584C"/>
    <w:rsid w:val="00225916"/>
    <w:rsid w:val="00225EC3"/>
    <w:rsid w:val="0022666F"/>
    <w:rsid w:val="002334E3"/>
    <w:rsid w:val="0023473F"/>
    <w:rsid w:val="002352C4"/>
    <w:rsid w:val="0023665F"/>
    <w:rsid w:val="002400BC"/>
    <w:rsid w:val="00241712"/>
    <w:rsid w:val="00242892"/>
    <w:rsid w:val="00246852"/>
    <w:rsid w:val="00250F33"/>
    <w:rsid w:val="0025125A"/>
    <w:rsid w:val="00251F5B"/>
    <w:rsid w:val="002524C3"/>
    <w:rsid w:val="002531E2"/>
    <w:rsid w:val="00253BFE"/>
    <w:rsid w:val="00255791"/>
    <w:rsid w:val="00255C76"/>
    <w:rsid w:val="00255E26"/>
    <w:rsid w:val="002564BA"/>
    <w:rsid w:val="002567D5"/>
    <w:rsid w:val="002573E7"/>
    <w:rsid w:val="002644AB"/>
    <w:rsid w:val="00264783"/>
    <w:rsid w:val="002655B4"/>
    <w:rsid w:val="00266490"/>
    <w:rsid w:val="002671A9"/>
    <w:rsid w:val="002677E4"/>
    <w:rsid w:val="002677E9"/>
    <w:rsid w:val="00267D78"/>
    <w:rsid w:val="002707C1"/>
    <w:rsid w:val="002707E1"/>
    <w:rsid w:val="00271757"/>
    <w:rsid w:val="00272898"/>
    <w:rsid w:val="00274622"/>
    <w:rsid w:val="00275189"/>
    <w:rsid w:val="0027735C"/>
    <w:rsid w:val="0028039B"/>
    <w:rsid w:val="00280D40"/>
    <w:rsid w:val="00281004"/>
    <w:rsid w:val="0028112E"/>
    <w:rsid w:val="00281A17"/>
    <w:rsid w:val="002820AD"/>
    <w:rsid w:val="00283022"/>
    <w:rsid w:val="0028434C"/>
    <w:rsid w:val="00284E6B"/>
    <w:rsid w:val="002853ED"/>
    <w:rsid w:val="00292A78"/>
    <w:rsid w:val="00293329"/>
    <w:rsid w:val="00293388"/>
    <w:rsid w:val="00294752"/>
    <w:rsid w:val="00297948"/>
    <w:rsid w:val="002A03BC"/>
    <w:rsid w:val="002A4F05"/>
    <w:rsid w:val="002A6279"/>
    <w:rsid w:val="002A76C9"/>
    <w:rsid w:val="002B0028"/>
    <w:rsid w:val="002B0F7D"/>
    <w:rsid w:val="002B30CC"/>
    <w:rsid w:val="002B4972"/>
    <w:rsid w:val="002B594C"/>
    <w:rsid w:val="002C4B78"/>
    <w:rsid w:val="002C6498"/>
    <w:rsid w:val="002C70A9"/>
    <w:rsid w:val="002C71BE"/>
    <w:rsid w:val="002C7323"/>
    <w:rsid w:val="002D1021"/>
    <w:rsid w:val="002D15FB"/>
    <w:rsid w:val="002D2221"/>
    <w:rsid w:val="002D2FD6"/>
    <w:rsid w:val="002D42B3"/>
    <w:rsid w:val="002D43E8"/>
    <w:rsid w:val="002D47F9"/>
    <w:rsid w:val="002D557B"/>
    <w:rsid w:val="002D55F3"/>
    <w:rsid w:val="002D5AA7"/>
    <w:rsid w:val="002D66A3"/>
    <w:rsid w:val="002D6A27"/>
    <w:rsid w:val="002D6CB2"/>
    <w:rsid w:val="002D7A1E"/>
    <w:rsid w:val="002E2198"/>
    <w:rsid w:val="002E291B"/>
    <w:rsid w:val="002E4E29"/>
    <w:rsid w:val="002F1CEB"/>
    <w:rsid w:val="0030118A"/>
    <w:rsid w:val="003038A5"/>
    <w:rsid w:val="00307320"/>
    <w:rsid w:val="00307A93"/>
    <w:rsid w:val="00311B52"/>
    <w:rsid w:val="00311D05"/>
    <w:rsid w:val="00314435"/>
    <w:rsid w:val="0031494A"/>
    <w:rsid w:val="00315AF4"/>
    <w:rsid w:val="0032021E"/>
    <w:rsid w:val="00320669"/>
    <w:rsid w:val="00322851"/>
    <w:rsid w:val="00323150"/>
    <w:rsid w:val="00325387"/>
    <w:rsid w:val="003272ED"/>
    <w:rsid w:val="003303B4"/>
    <w:rsid w:val="003313C7"/>
    <w:rsid w:val="00332A12"/>
    <w:rsid w:val="00333F7B"/>
    <w:rsid w:val="00334A61"/>
    <w:rsid w:val="00342C7F"/>
    <w:rsid w:val="00343DFE"/>
    <w:rsid w:val="00351086"/>
    <w:rsid w:val="00354695"/>
    <w:rsid w:val="003547E2"/>
    <w:rsid w:val="00355197"/>
    <w:rsid w:val="00355B0C"/>
    <w:rsid w:val="0036097D"/>
    <w:rsid w:val="00360F26"/>
    <w:rsid w:val="00362E32"/>
    <w:rsid w:val="00364D8C"/>
    <w:rsid w:val="00365B14"/>
    <w:rsid w:val="003668B5"/>
    <w:rsid w:val="00367323"/>
    <w:rsid w:val="0037370C"/>
    <w:rsid w:val="00373C23"/>
    <w:rsid w:val="003740BE"/>
    <w:rsid w:val="0037429B"/>
    <w:rsid w:val="00375724"/>
    <w:rsid w:val="003759A8"/>
    <w:rsid w:val="00375A5E"/>
    <w:rsid w:val="00376F38"/>
    <w:rsid w:val="0038012B"/>
    <w:rsid w:val="00383126"/>
    <w:rsid w:val="00385003"/>
    <w:rsid w:val="00385647"/>
    <w:rsid w:val="0039277D"/>
    <w:rsid w:val="00392E30"/>
    <w:rsid w:val="00393059"/>
    <w:rsid w:val="0039305E"/>
    <w:rsid w:val="00397052"/>
    <w:rsid w:val="003A101F"/>
    <w:rsid w:val="003A4041"/>
    <w:rsid w:val="003B0139"/>
    <w:rsid w:val="003B0580"/>
    <w:rsid w:val="003B1CF6"/>
    <w:rsid w:val="003B3E80"/>
    <w:rsid w:val="003B691C"/>
    <w:rsid w:val="003B75C3"/>
    <w:rsid w:val="003B7F09"/>
    <w:rsid w:val="003C07F9"/>
    <w:rsid w:val="003C0D43"/>
    <w:rsid w:val="003C21F7"/>
    <w:rsid w:val="003C427A"/>
    <w:rsid w:val="003C5BB7"/>
    <w:rsid w:val="003C5C86"/>
    <w:rsid w:val="003C6DEB"/>
    <w:rsid w:val="003D04E1"/>
    <w:rsid w:val="003D33AD"/>
    <w:rsid w:val="003D3614"/>
    <w:rsid w:val="003D4686"/>
    <w:rsid w:val="003E1939"/>
    <w:rsid w:val="003E19F5"/>
    <w:rsid w:val="003E30B3"/>
    <w:rsid w:val="003E43A0"/>
    <w:rsid w:val="003E5EC1"/>
    <w:rsid w:val="003E6018"/>
    <w:rsid w:val="003E6146"/>
    <w:rsid w:val="003E639E"/>
    <w:rsid w:val="003F6879"/>
    <w:rsid w:val="003F6A34"/>
    <w:rsid w:val="004001F2"/>
    <w:rsid w:val="0040396E"/>
    <w:rsid w:val="00403DCB"/>
    <w:rsid w:val="00404298"/>
    <w:rsid w:val="00405BFD"/>
    <w:rsid w:val="004062F4"/>
    <w:rsid w:val="00406361"/>
    <w:rsid w:val="004103B0"/>
    <w:rsid w:val="004146EF"/>
    <w:rsid w:val="00415775"/>
    <w:rsid w:val="00417E41"/>
    <w:rsid w:val="004203D0"/>
    <w:rsid w:val="00422802"/>
    <w:rsid w:val="00423E81"/>
    <w:rsid w:val="004251A7"/>
    <w:rsid w:val="00427815"/>
    <w:rsid w:val="004322F0"/>
    <w:rsid w:val="00434338"/>
    <w:rsid w:val="00436DC8"/>
    <w:rsid w:val="00441254"/>
    <w:rsid w:val="00442933"/>
    <w:rsid w:val="00443CBA"/>
    <w:rsid w:val="004470D5"/>
    <w:rsid w:val="004512BE"/>
    <w:rsid w:val="004520EE"/>
    <w:rsid w:val="0045540E"/>
    <w:rsid w:val="0045731B"/>
    <w:rsid w:val="00461422"/>
    <w:rsid w:val="00461ACB"/>
    <w:rsid w:val="00463253"/>
    <w:rsid w:val="00463375"/>
    <w:rsid w:val="00463D25"/>
    <w:rsid w:val="00464B7D"/>
    <w:rsid w:val="00465A5C"/>
    <w:rsid w:val="00465C57"/>
    <w:rsid w:val="00466AC3"/>
    <w:rsid w:val="00466D52"/>
    <w:rsid w:val="004727A2"/>
    <w:rsid w:val="00475D0D"/>
    <w:rsid w:val="00477960"/>
    <w:rsid w:val="00480C37"/>
    <w:rsid w:val="0048235A"/>
    <w:rsid w:val="0048320B"/>
    <w:rsid w:val="0048400A"/>
    <w:rsid w:val="0048400C"/>
    <w:rsid w:val="00484484"/>
    <w:rsid w:val="0048756C"/>
    <w:rsid w:val="00487E8A"/>
    <w:rsid w:val="00487EBF"/>
    <w:rsid w:val="00490D92"/>
    <w:rsid w:val="00490F02"/>
    <w:rsid w:val="00493904"/>
    <w:rsid w:val="00493AA2"/>
    <w:rsid w:val="0049465F"/>
    <w:rsid w:val="00496EDA"/>
    <w:rsid w:val="00497BB3"/>
    <w:rsid w:val="004A052D"/>
    <w:rsid w:val="004A390F"/>
    <w:rsid w:val="004B0BC5"/>
    <w:rsid w:val="004B2707"/>
    <w:rsid w:val="004B300D"/>
    <w:rsid w:val="004C2B20"/>
    <w:rsid w:val="004C4397"/>
    <w:rsid w:val="004C6D9C"/>
    <w:rsid w:val="004C709B"/>
    <w:rsid w:val="004D0850"/>
    <w:rsid w:val="004D2A75"/>
    <w:rsid w:val="004D5A20"/>
    <w:rsid w:val="004D5C9F"/>
    <w:rsid w:val="004E072A"/>
    <w:rsid w:val="004E3EAF"/>
    <w:rsid w:val="004E4C8A"/>
    <w:rsid w:val="004E4D82"/>
    <w:rsid w:val="004E4DC0"/>
    <w:rsid w:val="004E66B2"/>
    <w:rsid w:val="004F07AB"/>
    <w:rsid w:val="004F37EA"/>
    <w:rsid w:val="004F3A38"/>
    <w:rsid w:val="004F6940"/>
    <w:rsid w:val="004F7457"/>
    <w:rsid w:val="004F7BF5"/>
    <w:rsid w:val="0050017B"/>
    <w:rsid w:val="00500236"/>
    <w:rsid w:val="0050064B"/>
    <w:rsid w:val="005018A0"/>
    <w:rsid w:val="005149A1"/>
    <w:rsid w:val="005173F1"/>
    <w:rsid w:val="00520A4B"/>
    <w:rsid w:val="00520F72"/>
    <w:rsid w:val="005233AD"/>
    <w:rsid w:val="0052542D"/>
    <w:rsid w:val="00526549"/>
    <w:rsid w:val="00526599"/>
    <w:rsid w:val="005317E6"/>
    <w:rsid w:val="0053283F"/>
    <w:rsid w:val="0053384F"/>
    <w:rsid w:val="005417D4"/>
    <w:rsid w:val="00546AB9"/>
    <w:rsid w:val="00551F6C"/>
    <w:rsid w:val="00556EEC"/>
    <w:rsid w:val="00557AF2"/>
    <w:rsid w:val="005612AA"/>
    <w:rsid w:val="00562179"/>
    <w:rsid w:val="005621A4"/>
    <w:rsid w:val="00562846"/>
    <w:rsid w:val="00563D5B"/>
    <w:rsid w:val="005656DE"/>
    <w:rsid w:val="005707FB"/>
    <w:rsid w:val="00570E0E"/>
    <w:rsid w:val="00573EF4"/>
    <w:rsid w:val="005750D5"/>
    <w:rsid w:val="005752C8"/>
    <w:rsid w:val="005763AA"/>
    <w:rsid w:val="005773ED"/>
    <w:rsid w:val="00577B10"/>
    <w:rsid w:val="005829E9"/>
    <w:rsid w:val="00583935"/>
    <w:rsid w:val="00583AF8"/>
    <w:rsid w:val="0058731A"/>
    <w:rsid w:val="00590199"/>
    <w:rsid w:val="00590650"/>
    <w:rsid w:val="00591214"/>
    <w:rsid w:val="00591DC8"/>
    <w:rsid w:val="005967DB"/>
    <w:rsid w:val="00596C07"/>
    <w:rsid w:val="005979E4"/>
    <w:rsid w:val="005A0B51"/>
    <w:rsid w:val="005A1754"/>
    <w:rsid w:val="005A2BDB"/>
    <w:rsid w:val="005A2EF4"/>
    <w:rsid w:val="005A363B"/>
    <w:rsid w:val="005A573D"/>
    <w:rsid w:val="005A5CD4"/>
    <w:rsid w:val="005A68CF"/>
    <w:rsid w:val="005A7289"/>
    <w:rsid w:val="005B12B7"/>
    <w:rsid w:val="005B1789"/>
    <w:rsid w:val="005B39B8"/>
    <w:rsid w:val="005B4FF8"/>
    <w:rsid w:val="005B5B65"/>
    <w:rsid w:val="005B6CD6"/>
    <w:rsid w:val="005B6FBC"/>
    <w:rsid w:val="005C04BC"/>
    <w:rsid w:val="005C1A3F"/>
    <w:rsid w:val="005C2359"/>
    <w:rsid w:val="005C2477"/>
    <w:rsid w:val="005C26BF"/>
    <w:rsid w:val="005C56C7"/>
    <w:rsid w:val="005C5BE3"/>
    <w:rsid w:val="005C7079"/>
    <w:rsid w:val="005C75D3"/>
    <w:rsid w:val="005C760B"/>
    <w:rsid w:val="005C76A8"/>
    <w:rsid w:val="005C7DEC"/>
    <w:rsid w:val="005D0F66"/>
    <w:rsid w:val="005D1DFB"/>
    <w:rsid w:val="005D2A97"/>
    <w:rsid w:val="005D73B8"/>
    <w:rsid w:val="005D75F4"/>
    <w:rsid w:val="005D7D29"/>
    <w:rsid w:val="005E0879"/>
    <w:rsid w:val="005E1611"/>
    <w:rsid w:val="005E5687"/>
    <w:rsid w:val="005E5719"/>
    <w:rsid w:val="005E5BF1"/>
    <w:rsid w:val="005E75E5"/>
    <w:rsid w:val="005F1371"/>
    <w:rsid w:val="005F172E"/>
    <w:rsid w:val="005F2E48"/>
    <w:rsid w:val="005F6A0F"/>
    <w:rsid w:val="005F7E7D"/>
    <w:rsid w:val="0060087E"/>
    <w:rsid w:val="006008EF"/>
    <w:rsid w:val="0060114E"/>
    <w:rsid w:val="006025D7"/>
    <w:rsid w:val="006030F9"/>
    <w:rsid w:val="006038C7"/>
    <w:rsid w:val="006042E4"/>
    <w:rsid w:val="006062C0"/>
    <w:rsid w:val="006109D0"/>
    <w:rsid w:val="00612759"/>
    <w:rsid w:val="0061291C"/>
    <w:rsid w:val="00614509"/>
    <w:rsid w:val="00620355"/>
    <w:rsid w:val="006211DB"/>
    <w:rsid w:val="006243F7"/>
    <w:rsid w:val="006257FC"/>
    <w:rsid w:val="0063056B"/>
    <w:rsid w:val="00630B9A"/>
    <w:rsid w:val="00631245"/>
    <w:rsid w:val="00632428"/>
    <w:rsid w:val="00635417"/>
    <w:rsid w:val="00636AAB"/>
    <w:rsid w:val="00640BEA"/>
    <w:rsid w:val="00642142"/>
    <w:rsid w:val="00644648"/>
    <w:rsid w:val="00644F60"/>
    <w:rsid w:val="00645437"/>
    <w:rsid w:val="00645892"/>
    <w:rsid w:val="00647866"/>
    <w:rsid w:val="0065029D"/>
    <w:rsid w:val="006503AB"/>
    <w:rsid w:val="00651BCB"/>
    <w:rsid w:val="006520A8"/>
    <w:rsid w:val="006608EF"/>
    <w:rsid w:val="00661A8C"/>
    <w:rsid w:val="00661FD9"/>
    <w:rsid w:val="00663CC6"/>
    <w:rsid w:val="00664380"/>
    <w:rsid w:val="00664D94"/>
    <w:rsid w:val="00665ADF"/>
    <w:rsid w:val="00666F88"/>
    <w:rsid w:val="00671681"/>
    <w:rsid w:val="006716D1"/>
    <w:rsid w:val="00671FA8"/>
    <w:rsid w:val="006752A2"/>
    <w:rsid w:val="00676ECD"/>
    <w:rsid w:val="00677032"/>
    <w:rsid w:val="00677912"/>
    <w:rsid w:val="00681589"/>
    <w:rsid w:val="006815C8"/>
    <w:rsid w:val="0068310F"/>
    <w:rsid w:val="0068462D"/>
    <w:rsid w:val="00684848"/>
    <w:rsid w:val="00685462"/>
    <w:rsid w:val="00685BC9"/>
    <w:rsid w:val="00690A82"/>
    <w:rsid w:val="00693EC4"/>
    <w:rsid w:val="00696D95"/>
    <w:rsid w:val="0069723E"/>
    <w:rsid w:val="006A0306"/>
    <w:rsid w:val="006A04AB"/>
    <w:rsid w:val="006A2E5D"/>
    <w:rsid w:val="006A3E79"/>
    <w:rsid w:val="006A4476"/>
    <w:rsid w:val="006A59AF"/>
    <w:rsid w:val="006B2C05"/>
    <w:rsid w:val="006B3122"/>
    <w:rsid w:val="006B4617"/>
    <w:rsid w:val="006B6479"/>
    <w:rsid w:val="006B6D2F"/>
    <w:rsid w:val="006C000F"/>
    <w:rsid w:val="006C3E42"/>
    <w:rsid w:val="006C4294"/>
    <w:rsid w:val="006C5BE0"/>
    <w:rsid w:val="006C683F"/>
    <w:rsid w:val="006D2538"/>
    <w:rsid w:val="006D6A19"/>
    <w:rsid w:val="006E2605"/>
    <w:rsid w:val="006E5433"/>
    <w:rsid w:val="006E59FD"/>
    <w:rsid w:val="006E78A5"/>
    <w:rsid w:val="006F3DA3"/>
    <w:rsid w:val="006F45C0"/>
    <w:rsid w:val="006F5A39"/>
    <w:rsid w:val="006F655A"/>
    <w:rsid w:val="00703430"/>
    <w:rsid w:val="00703D8F"/>
    <w:rsid w:val="00704113"/>
    <w:rsid w:val="00705A9E"/>
    <w:rsid w:val="00705F77"/>
    <w:rsid w:val="00707873"/>
    <w:rsid w:val="0071186D"/>
    <w:rsid w:val="00712BD9"/>
    <w:rsid w:val="00713D58"/>
    <w:rsid w:val="00713E17"/>
    <w:rsid w:val="00713E80"/>
    <w:rsid w:val="007147E1"/>
    <w:rsid w:val="007160F1"/>
    <w:rsid w:val="007166C9"/>
    <w:rsid w:val="00717FEA"/>
    <w:rsid w:val="00720A41"/>
    <w:rsid w:val="00720B3D"/>
    <w:rsid w:val="00720C18"/>
    <w:rsid w:val="00721E34"/>
    <w:rsid w:val="007230A9"/>
    <w:rsid w:val="007250F8"/>
    <w:rsid w:val="0072601D"/>
    <w:rsid w:val="007277BE"/>
    <w:rsid w:val="00732AFC"/>
    <w:rsid w:val="00733315"/>
    <w:rsid w:val="00734EA2"/>
    <w:rsid w:val="00735608"/>
    <w:rsid w:val="00736510"/>
    <w:rsid w:val="00736BFF"/>
    <w:rsid w:val="007402E2"/>
    <w:rsid w:val="00740675"/>
    <w:rsid w:val="007411BF"/>
    <w:rsid w:val="00744D50"/>
    <w:rsid w:val="007463F5"/>
    <w:rsid w:val="00747427"/>
    <w:rsid w:val="00747E0C"/>
    <w:rsid w:val="00750369"/>
    <w:rsid w:val="00750771"/>
    <w:rsid w:val="0075089B"/>
    <w:rsid w:val="00750BE0"/>
    <w:rsid w:val="00754CFA"/>
    <w:rsid w:val="00754E99"/>
    <w:rsid w:val="00756487"/>
    <w:rsid w:val="00760AAA"/>
    <w:rsid w:val="007654F5"/>
    <w:rsid w:val="00776719"/>
    <w:rsid w:val="00777BD0"/>
    <w:rsid w:val="007802EF"/>
    <w:rsid w:val="0078062F"/>
    <w:rsid w:val="00780C27"/>
    <w:rsid w:val="00781001"/>
    <w:rsid w:val="00783865"/>
    <w:rsid w:val="0078635E"/>
    <w:rsid w:val="00786BA3"/>
    <w:rsid w:val="00787891"/>
    <w:rsid w:val="007900CE"/>
    <w:rsid w:val="00790A02"/>
    <w:rsid w:val="00793B7D"/>
    <w:rsid w:val="00794BC5"/>
    <w:rsid w:val="00796150"/>
    <w:rsid w:val="00796B9D"/>
    <w:rsid w:val="007A05F1"/>
    <w:rsid w:val="007A1773"/>
    <w:rsid w:val="007A1CB7"/>
    <w:rsid w:val="007A3321"/>
    <w:rsid w:val="007A79F2"/>
    <w:rsid w:val="007B04DD"/>
    <w:rsid w:val="007B10CB"/>
    <w:rsid w:val="007B380C"/>
    <w:rsid w:val="007B5D55"/>
    <w:rsid w:val="007B6960"/>
    <w:rsid w:val="007B6A52"/>
    <w:rsid w:val="007B6B6D"/>
    <w:rsid w:val="007B71BC"/>
    <w:rsid w:val="007C11E6"/>
    <w:rsid w:val="007C2AA3"/>
    <w:rsid w:val="007C3181"/>
    <w:rsid w:val="007C3663"/>
    <w:rsid w:val="007C43FB"/>
    <w:rsid w:val="007C4D90"/>
    <w:rsid w:val="007C5224"/>
    <w:rsid w:val="007C55D9"/>
    <w:rsid w:val="007C5B49"/>
    <w:rsid w:val="007C6ADC"/>
    <w:rsid w:val="007C6B3D"/>
    <w:rsid w:val="007D1002"/>
    <w:rsid w:val="007D1526"/>
    <w:rsid w:val="007D18DE"/>
    <w:rsid w:val="007D220B"/>
    <w:rsid w:val="007D2DD4"/>
    <w:rsid w:val="007D3F76"/>
    <w:rsid w:val="007D7057"/>
    <w:rsid w:val="007E171F"/>
    <w:rsid w:val="007E1D62"/>
    <w:rsid w:val="007E2D39"/>
    <w:rsid w:val="007E30E8"/>
    <w:rsid w:val="007E3558"/>
    <w:rsid w:val="007E3684"/>
    <w:rsid w:val="007E4146"/>
    <w:rsid w:val="007E6253"/>
    <w:rsid w:val="007F0D4F"/>
    <w:rsid w:val="007F2384"/>
    <w:rsid w:val="007F2979"/>
    <w:rsid w:val="007F686F"/>
    <w:rsid w:val="007F6FBB"/>
    <w:rsid w:val="00801569"/>
    <w:rsid w:val="00801E7E"/>
    <w:rsid w:val="00803429"/>
    <w:rsid w:val="00807A8A"/>
    <w:rsid w:val="0081093C"/>
    <w:rsid w:val="00811018"/>
    <w:rsid w:val="008119A8"/>
    <w:rsid w:val="00814669"/>
    <w:rsid w:val="00817810"/>
    <w:rsid w:val="008201D2"/>
    <w:rsid w:val="008202A8"/>
    <w:rsid w:val="00821031"/>
    <w:rsid w:val="0082133A"/>
    <w:rsid w:val="0082195D"/>
    <w:rsid w:val="00822681"/>
    <w:rsid w:val="0082374E"/>
    <w:rsid w:val="00826918"/>
    <w:rsid w:val="00830169"/>
    <w:rsid w:val="008305EB"/>
    <w:rsid w:val="00831CB6"/>
    <w:rsid w:val="008348D5"/>
    <w:rsid w:val="0083610B"/>
    <w:rsid w:val="0083677D"/>
    <w:rsid w:val="00837CF2"/>
    <w:rsid w:val="0084159F"/>
    <w:rsid w:val="00842FC0"/>
    <w:rsid w:val="008470FB"/>
    <w:rsid w:val="00847150"/>
    <w:rsid w:val="0085191F"/>
    <w:rsid w:val="00851EAC"/>
    <w:rsid w:val="008610D4"/>
    <w:rsid w:val="0086204F"/>
    <w:rsid w:val="008640C8"/>
    <w:rsid w:val="00872399"/>
    <w:rsid w:val="0087346E"/>
    <w:rsid w:val="008742FD"/>
    <w:rsid w:val="00875C6E"/>
    <w:rsid w:val="008763B1"/>
    <w:rsid w:val="00876C7A"/>
    <w:rsid w:val="00880525"/>
    <w:rsid w:val="008806A1"/>
    <w:rsid w:val="0088119A"/>
    <w:rsid w:val="008824CA"/>
    <w:rsid w:val="008869F7"/>
    <w:rsid w:val="00886AA8"/>
    <w:rsid w:val="008918E5"/>
    <w:rsid w:val="0089463B"/>
    <w:rsid w:val="00896FE0"/>
    <w:rsid w:val="008A0769"/>
    <w:rsid w:val="008A08D5"/>
    <w:rsid w:val="008A1804"/>
    <w:rsid w:val="008A190D"/>
    <w:rsid w:val="008A28BD"/>
    <w:rsid w:val="008A5103"/>
    <w:rsid w:val="008B079B"/>
    <w:rsid w:val="008B41B5"/>
    <w:rsid w:val="008B4CB5"/>
    <w:rsid w:val="008B56B3"/>
    <w:rsid w:val="008B5D80"/>
    <w:rsid w:val="008C1D1B"/>
    <w:rsid w:val="008C28EC"/>
    <w:rsid w:val="008C57B2"/>
    <w:rsid w:val="008D131C"/>
    <w:rsid w:val="008D188E"/>
    <w:rsid w:val="008D5B51"/>
    <w:rsid w:val="008D5BBD"/>
    <w:rsid w:val="008D6E97"/>
    <w:rsid w:val="008E44B4"/>
    <w:rsid w:val="008E49AD"/>
    <w:rsid w:val="008E7C9F"/>
    <w:rsid w:val="008F268E"/>
    <w:rsid w:val="008F3AD6"/>
    <w:rsid w:val="008F3E97"/>
    <w:rsid w:val="008F72D9"/>
    <w:rsid w:val="008F7695"/>
    <w:rsid w:val="008F7DE2"/>
    <w:rsid w:val="00900171"/>
    <w:rsid w:val="009010EB"/>
    <w:rsid w:val="00901636"/>
    <w:rsid w:val="00903292"/>
    <w:rsid w:val="00904759"/>
    <w:rsid w:val="00907136"/>
    <w:rsid w:val="00912D27"/>
    <w:rsid w:val="009130EA"/>
    <w:rsid w:val="00913310"/>
    <w:rsid w:val="00913CFB"/>
    <w:rsid w:val="00917E4E"/>
    <w:rsid w:val="009203DE"/>
    <w:rsid w:val="00923988"/>
    <w:rsid w:val="00926097"/>
    <w:rsid w:val="00926C4B"/>
    <w:rsid w:val="00926C67"/>
    <w:rsid w:val="009279AC"/>
    <w:rsid w:val="00927D53"/>
    <w:rsid w:val="00927E53"/>
    <w:rsid w:val="009307B1"/>
    <w:rsid w:val="009319F5"/>
    <w:rsid w:val="00931C83"/>
    <w:rsid w:val="00931D35"/>
    <w:rsid w:val="009348FA"/>
    <w:rsid w:val="00936ECE"/>
    <w:rsid w:val="009372EC"/>
    <w:rsid w:val="00943D52"/>
    <w:rsid w:val="00946F8D"/>
    <w:rsid w:val="009473F8"/>
    <w:rsid w:val="00954BA7"/>
    <w:rsid w:val="00957FD9"/>
    <w:rsid w:val="00960969"/>
    <w:rsid w:val="009610D1"/>
    <w:rsid w:val="0096255A"/>
    <w:rsid w:val="00963A3C"/>
    <w:rsid w:val="00963FBF"/>
    <w:rsid w:val="0097185A"/>
    <w:rsid w:val="00973427"/>
    <w:rsid w:val="009744C1"/>
    <w:rsid w:val="00974953"/>
    <w:rsid w:val="00974F04"/>
    <w:rsid w:val="009753F0"/>
    <w:rsid w:val="00975CA7"/>
    <w:rsid w:val="0097757B"/>
    <w:rsid w:val="009778DB"/>
    <w:rsid w:val="0098146C"/>
    <w:rsid w:val="00981DDB"/>
    <w:rsid w:val="00983CE1"/>
    <w:rsid w:val="00983E8F"/>
    <w:rsid w:val="009908CD"/>
    <w:rsid w:val="00990C13"/>
    <w:rsid w:val="00991D9B"/>
    <w:rsid w:val="009924C0"/>
    <w:rsid w:val="00993127"/>
    <w:rsid w:val="009947F1"/>
    <w:rsid w:val="00997573"/>
    <w:rsid w:val="009979D9"/>
    <w:rsid w:val="009A1431"/>
    <w:rsid w:val="009A437B"/>
    <w:rsid w:val="009A4EDB"/>
    <w:rsid w:val="009A55E3"/>
    <w:rsid w:val="009A575F"/>
    <w:rsid w:val="009A6A07"/>
    <w:rsid w:val="009B0ADC"/>
    <w:rsid w:val="009B0B84"/>
    <w:rsid w:val="009B0E65"/>
    <w:rsid w:val="009B1657"/>
    <w:rsid w:val="009B29DC"/>
    <w:rsid w:val="009B47D6"/>
    <w:rsid w:val="009B6798"/>
    <w:rsid w:val="009C1F52"/>
    <w:rsid w:val="009C35C0"/>
    <w:rsid w:val="009C4F80"/>
    <w:rsid w:val="009C7207"/>
    <w:rsid w:val="009C74E5"/>
    <w:rsid w:val="009D50AB"/>
    <w:rsid w:val="009D55F6"/>
    <w:rsid w:val="009D5900"/>
    <w:rsid w:val="009D6115"/>
    <w:rsid w:val="009E1A48"/>
    <w:rsid w:val="009E21CE"/>
    <w:rsid w:val="009E32D3"/>
    <w:rsid w:val="009E398D"/>
    <w:rsid w:val="009E705E"/>
    <w:rsid w:val="009F0580"/>
    <w:rsid w:val="009F0985"/>
    <w:rsid w:val="009F1612"/>
    <w:rsid w:val="009F2C16"/>
    <w:rsid w:val="009F465F"/>
    <w:rsid w:val="009F5DF7"/>
    <w:rsid w:val="009F723D"/>
    <w:rsid w:val="00A0194F"/>
    <w:rsid w:val="00A042E3"/>
    <w:rsid w:val="00A05B5D"/>
    <w:rsid w:val="00A0619D"/>
    <w:rsid w:val="00A07655"/>
    <w:rsid w:val="00A07764"/>
    <w:rsid w:val="00A10C2B"/>
    <w:rsid w:val="00A115F0"/>
    <w:rsid w:val="00A12618"/>
    <w:rsid w:val="00A13EBF"/>
    <w:rsid w:val="00A14D11"/>
    <w:rsid w:val="00A1756D"/>
    <w:rsid w:val="00A20312"/>
    <w:rsid w:val="00A2473F"/>
    <w:rsid w:val="00A25DCF"/>
    <w:rsid w:val="00A26E4C"/>
    <w:rsid w:val="00A27864"/>
    <w:rsid w:val="00A27A9B"/>
    <w:rsid w:val="00A3143F"/>
    <w:rsid w:val="00A3224E"/>
    <w:rsid w:val="00A358BC"/>
    <w:rsid w:val="00A35B96"/>
    <w:rsid w:val="00A366A9"/>
    <w:rsid w:val="00A36831"/>
    <w:rsid w:val="00A3693F"/>
    <w:rsid w:val="00A378C2"/>
    <w:rsid w:val="00A37F56"/>
    <w:rsid w:val="00A40834"/>
    <w:rsid w:val="00A41AA1"/>
    <w:rsid w:val="00A41BAB"/>
    <w:rsid w:val="00A41BB7"/>
    <w:rsid w:val="00A4282D"/>
    <w:rsid w:val="00A43AD1"/>
    <w:rsid w:val="00A43D5E"/>
    <w:rsid w:val="00A45F51"/>
    <w:rsid w:val="00A473E5"/>
    <w:rsid w:val="00A47F8B"/>
    <w:rsid w:val="00A506B6"/>
    <w:rsid w:val="00A509E4"/>
    <w:rsid w:val="00A51341"/>
    <w:rsid w:val="00A53DE0"/>
    <w:rsid w:val="00A54ACB"/>
    <w:rsid w:val="00A54DDE"/>
    <w:rsid w:val="00A5600B"/>
    <w:rsid w:val="00A57EE3"/>
    <w:rsid w:val="00A600EA"/>
    <w:rsid w:val="00A63A2C"/>
    <w:rsid w:val="00A63ABB"/>
    <w:rsid w:val="00A63D03"/>
    <w:rsid w:val="00A64566"/>
    <w:rsid w:val="00A67207"/>
    <w:rsid w:val="00A71737"/>
    <w:rsid w:val="00A717E6"/>
    <w:rsid w:val="00A71833"/>
    <w:rsid w:val="00A718A3"/>
    <w:rsid w:val="00A75D66"/>
    <w:rsid w:val="00A77C7F"/>
    <w:rsid w:val="00A77F66"/>
    <w:rsid w:val="00A77F9C"/>
    <w:rsid w:val="00A804BE"/>
    <w:rsid w:val="00A83655"/>
    <w:rsid w:val="00A8458B"/>
    <w:rsid w:val="00A84C04"/>
    <w:rsid w:val="00A85EF2"/>
    <w:rsid w:val="00A85F85"/>
    <w:rsid w:val="00A86C9B"/>
    <w:rsid w:val="00A87BCA"/>
    <w:rsid w:val="00A87C43"/>
    <w:rsid w:val="00A904C3"/>
    <w:rsid w:val="00A93260"/>
    <w:rsid w:val="00A94CDD"/>
    <w:rsid w:val="00A971F7"/>
    <w:rsid w:val="00A97261"/>
    <w:rsid w:val="00AA0DED"/>
    <w:rsid w:val="00AA28E5"/>
    <w:rsid w:val="00AA3E7E"/>
    <w:rsid w:val="00AA528A"/>
    <w:rsid w:val="00AA6988"/>
    <w:rsid w:val="00AB0677"/>
    <w:rsid w:val="00AB07AF"/>
    <w:rsid w:val="00AB0C91"/>
    <w:rsid w:val="00AB1EB5"/>
    <w:rsid w:val="00AB45DF"/>
    <w:rsid w:val="00AB4FC7"/>
    <w:rsid w:val="00AB503C"/>
    <w:rsid w:val="00AB5561"/>
    <w:rsid w:val="00AB5DC2"/>
    <w:rsid w:val="00AC052B"/>
    <w:rsid w:val="00AC1804"/>
    <w:rsid w:val="00AC44E0"/>
    <w:rsid w:val="00AC4B69"/>
    <w:rsid w:val="00AC4BE3"/>
    <w:rsid w:val="00AC5130"/>
    <w:rsid w:val="00AC6A40"/>
    <w:rsid w:val="00AC721E"/>
    <w:rsid w:val="00AD046C"/>
    <w:rsid w:val="00AD2B1F"/>
    <w:rsid w:val="00AD453A"/>
    <w:rsid w:val="00AD4F16"/>
    <w:rsid w:val="00AD50AC"/>
    <w:rsid w:val="00AD523C"/>
    <w:rsid w:val="00AD649A"/>
    <w:rsid w:val="00AD7836"/>
    <w:rsid w:val="00AD7B4B"/>
    <w:rsid w:val="00AD7DA4"/>
    <w:rsid w:val="00AE06D5"/>
    <w:rsid w:val="00AE3CB8"/>
    <w:rsid w:val="00AE6461"/>
    <w:rsid w:val="00AE661D"/>
    <w:rsid w:val="00AF04FD"/>
    <w:rsid w:val="00AF2340"/>
    <w:rsid w:val="00AF4BBB"/>
    <w:rsid w:val="00AF663C"/>
    <w:rsid w:val="00AF716C"/>
    <w:rsid w:val="00AF76F3"/>
    <w:rsid w:val="00B0097E"/>
    <w:rsid w:val="00B018D8"/>
    <w:rsid w:val="00B01F30"/>
    <w:rsid w:val="00B04875"/>
    <w:rsid w:val="00B05F89"/>
    <w:rsid w:val="00B11BB1"/>
    <w:rsid w:val="00B12192"/>
    <w:rsid w:val="00B1295A"/>
    <w:rsid w:val="00B14D94"/>
    <w:rsid w:val="00B15A14"/>
    <w:rsid w:val="00B16CB8"/>
    <w:rsid w:val="00B17C14"/>
    <w:rsid w:val="00B213F3"/>
    <w:rsid w:val="00B21927"/>
    <w:rsid w:val="00B236AC"/>
    <w:rsid w:val="00B24D87"/>
    <w:rsid w:val="00B25605"/>
    <w:rsid w:val="00B264AF"/>
    <w:rsid w:val="00B3060B"/>
    <w:rsid w:val="00B332B0"/>
    <w:rsid w:val="00B333D2"/>
    <w:rsid w:val="00B33723"/>
    <w:rsid w:val="00B3498B"/>
    <w:rsid w:val="00B36FA7"/>
    <w:rsid w:val="00B40740"/>
    <w:rsid w:val="00B40B0D"/>
    <w:rsid w:val="00B4404E"/>
    <w:rsid w:val="00B440D1"/>
    <w:rsid w:val="00B4552A"/>
    <w:rsid w:val="00B45BE7"/>
    <w:rsid w:val="00B47840"/>
    <w:rsid w:val="00B50849"/>
    <w:rsid w:val="00B549ED"/>
    <w:rsid w:val="00B553C9"/>
    <w:rsid w:val="00B5628C"/>
    <w:rsid w:val="00B6031F"/>
    <w:rsid w:val="00B65EC2"/>
    <w:rsid w:val="00B76692"/>
    <w:rsid w:val="00B76819"/>
    <w:rsid w:val="00B77112"/>
    <w:rsid w:val="00B81BF7"/>
    <w:rsid w:val="00B82916"/>
    <w:rsid w:val="00B84CEF"/>
    <w:rsid w:val="00B84FFB"/>
    <w:rsid w:val="00B91010"/>
    <w:rsid w:val="00B93963"/>
    <w:rsid w:val="00B972EF"/>
    <w:rsid w:val="00BA070C"/>
    <w:rsid w:val="00BA333A"/>
    <w:rsid w:val="00BA38F3"/>
    <w:rsid w:val="00BA3A1C"/>
    <w:rsid w:val="00BA3EDA"/>
    <w:rsid w:val="00BA4149"/>
    <w:rsid w:val="00BA48B2"/>
    <w:rsid w:val="00BB0E1F"/>
    <w:rsid w:val="00BB1AFC"/>
    <w:rsid w:val="00BB3DAF"/>
    <w:rsid w:val="00BB4702"/>
    <w:rsid w:val="00BB604F"/>
    <w:rsid w:val="00BB762F"/>
    <w:rsid w:val="00BC0D6E"/>
    <w:rsid w:val="00BC3F24"/>
    <w:rsid w:val="00BC6167"/>
    <w:rsid w:val="00BC6219"/>
    <w:rsid w:val="00BD0E41"/>
    <w:rsid w:val="00BD1959"/>
    <w:rsid w:val="00BD1E9C"/>
    <w:rsid w:val="00BD1FD0"/>
    <w:rsid w:val="00BD43D5"/>
    <w:rsid w:val="00BD4552"/>
    <w:rsid w:val="00BD517E"/>
    <w:rsid w:val="00BD6287"/>
    <w:rsid w:val="00BD6C5A"/>
    <w:rsid w:val="00BD6F0A"/>
    <w:rsid w:val="00BD7F1F"/>
    <w:rsid w:val="00BE0ECA"/>
    <w:rsid w:val="00BE44ED"/>
    <w:rsid w:val="00BE5E95"/>
    <w:rsid w:val="00BF03C8"/>
    <w:rsid w:val="00BF3969"/>
    <w:rsid w:val="00BF4694"/>
    <w:rsid w:val="00BF7684"/>
    <w:rsid w:val="00BF788D"/>
    <w:rsid w:val="00BF7FB1"/>
    <w:rsid w:val="00C00DDE"/>
    <w:rsid w:val="00C0107B"/>
    <w:rsid w:val="00C03376"/>
    <w:rsid w:val="00C0492F"/>
    <w:rsid w:val="00C04DDC"/>
    <w:rsid w:val="00C057EC"/>
    <w:rsid w:val="00C0633A"/>
    <w:rsid w:val="00C0636D"/>
    <w:rsid w:val="00C078C9"/>
    <w:rsid w:val="00C124D7"/>
    <w:rsid w:val="00C16502"/>
    <w:rsid w:val="00C16593"/>
    <w:rsid w:val="00C16EF5"/>
    <w:rsid w:val="00C17147"/>
    <w:rsid w:val="00C17578"/>
    <w:rsid w:val="00C17868"/>
    <w:rsid w:val="00C17A36"/>
    <w:rsid w:val="00C17ED8"/>
    <w:rsid w:val="00C210B5"/>
    <w:rsid w:val="00C213EB"/>
    <w:rsid w:val="00C216F6"/>
    <w:rsid w:val="00C222A1"/>
    <w:rsid w:val="00C22488"/>
    <w:rsid w:val="00C22EBC"/>
    <w:rsid w:val="00C323C4"/>
    <w:rsid w:val="00C33075"/>
    <w:rsid w:val="00C35967"/>
    <w:rsid w:val="00C361AC"/>
    <w:rsid w:val="00C36522"/>
    <w:rsid w:val="00C40168"/>
    <w:rsid w:val="00C408C4"/>
    <w:rsid w:val="00C4253B"/>
    <w:rsid w:val="00C43834"/>
    <w:rsid w:val="00C4487B"/>
    <w:rsid w:val="00C462FB"/>
    <w:rsid w:val="00C50A30"/>
    <w:rsid w:val="00C50DCC"/>
    <w:rsid w:val="00C515C1"/>
    <w:rsid w:val="00C52386"/>
    <w:rsid w:val="00C55278"/>
    <w:rsid w:val="00C5600D"/>
    <w:rsid w:val="00C57B40"/>
    <w:rsid w:val="00C6123E"/>
    <w:rsid w:val="00C64AA2"/>
    <w:rsid w:val="00C65479"/>
    <w:rsid w:val="00C7091B"/>
    <w:rsid w:val="00C7176F"/>
    <w:rsid w:val="00C73349"/>
    <w:rsid w:val="00C749AA"/>
    <w:rsid w:val="00C7776F"/>
    <w:rsid w:val="00C779BC"/>
    <w:rsid w:val="00C80B36"/>
    <w:rsid w:val="00C81726"/>
    <w:rsid w:val="00C818F4"/>
    <w:rsid w:val="00C8323D"/>
    <w:rsid w:val="00C87043"/>
    <w:rsid w:val="00C90B80"/>
    <w:rsid w:val="00C90D19"/>
    <w:rsid w:val="00C91A01"/>
    <w:rsid w:val="00C923C3"/>
    <w:rsid w:val="00C934FD"/>
    <w:rsid w:val="00C96011"/>
    <w:rsid w:val="00C9672B"/>
    <w:rsid w:val="00CA013A"/>
    <w:rsid w:val="00CA0B4B"/>
    <w:rsid w:val="00CA15D2"/>
    <w:rsid w:val="00CA4463"/>
    <w:rsid w:val="00CA70DF"/>
    <w:rsid w:val="00CA774D"/>
    <w:rsid w:val="00CB069F"/>
    <w:rsid w:val="00CB1CBF"/>
    <w:rsid w:val="00CB4503"/>
    <w:rsid w:val="00CB502B"/>
    <w:rsid w:val="00CC1800"/>
    <w:rsid w:val="00CC1EF0"/>
    <w:rsid w:val="00CC267C"/>
    <w:rsid w:val="00CC3C71"/>
    <w:rsid w:val="00CC4EFB"/>
    <w:rsid w:val="00CC602D"/>
    <w:rsid w:val="00CD0BD7"/>
    <w:rsid w:val="00CD1192"/>
    <w:rsid w:val="00CD2229"/>
    <w:rsid w:val="00CD27B6"/>
    <w:rsid w:val="00CD2AB8"/>
    <w:rsid w:val="00CD4423"/>
    <w:rsid w:val="00CD6604"/>
    <w:rsid w:val="00CD7269"/>
    <w:rsid w:val="00CD7A30"/>
    <w:rsid w:val="00CE2252"/>
    <w:rsid w:val="00CE33AB"/>
    <w:rsid w:val="00CE584E"/>
    <w:rsid w:val="00CE7940"/>
    <w:rsid w:val="00CE7A6B"/>
    <w:rsid w:val="00CF052A"/>
    <w:rsid w:val="00CF2158"/>
    <w:rsid w:val="00CF24FA"/>
    <w:rsid w:val="00CF65B5"/>
    <w:rsid w:val="00D03598"/>
    <w:rsid w:val="00D05788"/>
    <w:rsid w:val="00D105E7"/>
    <w:rsid w:val="00D1293B"/>
    <w:rsid w:val="00D139E3"/>
    <w:rsid w:val="00D14F26"/>
    <w:rsid w:val="00D1594F"/>
    <w:rsid w:val="00D1734C"/>
    <w:rsid w:val="00D207E6"/>
    <w:rsid w:val="00D20EA5"/>
    <w:rsid w:val="00D219F6"/>
    <w:rsid w:val="00D22717"/>
    <w:rsid w:val="00D22E79"/>
    <w:rsid w:val="00D234D6"/>
    <w:rsid w:val="00D24AEE"/>
    <w:rsid w:val="00D24E2C"/>
    <w:rsid w:val="00D30778"/>
    <w:rsid w:val="00D30B94"/>
    <w:rsid w:val="00D337E5"/>
    <w:rsid w:val="00D3571E"/>
    <w:rsid w:val="00D35B50"/>
    <w:rsid w:val="00D367E6"/>
    <w:rsid w:val="00D375C4"/>
    <w:rsid w:val="00D44590"/>
    <w:rsid w:val="00D46483"/>
    <w:rsid w:val="00D468E7"/>
    <w:rsid w:val="00D51917"/>
    <w:rsid w:val="00D53351"/>
    <w:rsid w:val="00D556BD"/>
    <w:rsid w:val="00D57212"/>
    <w:rsid w:val="00D574A0"/>
    <w:rsid w:val="00D61EF1"/>
    <w:rsid w:val="00D62C99"/>
    <w:rsid w:val="00D633B9"/>
    <w:rsid w:val="00D65289"/>
    <w:rsid w:val="00D65AC9"/>
    <w:rsid w:val="00D65B0B"/>
    <w:rsid w:val="00D65BB5"/>
    <w:rsid w:val="00D6607F"/>
    <w:rsid w:val="00D665BE"/>
    <w:rsid w:val="00D66912"/>
    <w:rsid w:val="00D67986"/>
    <w:rsid w:val="00D70D4F"/>
    <w:rsid w:val="00D72C83"/>
    <w:rsid w:val="00D74682"/>
    <w:rsid w:val="00D76C2B"/>
    <w:rsid w:val="00D805B3"/>
    <w:rsid w:val="00D8136E"/>
    <w:rsid w:val="00D8251C"/>
    <w:rsid w:val="00D86452"/>
    <w:rsid w:val="00D86A6F"/>
    <w:rsid w:val="00D8746E"/>
    <w:rsid w:val="00D8761F"/>
    <w:rsid w:val="00D900EE"/>
    <w:rsid w:val="00D90D95"/>
    <w:rsid w:val="00D90DBB"/>
    <w:rsid w:val="00D91BA2"/>
    <w:rsid w:val="00D9236E"/>
    <w:rsid w:val="00D92E54"/>
    <w:rsid w:val="00D93A02"/>
    <w:rsid w:val="00D96721"/>
    <w:rsid w:val="00DA23F7"/>
    <w:rsid w:val="00DB09CF"/>
    <w:rsid w:val="00DB5F26"/>
    <w:rsid w:val="00DB6AFD"/>
    <w:rsid w:val="00DB7395"/>
    <w:rsid w:val="00DB7B3E"/>
    <w:rsid w:val="00DC2783"/>
    <w:rsid w:val="00DC7D52"/>
    <w:rsid w:val="00DD01F7"/>
    <w:rsid w:val="00DD3905"/>
    <w:rsid w:val="00DD3D37"/>
    <w:rsid w:val="00DD6DFC"/>
    <w:rsid w:val="00DD7AC6"/>
    <w:rsid w:val="00DE050F"/>
    <w:rsid w:val="00DE101E"/>
    <w:rsid w:val="00DE1763"/>
    <w:rsid w:val="00DE26E4"/>
    <w:rsid w:val="00DE3F6A"/>
    <w:rsid w:val="00DE5626"/>
    <w:rsid w:val="00DE7ABE"/>
    <w:rsid w:val="00DE7D31"/>
    <w:rsid w:val="00DF235F"/>
    <w:rsid w:val="00DF3B25"/>
    <w:rsid w:val="00DF4F0A"/>
    <w:rsid w:val="00DF64AC"/>
    <w:rsid w:val="00DF6A13"/>
    <w:rsid w:val="00DF79A2"/>
    <w:rsid w:val="00E02FF2"/>
    <w:rsid w:val="00E05563"/>
    <w:rsid w:val="00E06399"/>
    <w:rsid w:val="00E06F94"/>
    <w:rsid w:val="00E07CB2"/>
    <w:rsid w:val="00E1040E"/>
    <w:rsid w:val="00E11AB7"/>
    <w:rsid w:val="00E11D08"/>
    <w:rsid w:val="00E13969"/>
    <w:rsid w:val="00E14A19"/>
    <w:rsid w:val="00E20F0B"/>
    <w:rsid w:val="00E23687"/>
    <w:rsid w:val="00E2473A"/>
    <w:rsid w:val="00E2648C"/>
    <w:rsid w:val="00E26969"/>
    <w:rsid w:val="00E26F2D"/>
    <w:rsid w:val="00E27074"/>
    <w:rsid w:val="00E308F9"/>
    <w:rsid w:val="00E3228B"/>
    <w:rsid w:val="00E3230E"/>
    <w:rsid w:val="00E36E1C"/>
    <w:rsid w:val="00E37705"/>
    <w:rsid w:val="00E3772C"/>
    <w:rsid w:val="00E37BD5"/>
    <w:rsid w:val="00E43F25"/>
    <w:rsid w:val="00E44D8D"/>
    <w:rsid w:val="00E474B0"/>
    <w:rsid w:val="00E5076C"/>
    <w:rsid w:val="00E530E3"/>
    <w:rsid w:val="00E56548"/>
    <w:rsid w:val="00E57EE0"/>
    <w:rsid w:val="00E61684"/>
    <w:rsid w:val="00E61E1B"/>
    <w:rsid w:val="00E629A5"/>
    <w:rsid w:val="00E644DA"/>
    <w:rsid w:val="00E666D1"/>
    <w:rsid w:val="00E667E8"/>
    <w:rsid w:val="00E70D29"/>
    <w:rsid w:val="00E70F38"/>
    <w:rsid w:val="00E716D3"/>
    <w:rsid w:val="00E72290"/>
    <w:rsid w:val="00E7272A"/>
    <w:rsid w:val="00E74FB3"/>
    <w:rsid w:val="00E82CB4"/>
    <w:rsid w:val="00E84812"/>
    <w:rsid w:val="00E84CB9"/>
    <w:rsid w:val="00E8610B"/>
    <w:rsid w:val="00E8760D"/>
    <w:rsid w:val="00E876FB"/>
    <w:rsid w:val="00E90225"/>
    <w:rsid w:val="00E9081B"/>
    <w:rsid w:val="00E91472"/>
    <w:rsid w:val="00E943BB"/>
    <w:rsid w:val="00E95B2A"/>
    <w:rsid w:val="00E966D3"/>
    <w:rsid w:val="00EA0636"/>
    <w:rsid w:val="00EA178D"/>
    <w:rsid w:val="00EA20C9"/>
    <w:rsid w:val="00EA2BCF"/>
    <w:rsid w:val="00EA2E5A"/>
    <w:rsid w:val="00EA2F64"/>
    <w:rsid w:val="00EA31E6"/>
    <w:rsid w:val="00EA3525"/>
    <w:rsid w:val="00EA3DB1"/>
    <w:rsid w:val="00EA4758"/>
    <w:rsid w:val="00EA51C6"/>
    <w:rsid w:val="00EA5B84"/>
    <w:rsid w:val="00EA6009"/>
    <w:rsid w:val="00EA6476"/>
    <w:rsid w:val="00EA717A"/>
    <w:rsid w:val="00EA7F04"/>
    <w:rsid w:val="00EB21C6"/>
    <w:rsid w:val="00EB5A2B"/>
    <w:rsid w:val="00EB6F04"/>
    <w:rsid w:val="00EC0145"/>
    <w:rsid w:val="00EC1F7F"/>
    <w:rsid w:val="00EC3121"/>
    <w:rsid w:val="00EC56CF"/>
    <w:rsid w:val="00EC6707"/>
    <w:rsid w:val="00EC6D82"/>
    <w:rsid w:val="00ED0E47"/>
    <w:rsid w:val="00ED2B24"/>
    <w:rsid w:val="00ED2EDA"/>
    <w:rsid w:val="00ED4571"/>
    <w:rsid w:val="00ED5972"/>
    <w:rsid w:val="00ED7884"/>
    <w:rsid w:val="00EE01D4"/>
    <w:rsid w:val="00EE153A"/>
    <w:rsid w:val="00EE4DA0"/>
    <w:rsid w:val="00EE6DFD"/>
    <w:rsid w:val="00EF1817"/>
    <w:rsid w:val="00EF2FF4"/>
    <w:rsid w:val="00EF3CF4"/>
    <w:rsid w:val="00EF56F2"/>
    <w:rsid w:val="00EF60F7"/>
    <w:rsid w:val="00EF632E"/>
    <w:rsid w:val="00F00B8F"/>
    <w:rsid w:val="00F00D70"/>
    <w:rsid w:val="00F01A4D"/>
    <w:rsid w:val="00F039B1"/>
    <w:rsid w:val="00F03FE6"/>
    <w:rsid w:val="00F04A5C"/>
    <w:rsid w:val="00F04AD2"/>
    <w:rsid w:val="00F10E41"/>
    <w:rsid w:val="00F12701"/>
    <w:rsid w:val="00F12892"/>
    <w:rsid w:val="00F2088B"/>
    <w:rsid w:val="00F2175C"/>
    <w:rsid w:val="00F21842"/>
    <w:rsid w:val="00F239F7"/>
    <w:rsid w:val="00F2587D"/>
    <w:rsid w:val="00F26DEA"/>
    <w:rsid w:val="00F2746D"/>
    <w:rsid w:val="00F345A4"/>
    <w:rsid w:val="00F400BA"/>
    <w:rsid w:val="00F40B10"/>
    <w:rsid w:val="00F43CCE"/>
    <w:rsid w:val="00F4562C"/>
    <w:rsid w:val="00F459BF"/>
    <w:rsid w:val="00F46215"/>
    <w:rsid w:val="00F46B12"/>
    <w:rsid w:val="00F47211"/>
    <w:rsid w:val="00F52918"/>
    <w:rsid w:val="00F5326B"/>
    <w:rsid w:val="00F561F5"/>
    <w:rsid w:val="00F57075"/>
    <w:rsid w:val="00F614A1"/>
    <w:rsid w:val="00F6352A"/>
    <w:rsid w:val="00F6480F"/>
    <w:rsid w:val="00F6550F"/>
    <w:rsid w:val="00F667AF"/>
    <w:rsid w:val="00F66F82"/>
    <w:rsid w:val="00F71B8B"/>
    <w:rsid w:val="00F7406D"/>
    <w:rsid w:val="00F74BF1"/>
    <w:rsid w:val="00F77FEB"/>
    <w:rsid w:val="00F81A9A"/>
    <w:rsid w:val="00F83448"/>
    <w:rsid w:val="00F8752C"/>
    <w:rsid w:val="00F90135"/>
    <w:rsid w:val="00F9060F"/>
    <w:rsid w:val="00F907E5"/>
    <w:rsid w:val="00F91A62"/>
    <w:rsid w:val="00F91C2E"/>
    <w:rsid w:val="00F925A6"/>
    <w:rsid w:val="00F9414B"/>
    <w:rsid w:val="00F955F3"/>
    <w:rsid w:val="00FA054A"/>
    <w:rsid w:val="00FA3357"/>
    <w:rsid w:val="00FA531E"/>
    <w:rsid w:val="00FA614C"/>
    <w:rsid w:val="00FA70C9"/>
    <w:rsid w:val="00FB1607"/>
    <w:rsid w:val="00FC048F"/>
    <w:rsid w:val="00FC201D"/>
    <w:rsid w:val="00FC221A"/>
    <w:rsid w:val="00FC2941"/>
    <w:rsid w:val="00FC5A6A"/>
    <w:rsid w:val="00FD0376"/>
    <w:rsid w:val="00FD0556"/>
    <w:rsid w:val="00FD0C14"/>
    <w:rsid w:val="00FD0C7E"/>
    <w:rsid w:val="00FD0F29"/>
    <w:rsid w:val="00FD1F31"/>
    <w:rsid w:val="00FD3104"/>
    <w:rsid w:val="00FD51CE"/>
    <w:rsid w:val="00FD54AE"/>
    <w:rsid w:val="00FD6206"/>
    <w:rsid w:val="00FD6C04"/>
    <w:rsid w:val="00FD70B6"/>
    <w:rsid w:val="00FE144B"/>
    <w:rsid w:val="00FE24F4"/>
    <w:rsid w:val="00FE52C3"/>
    <w:rsid w:val="00FE5439"/>
    <w:rsid w:val="00FE6837"/>
    <w:rsid w:val="00FE7426"/>
    <w:rsid w:val="00FE745C"/>
    <w:rsid w:val="00FF06BF"/>
    <w:rsid w:val="00FF0EB9"/>
    <w:rsid w:val="00FF3198"/>
    <w:rsid w:val="00FF414F"/>
    <w:rsid w:val="00FF5B7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9D219"/>
  <w15:chartTrackingRefBased/>
  <w15:docId w15:val="{1E38DA14-EAA0-4698-97B1-E92769D0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iPriority="0"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0107B"/>
    <w:pPr>
      <w:spacing w:after="120" w:line="360" w:lineRule="auto"/>
      <w:jc w:val="both"/>
    </w:pPr>
    <w:rPr>
      <w:rFonts w:ascii="Times New Roman" w:eastAsia="Calibri" w:hAnsi="Times New Roman" w:cs="Arial"/>
      <w:kern w:val="0"/>
      <w:sz w:val="24"/>
      <w14:ligatures w14:val="none"/>
    </w:rPr>
  </w:style>
  <w:style w:type="paragraph" w:styleId="berschrift1">
    <w:name w:val="heading 1"/>
    <w:aliases w:val="Ü 1-MitSeitenumbruch"/>
    <w:basedOn w:val="Standard"/>
    <w:next w:val="Standard"/>
    <w:link w:val="berschrift1Zchn"/>
    <w:uiPriority w:val="9"/>
    <w:qFormat/>
    <w:rsid w:val="009279AC"/>
    <w:pPr>
      <w:keepNext/>
      <w:keepLines/>
      <w:pageBreakBefore/>
      <w:numPr>
        <w:numId w:val="22"/>
      </w:numPr>
      <w:tabs>
        <w:tab w:val="left" w:pos="964"/>
      </w:tabs>
      <w:suppressAutoHyphens/>
      <w:jc w:val="left"/>
      <w:outlineLvl w:val="0"/>
    </w:pPr>
    <w:rPr>
      <w:rFonts w:eastAsia="MS Gothic" w:cs="Times New Roman"/>
      <w:b/>
      <w:bCs/>
      <w:sz w:val="32"/>
      <w:szCs w:val="28"/>
    </w:rPr>
  </w:style>
  <w:style w:type="paragraph" w:styleId="berschrift2">
    <w:name w:val="heading 2"/>
    <w:aliases w:val="Ü2"/>
    <w:basedOn w:val="Standard"/>
    <w:next w:val="Standard"/>
    <w:link w:val="berschrift2Zchn"/>
    <w:unhideWhenUsed/>
    <w:qFormat/>
    <w:rsid w:val="00BD43D5"/>
    <w:pPr>
      <w:keepNext/>
      <w:keepLines/>
      <w:numPr>
        <w:ilvl w:val="1"/>
        <w:numId w:val="22"/>
      </w:numPr>
      <w:tabs>
        <w:tab w:val="left" w:pos="964"/>
      </w:tabs>
      <w:spacing w:before="480"/>
      <w:ind w:left="680" w:hanging="680"/>
      <w:jc w:val="left"/>
      <w:outlineLvl w:val="1"/>
    </w:pPr>
    <w:rPr>
      <w:rFonts w:eastAsia="MS Gothic" w:cs="Times New Roman"/>
      <w:b/>
      <w:bCs/>
      <w:sz w:val="28"/>
      <w:szCs w:val="26"/>
    </w:rPr>
  </w:style>
  <w:style w:type="paragraph" w:styleId="berschrift3">
    <w:name w:val="heading 3"/>
    <w:aliases w:val="Ü3"/>
    <w:basedOn w:val="Standard"/>
    <w:next w:val="Standard"/>
    <w:link w:val="berschrift3Zchn"/>
    <w:unhideWhenUsed/>
    <w:qFormat/>
    <w:rsid w:val="009279AC"/>
    <w:pPr>
      <w:keepNext/>
      <w:keepLines/>
      <w:numPr>
        <w:ilvl w:val="2"/>
        <w:numId w:val="22"/>
      </w:numPr>
      <w:tabs>
        <w:tab w:val="left" w:pos="964"/>
      </w:tabs>
      <w:spacing w:before="480"/>
      <w:outlineLvl w:val="2"/>
    </w:pPr>
    <w:rPr>
      <w:rFonts w:eastAsia="MS Gothic" w:cs="Times New Roman"/>
      <w:b/>
      <w:bCs/>
    </w:rPr>
  </w:style>
  <w:style w:type="paragraph" w:styleId="berschrift4">
    <w:name w:val="heading 4"/>
    <w:aliases w:val="Ü4"/>
    <w:basedOn w:val="Standard"/>
    <w:next w:val="Standard"/>
    <w:link w:val="berschrift4Zchn"/>
    <w:unhideWhenUsed/>
    <w:qFormat/>
    <w:rsid w:val="009279AC"/>
    <w:pPr>
      <w:keepNext/>
      <w:keepLines/>
      <w:numPr>
        <w:ilvl w:val="3"/>
        <w:numId w:val="22"/>
      </w:numPr>
      <w:tabs>
        <w:tab w:val="left" w:pos="964"/>
      </w:tabs>
      <w:spacing w:before="480"/>
      <w:outlineLvl w:val="3"/>
    </w:pPr>
    <w:rPr>
      <w:rFonts w:eastAsia="MS Gothic" w:cs="Times New Roman"/>
      <w:b/>
      <w:bCs/>
      <w:iCs/>
    </w:rPr>
  </w:style>
  <w:style w:type="paragraph" w:styleId="berschrift5">
    <w:name w:val="heading 5"/>
    <w:aliases w:val="Ü5"/>
    <w:basedOn w:val="Standard"/>
    <w:next w:val="Standard"/>
    <w:link w:val="berschrift5Zchn"/>
    <w:unhideWhenUsed/>
    <w:qFormat/>
    <w:rsid w:val="009279AC"/>
    <w:pPr>
      <w:keepNext/>
      <w:keepLines/>
      <w:numPr>
        <w:ilvl w:val="4"/>
        <w:numId w:val="22"/>
      </w:numPr>
      <w:tabs>
        <w:tab w:val="left" w:pos="964"/>
      </w:tabs>
      <w:spacing w:before="360"/>
      <w:outlineLvl w:val="4"/>
    </w:pPr>
    <w:rPr>
      <w:rFonts w:eastAsia="MS Gothic" w:cs="Times New Roman"/>
      <w:b/>
    </w:rPr>
  </w:style>
  <w:style w:type="paragraph" w:styleId="berschrift6">
    <w:name w:val="heading 6"/>
    <w:basedOn w:val="Standard"/>
    <w:next w:val="Standard"/>
    <w:link w:val="berschrift6Zchn"/>
    <w:unhideWhenUsed/>
    <w:qFormat/>
    <w:rsid w:val="009279AC"/>
    <w:pPr>
      <w:keepNext/>
      <w:keepLines/>
      <w:numPr>
        <w:ilvl w:val="5"/>
        <w:numId w:val="22"/>
      </w:numPr>
      <w:spacing w:before="200" w:after="0"/>
      <w:outlineLvl w:val="5"/>
    </w:pPr>
    <w:rPr>
      <w:rFonts w:ascii="Cambria" w:eastAsia="MS Gothic" w:hAnsi="Cambria" w:cs="Times New Roman"/>
      <w:i/>
      <w:iCs/>
      <w:color w:val="243F60"/>
    </w:rPr>
  </w:style>
  <w:style w:type="paragraph" w:styleId="berschrift7">
    <w:name w:val="heading 7"/>
    <w:basedOn w:val="Standard"/>
    <w:next w:val="Standard"/>
    <w:link w:val="berschrift7Zchn"/>
    <w:unhideWhenUsed/>
    <w:qFormat/>
    <w:rsid w:val="009279AC"/>
    <w:pPr>
      <w:keepNext/>
      <w:keepLines/>
      <w:numPr>
        <w:ilvl w:val="6"/>
        <w:numId w:val="22"/>
      </w:numPr>
      <w:spacing w:before="200" w:after="0"/>
      <w:outlineLvl w:val="6"/>
    </w:pPr>
    <w:rPr>
      <w:rFonts w:ascii="Cambria" w:eastAsia="MS Gothic" w:hAnsi="Cambria" w:cs="Times New Roman"/>
      <w:i/>
      <w:iCs/>
      <w:color w:val="404040"/>
    </w:rPr>
  </w:style>
  <w:style w:type="paragraph" w:styleId="berschrift8">
    <w:name w:val="heading 8"/>
    <w:basedOn w:val="Standard"/>
    <w:next w:val="Standard"/>
    <w:link w:val="berschrift8Zchn"/>
    <w:unhideWhenUsed/>
    <w:qFormat/>
    <w:rsid w:val="009279AC"/>
    <w:pPr>
      <w:keepNext/>
      <w:keepLines/>
      <w:numPr>
        <w:ilvl w:val="7"/>
        <w:numId w:val="22"/>
      </w:numPr>
      <w:spacing w:before="200" w:after="0"/>
      <w:outlineLvl w:val="7"/>
    </w:pPr>
    <w:rPr>
      <w:rFonts w:ascii="Cambria" w:eastAsia="MS Gothic" w:hAnsi="Cambria" w:cs="Times New Roman"/>
      <w:color w:val="404040"/>
      <w:sz w:val="20"/>
      <w:szCs w:val="20"/>
    </w:rPr>
  </w:style>
  <w:style w:type="paragraph" w:styleId="berschrift9">
    <w:name w:val="heading 9"/>
    <w:basedOn w:val="Standard"/>
    <w:next w:val="Standard"/>
    <w:link w:val="berschrift9Zchn"/>
    <w:unhideWhenUsed/>
    <w:qFormat/>
    <w:rsid w:val="009279AC"/>
    <w:pPr>
      <w:keepNext/>
      <w:keepLines/>
      <w:numPr>
        <w:ilvl w:val="8"/>
        <w:numId w:val="22"/>
      </w:numPr>
      <w:spacing w:before="200" w:after="0"/>
      <w:outlineLvl w:val="8"/>
    </w:pPr>
    <w:rPr>
      <w:rFonts w:ascii="Cambria" w:eastAsia="MS Gothic" w:hAnsi="Cambria" w:cs="Times New Roman"/>
      <w:i/>
      <w:iCs/>
      <w:color w:val="404040"/>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uiPriority w:val="99"/>
    <w:unhideWhenUsed/>
    <w:qFormat/>
    <w:rsid w:val="009279AC"/>
    <w:pPr>
      <w:tabs>
        <w:tab w:val="left" w:pos="1418"/>
        <w:tab w:val="right" w:leader="dot" w:pos="9061"/>
      </w:tabs>
    </w:pPr>
  </w:style>
  <w:style w:type="paragraph" w:customStyle="1" w:styleId="AbbMitRahmen">
    <w:name w:val="AbbMitRahmen"/>
    <w:basedOn w:val="Standard"/>
    <w:next w:val="Standard"/>
    <w:link w:val="AbbMitRahmenZchn"/>
    <w:qFormat/>
    <w:rsid w:val="00A717E6"/>
    <w:pPr>
      <w:spacing w:before="480" w:line="240" w:lineRule="auto"/>
      <w:jc w:val="center"/>
    </w:pPr>
  </w:style>
  <w:style w:type="character" w:customStyle="1" w:styleId="AbbMitRahmenZchn">
    <w:name w:val="AbbMitRahmen Zchn"/>
    <w:basedOn w:val="Absatz-Standardschriftart"/>
    <w:link w:val="AbbMitRahmen"/>
    <w:rsid w:val="00A717E6"/>
    <w:rPr>
      <w:rFonts w:ascii="Times New Roman" w:eastAsia="Calibri" w:hAnsi="Times New Roman" w:cs="Arial"/>
      <w:kern w:val="0"/>
      <w:sz w:val="24"/>
      <w14:ligatures w14:val="none"/>
    </w:rPr>
  </w:style>
  <w:style w:type="paragraph" w:customStyle="1" w:styleId="Abstract">
    <w:name w:val="Abstract"/>
    <w:rsid w:val="009279AC"/>
    <w:pPr>
      <w:spacing w:after="200" w:line="240" w:lineRule="auto"/>
      <w:ind w:firstLine="272"/>
      <w:jc w:val="both"/>
    </w:pPr>
    <w:rPr>
      <w:rFonts w:ascii="Times New Roman" w:eastAsia="SimSun" w:hAnsi="Times New Roman" w:cs="Times New Roman"/>
      <w:b/>
      <w:bCs/>
      <w:kern w:val="0"/>
      <w:sz w:val="18"/>
      <w:szCs w:val="18"/>
      <w:lang w:val="en-US"/>
      <w14:ligatures w14:val="none"/>
    </w:rPr>
  </w:style>
  <w:style w:type="character" w:customStyle="1" w:styleId="berschrift1Zchn">
    <w:name w:val="Überschrift 1 Zchn"/>
    <w:aliases w:val="Ü 1-MitSeitenumbruch Zchn"/>
    <w:link w:val="berschrift1"/>
    <w:uiPriority w:val="9"/>
    <w:rsid w:val="009279AC"/>
    <w:rPr>
      <w:rFonts w:ascii="Times New Roman" w:eastAsia="MS Gothic" w:hAnsi="Times New Roman" w:cs="Times New Roman"/>
      <w:b/>
      <w:bCs/>
      <w:kern w:val="0"/>
      <w:sz w:val="32"/>
      <w:szCs w:val="28"/>
      <w14:ligatures w14:val="none"/>
    </w:rPr>
  </w:style>
  <w:style w:type="paragraph" w:customStyle="1" w:styleId="Anhang1">
    <w:name w:val="Anhang 1"/>
    <w:basedOn w:val="berschrift1"/>
    <w:rsid w:val="009279AC"/>
    <w:pPr>
      <w:keepLines w:val="0"/>
      <w:pageBreakBefore w:val="0"/>
      <w:numPr>
        <w:numId w:val="2"/>
      </w:numPr>
      <w:tabs>
        <w:tab w:val="clear" w:pos="964"/>
        <w:tab w:val="num" w:pos="360"/>
      </w:tabs>
      <w:suppressAutoHyphens w:val="0"/>
      <w:spacing w:before="200" w:after="60"/>
    </w:pPr>
    <w:rPr>
      <w:rFonts w:ascii="Arial" w:eastAsia="MS Mincho" w:hAnsi="Arial" w:cs="Arial"/>
      <w:kern w:val="32"/>
      <w:szCs w:val="32"/>
      <w:lang w:val="it-IT" w:eastAsia="de-DE"/>
    </w:rPr>
  </w:style>
  <w:style w:type="paragraph" w:customStyle="1" w:styleId="AnhangA1">
    <w:name w:val="Anhang A1"/>
    <w:basedOn w:val="berschrift1"/>
    <w:next w:val="Standard"/>
    <w:qFormat/>
    <w:rsid w:val="009279AC"/>
    <w:pPr>
      <w:numPr>
        <w:numId w:val="3"/>
      </w:numPr>
    </w:pPr>
  </w:style>
  <w:style w:type="paragraph" w:customStyle="1" w:styleId="Aufz1">
    <w:name w:val="Aufz1"/>
    <w:basedOn w:val="Standard"/>
    <w:qFormat/>
    <w:rsid w:val="009279AC"/>
    <w:pPr>
      <w:numPr>
        <w:numId w:val="4"/>
      </w:numPr>
      <w:spacing w:after="0"/>
      <w:contextualSpacing/>
      <w:jc w:val="left"/>
    </w:pPr>
    <w:rPr>
      <w:lang w:val="en-US"/>
    </w:rPr>
  </w:style>
  <w:style w:type="paragraph" w:customStyle="1" w:styleId="Aufz1Num">
    <w:name w:val="Aufz1Num"/>
    <w:basedOn w:val="Aufz1"/>
    <w:qFormat/>
    <w:rsid w:val="009279AC"/>
    <w:pPr>
      <w:ind w:left="714" w:hanging="357"/>
    </w:pPr>
  </w:style>
  <w:style w:type="paragraph" w:styleId="Listenabsatz">
    <w:name w:val="List Paragraph"/>
    <w:aliases w:val="Li1"/>
    <w:basedOn w:val="Standard"/>
    <w:link w:val="ListenabsatzZchn"/>
    <w:uiPriority w:val="34"/>
    <w:qFormat/>
    <w:rsid w:val="009279AC"/>
    <w:pPr>
      <w:ind w:left="720"/>
      <w:contextualSpacing/>
    </w:pPr>
  </w:style>
  <w:style w:type="character" w:customStyle="1" w:styleId="ListenabsatzZchn">
    <w:name w:val="Listenabsatz Zchn"/>
    <w:aliases w:val="Li1 Zchn"/>
    <w:link w:val="Listenabsatz"/>
    <w:uiPriority w:val="34"/>
    <w:rsid w:val="009279AC"/>
    <w:rPr>
      <w:rFonts w:ascii="Times New Roman" w:eastAsia="Calibri" w:hAnsi="Times New Roman" w:cs="Arial"/>
      <w:kern w:val="0"/>
      <w:sz w:val="24"/>
      <w14:ligatures w14:val="none"/>
    </w:rPr>
  </w:style>
  <w:style w:type="paragraph" w:customStyle="1" w:styleId="Aufz2">
    <w:name w:val="Aufz2"/>
    <w:basedOn w:val="Listenabsatz"/>
    <w:link w:val="Aufz2Zchn"/>
    <w:rsid w:val="009279AC"/>
    <w:pPr>
      <w:numPr>
        <w:numId w:val="6"/>
      </w:numPr>
      <w:spacing w:after="0"/>
    </w:pPr>
  </w:style>
  <w:style w:type="character" w:customStyle="1" w:styleId="Aufz2Zchn">
    <w:name w:val="Aufz2 Zchn"/>
    <w:link w:val="Aufz2"/>
    <w:rsid w:val="009279AC"/>
    <w:rPr>
      <w:rFonts w:ascii="Times New Roman" w:eastAsia="Calibri" w:hAnsi="Times New Roman" w:cs="Arial"/>
      <w:kern w:val="0"/>
      <w:sz w:val="24"/>
      <w14:ligatures w14:val="none"/>
    </w:rPr>
  </w:style>
  <w:style w:type="paragraph" w:customStyle="1" w:styleId="Author">
    <w:name w:val="Author"/>
    <w:rsid w:val="009279AC"/>
    <w:pPr>
      <w:spacing w:before="360" w:after="40" w:line="240" w:lineRule="auto"/>
      <w:jc w:val="center"/>
    </w:pPr>
    <w:rPr>
      <w:rFonts w:ascii="Times New Roman" w:eastAsia="SimSun" w:hAnsi="Times New Roman" w:cs="Times New Roman"/>
      <w:noProof/>
      <w:kern w:val="0"/>
      <w:lang w:val="en-US"/>
      <w14:ligatures w14:val="none"/>
    </w:rPr>
  </w:style>
  <w:style w:type="paragraph" w:styleId="Beschriftung">
    <w:name w:val="caption"/>
    <w:basedOn w:val="Standard"/>
    <w:next w:val="Standard"/>
    <w:qFormat/>
    <w:rsid w:val="00A717E6"/>
    <w:pPr>
      <w:tabs>
        <w:tab w:val="left" w:pos="851"/>
      </w:tabs>
      <w:spacing w:before="120" w:after="0" w:line="240" w:lineRule="auto"/>
      <w:jc w:val="left"/>
    </w:pPr>
    <w:rPr>
      <w:bCs/>
      <w:szCs w:val="18"/>
    </w:rPr>
  </w:style>
  <w:style w:type="character" w:styleId="BesuchterLink">
    <w:name w:val="FollowedHyperlink"/>
    <w:uiPriority w:val="99"/>
    <w:semiHidden/>
    <w:unhideWhenUsed/>
    <w:rsid w:val="009279AC"/>
    <w:rPr>
      <w:color w:val="800080"/>
      <w:u w:val="single"/>
    </w:rPr>
  </w:style>
  <w:style w:type="paragraph" w:styleId="Textkrper">
    <w:name w:val="Body Text"/>
    <w:basedOn w:val="Standard"/>
    <w:link w:val="TextkrperZchn"/>
    <w:rsid w:val="009279AC"/>
    <w:pPr>
      <w:spacing w:before="120"/>
      <w:jc w:val="center"/>
    </w:pPr>
    <w:rPr>
      <w:rFonts w:eastAsia="Times New Roman" w:cs="Times New Roman"/>
      <w:b/>
      <w:bCs/>
      <w:kern w:val="28"/>
      <w:sz w:val="36"/>
      <w:szCs w:val="20"/>
      <w:lang w:eastAsia="de-DE"/>
    </w:rPr>
  </w:style>
  <w:style w:type="character" w:customStyle="1" w:styleId="TextkrperZchn">
    <w:name w:val="Textkörper Zchn"/>
    <w:link w:val="Textkrper"/>
    <w:rsid w:val="009279AC"/>
    <w:rPr>
      <w:rFonts w:ascii="Times New Roman" w:eastAsia="Times New Roman" w:hAnsi="Times New Roman" w:cs="Times New Roman"/>
      <w:b/>
      <w:bCs/>
      <w:kern w:val="28"/>
      <w:sz w:val="36"/>
      <w:szCs w:val="20"/>
      <w:lang w:eastAsia="de-DE"/>
      <w14:ligatures w14:val="none"/>
    </w:rPr>
  </w:style>
  <w:style w:type="paragraph" w:customStyle="1" w:styleId="bulletlist">
    <w:name w:val="bullet list"/>
    <w:basedOn w:val="Textkrper"/>
    <w:rsid w:val="009279AC"/>
    <w:pPr>
      <w:numPr>
        <w:numId w:val="7"/>
      </w:numPr>
      <w:tabs>
        <w:tab w:val="clear" w:pos="648"/>
        <w:tab w:val="left" w:pos="288"/>
      </w:tabs>
      <w:spacing w:before="0" w:line="228" w:lineRule="auto"/>
      <w:jc w:val="both"/>
    </w:pPr>
    <w:rPr>
      <w:rFonts w:eastAsia="SimSun"/>
      <w:b w:val="0"/>
      <w:bCs w:val="0"/>
      <w:spacing w:val="-1"/>
      <w:kern w:val="0"/>
      <w:sz w:val="20"/>
      <w:lang w:val="x-none" w:eastAsia="x-none"/>
    </w:rPr>
  </w:style>
  <w:style w:type="character" w:customStyle="1" w:styleId="Code">
    <w:name w:val="Code"/>
    <w:qFormat/>
    <w:rsid w:val="009D50AB"/>
    <w:rPr>
      <w:rFonts w:ascii="Courier New" w:hAnsi="Courier New"/>
      <w:sz w:val="24"/>
    </w:rPr>
  </w:style>
  <w:style w:type="paragraph" w:customStyle="1" w:styleId="CodeMitRahmen">
    <w:name w:val="CodeMitRahmen"/>
    <w:basedOn w:val="Standard"/>
    <w:qFormat/>
    <w:rsid w:val="009279AC"/>
    <w:pPr>
      <w:pBdr>
        <w:top w:val="single" w:sz="4" w:space="1" w:color="auto"/>
        <w:left w:val="single" w:sz="4" w:space="4" w:color="auto"/>
        <w:bottom w:val="single" w:sz="4" w:space="1" w:color="auto"/>
        <w:right w:val="single" w:sz="4" w:space="4" w:color="auto"/>
      </w:pBdr>
      <w:spacing w:line="240" w:lineRule="auto"/>
      <w:jc w:val="left"/>
    </w:pPr>
    <w:rPr>
      <w:rFonts w:ascii="Courier New" w:hAnsi="Courier New"/>
      <w:lang w:val="en-US"/>
    </w:rPr>
  </w:style>
  <w:style w:type="paragraph" w:customStyle="1" w:styleId="Definition">
    <w:name w:val="Definition"/>
    <w:basedOn w:val="Standard"/>
    <w:next w:val="Standard"/>
    <w:qFormat/>
    <w:rsid w:val="009279AC"/>
    <w:pPr>
      <w:pBdr>
        <w:top w:val="single" w:sz="6" w:space="4" w:color="auto"/>
        <w:left w:val="single" w:sz="6" w:space="4" w:color="auto"/>
        <w:bottom w:val="single" w:sz="6" w:space="4" w:color="auto"/>
        <w:right w:val="single" w:sz="6" w:space="4" w:color="auto"/>
      </w:pBdr>
      <w:shd w:val="pct10" w:color="auto" w:fill="auto"/>
      <w:overflowPunct w:val="0"/>
      <w:autoSpaceDE w:val="0"/>
      <w:autoSpaceDN w:val="0"/>
      <w:adjustRightInd w:val="0"/>
      <w:spacing w:after="180" w:line="280" w:lineRule="exact"/>
      <w:ind w:left="113" w:right="113"/>
      <w:jc w:val="left"/>
      <w:textAlignment w:val="baseline"/>
    </w:pPr>
    <w:rPr>
      <w:rFonts w:eastAsia="Times New Roman" w:cs="Times New Roman"/>
      <w:szCs w:val="20"/>
      <w:lang w:eastAsia="de-DE"/>
    </w:rPr>
  </w:style>
  <w:style w:type="paragraph" w:customStyle="1" w:styleId="equation">
    <w:name w:val="equation"/>
    <w:basedOn w:val="Standard"/>
    <w:rsid w:val="009279AC"/>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figurecaption">
    <w:name w:val="figure caption"/>
    <w:rsid w:val="009279AC"/>
    <w:pPr>
      <w:numPr>
        <w:numId w:val="8"/>
      </w:numPr>
      <w:tabs>
        <w:tab w:val="left" w:pos="533"/>
      </w:tabs>
      <w:spacing w:before="80" w:after="200" w:line="240" w:lineRule="auto"/>
      <w:jc w:val="both"/>
    </w:pPr>
    <w:rPr>
      <w:rFonts w:ascii="Times New Roman" w:eastAsia="SimSun" w:hAnsi="Times New Roman" w:cs="Times New Roman"/>
      <w:noProof/>
      <w:kern w:val="0"/>
      <w:sz w:val="16"/>
      <w:szCs w:val="16"/>
      <w:lang w:val="en-US"/>
      <w14:ligatures w14:val="none"/>
    </w:rPr>
  </w:style>
  <w:style w:type="paragraph" w:customStyle="1" w:styleId="footnote">
    <w:name w:val="footnote"/>
    <w:rsid w:val="009279AC"/>
    <w:pPr>
      <w:framePr w:hSpace="187" w:vSpace="187" w:wrap="notBeside" w:vAnchor="text" w:hAnchor="page" w:x="6121" w:y="577"/>
      <w:numPr>
        <w:numId w:val="9"/>
      </w:numPr>
      <w:spacing w:after="40" w:line="240" w:lineRule="auto"/>
    </w:pPr>
    <w:rPr>
      <w:rFonts w:ascii="Times New Roman" w:eastAsia="SimSun" w:hAnsi="Times New Roman" w:cs="Times New Roman"/>
      <w:kern w:val="0"/>
      <w:sz w:val="16"/>
      <w:szCs w:val="16"/>
      <w:lang w:val="en-US"/>
      <w14:ligatures w14:val="none"/>
    </w:rPr>
  </w:style>
  <w:style w:type="paragraph" w:styleId="Funotentext">
    <w:name w:val="footnote text"/>
    <w:basedOn w:val="Standard"/>
    <w:link w:val="FunotentextZchn"/>
    <w:unhideWhenUsed/>
    <w:rsid w:val="009279AC"/>
    <w:pPr>
      <w:spacing w:after="0" w:line="240" w:lineRule="auto"/>
    </w:pPr>
    <w:rPr>
      <w:sz w:val="20"/>
      <w:szCs w:val="20"/>
    </w:rPr>
  </w:style>
  <w:style w:type="character" w:customStyle="1" w:styleId="FunotentextZchn">
    <w:name w:val="Fußnotentext Zchn"/>
    <w:link w:val="Funotentext"/>
    <w:rsid w:val="009279AC"/>
    <w:rPr>
      <w:rFonts w:ascii="Times New Roman" w:eastAsia="Calibri" w:hAnsi="Times New Roman" w:cs="Arial"/>
      <w:kern w:val="0"/>
      <w:sz w:val="20"/>
      <w:szCs w:val="20"/>
      <w14:ligatures w14:val="none"/>
    </w:rPr>
  </w:style>
  <w:style w:type="character" w:styleId="Funotenzeichen">
    <w:name w:val="footnote reference"/>
    <w:unhideWhenUsed/>
    <w:rsid w:val="009279AC"/>
    <w:rPr>
      <w:vertAlign w:val="superscript"/>
    </w:rPr>
  </w:style>
  <w:style w:type="paragraph" w:styleId="Fuzeile">
    <w:name w:val="footer"/>
    <w:basedOn w:val="Standard"/>
    <w:link w:val="FuzeileZchn"/>
    <w:unhideWhenUsed/>
    <w:rsid w:val="009279AC"/>
    <w:pPr>
      <w:tabs>
        <w:tab w:val="center" w:pos="4536"/>
        <w:tab w:val="right" w:pos="9072"/>
      </w:tabs>
    </w:pPr>
  </w:style>
  <w:style w:type="character" w:customStyle="1" w:styleId="FuzeileZchn">
    <w:name w:val="Fußzeile Zchn"/>
    <w:basedOn w:val="Absatz-Standardschriftart"/>
    <w:link w:val="Fuzeile"/>
    <w:rsid w:val="009279AC"/>
    <w:rPr>
      <w:rFonts w:ascii="Times New Roman" w:eastAsia="Calibri" w:hAnsi="Times New Roman" w:cs="Arial"/>
      <w:kern w:val="0"/>
      <w:sz w:val="24"/>
      <w14:ligatures w14:val="none"/>
    </w:rPr>
  </w:style>
  <w:style w:type="character" w:styleId="Hervorhebung">
    <w:name w:val="Emphasis"/>
    <w:qFormat/>
    <w:rsid w:val="009279AC"/>
    <w:rPr>
      <w:rFonts w:ascii="Times New Roman" w:hAnsi="Times New Roman"/>
      <w:i/>
      <w:iCs/>
      <w:color w:val="auto"/>
      <w:sz w:val="24"/>
    </w:rPr>
  </w:style>
  <w:style w:type="paragraph" w:styleId="HTMLVorformatiert">
    <w:name w:val="HTML Preformatted"/>
    <w:basedOn w:val="Standard"/>
    <w:link w:val="HTMLVorformatiertZchn"/>
    <w:uiPriority w:val="99"/>
    <w:semiHidden/>
    <w:unhideWhenUsed/>
    <w:rsid w:val="00927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link w:val="HTMLVorformatiert"/>
    <w:uiPriority w:val="99"/>
    <w:semiHidden/>
    <w:rsid w:val="009279AC"/>
    <w:rPr>
      <w:rFonts w:ascii="Courier New" w:eastAsia="Times New Roman" w:hAnsi="Courier New" w:cs="Courier New"/>
      <w:kern w:val="0"/>
      <w:sz w:val="20"/>
      <w:szCs w:val="20"/>
      <w:lang w:eastAsia="de-DE"/>
      <w14:ligatures w14:val="none"/>
    </w:rPr>
  </w:style>
  <w:style w:type="character" w:styleId="Hyperlink">
    <w:name w:val="Hyperlink"/>
    <w:uiPriority w:val="99"/>
    <w:unhideWhenUsed/>
    <w:rsid w:val="009279AC"/>
    <w:rPr>
      <w:color w:val="0000FF"/>
      <w:u w:val="single"/>
    </w:rPr>
  </w:style>
  <w:style w:type="paragraph" w:styleId="Inhaltsverzeichnisberschrift">
    <w:name w:val="TOC Heading"/>
    <w:basedOn w:val="berschrift1"/>
    <w:next w:val="Standard"/>
    <w:uiPriority w:val="39"/>
    <w:semiHidden/>
    <w:qFormat/>
    <w:rsid w:val="009279AC"/>
    <w:pPr>
      <w:spacing w:line="276" w:lineRule="auto"/>
      <w:outlineLvl w:val="9"/>
    </w:pPr>
    <w:rPr>
      <w:rFonts w:eastAsiaTheme="majorEastAsia" w:cstheme="majorBidi"/>
      <w:lang w:eastAsia="de-DE"/>
    </w:rPr>
  </w:style>
  <w:style w:type="paragraph" w:customStyle="1" w:styleId="IV-1">
    <w:name w:val="IV-1"/>
    <w:basedOn w:val="Standard"/>
    <w:semiHidden/>
    <w:rsid w:val="009279AC"/>
    <w:pPr>
      <w:tabs>
        <w:tab w:val="left" w:pos="170"/>
      </w:tabs>
    </w:pPr>
    <w:rPr>
      <w:rFonts w:cs="Times New Roman"/>
      <w:szCs w:val="24"/>
    </w:rPr>
  </w:style>
  <w:style w:type="paragraph" w:customStyle="1" w:styleId="IV-2">
    <w:name w:val="IV-2"/>
    <w:basedOn w:val="IV-1"/>
    <w:semiHidden/>
    <w:rsid w:val="009279AC"/>
    <w:pPr>
      <w:tabs>
        <w:tab w:val="left" w:pos="454"/>
      </w:tabs>
      <w:ind w:left="170"/>
    </w:pPr>
  </w:style>
  <w:style w:type="table" w:customStyle="1" w:styleId="JT1">
    <w:name w:val="JT1"/>
    <w:basedOn w:val="NormaleTabelle"/>
    <w:uiPriority w:val="99"/>
    <w:rsid w:val="009279AC"/>
    <w:pPr>
      <w:spacing w:after="0" w:line="200" w:lineRule="exact"/>
      <w:jc w:val="center"/>
    </w:pPr>
    <w:rPr>
      <w:rFonts w:ascii="Times New Roman" w:eastAsia="Times New Roman" w:hAnsi="Times New Roman" w:cs="Times New Roman"/>
      <w:color w:val="000000"/>
      <w:kern w:val="0"/>
      <w:sz w:val="20"/>
      <w:szCs w:val="20"/>
      <w:lang w:eastAsia="de-DE"/>
      <w14:ligatures w14:val="none"/>
    </w:rPr>
    <w:tblPr>
      <w:tblStyleRowBandSize w:val="1"/>
      <w:jc w:val="center"/>
      <w:tblBorders>
        <w:top w:val="single" w:sz="4" w:space="0" w:color="000000"/>
        <w:left w:val="single" w:sz="4" w:space="0" w:color="000000"/>
        <w:bottom w:val="single" w:sz="4" w:space="0" w:color="000000"/>
        <w:right w:val="single" w:sz="4" w:space="0" w:color="000000"/>
      </w:tblBorders>
      <w:tblCellMar>
        <w:top w:w="57" w:type="dxa"/>
        <w:bottom w:w="57" w:type="dxa"/>
      </w:tblCellMar>
    </w:tblPr>
    <w:trPr>
      <w:jc w:val="center"/>
    </w:trPr>
    <w:tblStylePr w:type="firstRow">
      <w:pPr>
        <w:jc w:val="left"/>
      </w:pPr>
      <w:rPr>
        <w:b/>
        <w:sz w:val="20"/>
      </w:rPr>
      <w:tblPr/>
      <w:tcPr>
        <w:shd w:val="clear" w:color="auto" w:fill="808080"/>
        <w:vAlign w:val="center"/>
      </w:tcPr>
    </w:tblStylePr>
    <w:tblStylePr w:type="band1Horz">
      <w:rPr>
        <w:sz w:val="20"/>
      </w:rPr>
    </w:tblStylePr>
    <w:tblStylePr w:type="band2Horz">
      <w:rPr>
        <w:sz w:val="20"/>
      </w:rPr>
      <w:tblPr/>
      <w:tcPr>
        <w:shd w:val="clear" w:color="auto" w:fill="D9D9D9"/>
      </w:tcPr>
    </w:tblStylePr>
  </w:style>
  <w:style w:type="paragraph" w:styleId="KeinLeerraum">
    <w:name w:val="No Spacing"/>
    <w:uiPriority w:val="1"/>
    <w:rsid w:val="009279AC"/>
    <w:pPr>
      <w:pBdr>
        <w:top w:val="single" w:sz="4" w:space="5" w:color="0000FF"/>
        <w:left w:val="single" w:sz="4" w:space="2" w:color="0000FF"/>
        <w:bottom w:val="single" w:sz="4" w:space="5" w:color="0000FF"/>
        <w:right w:val="single" w:sz="4" w:space="2" w:color="0000FF"/>
      </w:pBdr>
      <w:spacing w:before="480" w:after="0" w:line="240" w:lineRule="auto"/>
      <w:jc w:val="center"/>
    </w:pPr>
    <w:rPr>
      <w:rFonts w:ascii="Times New Roman" w:eastAsia="Calibri" w:hAnsi="Times New Roman" w:cs="Arial"/>
      <w:kern w:val="0"/>
      <w:sz w:val="24"/>
      <w14:ligatures w14:val="none"/>
    </w:rPr>
  </w:style>
  <w:style w:type="paragraph" w:customStyle="1" w:styleId="Keywords">
    <w:name w:val="Keywords"/>
    <w:basedOn w:val="Abstract"/>
    <w:qFormat/>
    <w:rsid w:val="009279AC"/>
    <w:pPr>
      <w:spacing w:after="120"/>
      <w:ind w:firstLine="274"/>
    </w:pPr>
    <w:rPr>
      <w:i/>
    </w:rPr>
  </w:style>
  <w:style w:type="paragraph" w:styleId="Kommentartext">
    <w:name w:val="annotation text"/>
    <w:basedOn w:val="Standard"/>
    <w:link w:val="KommentartextZchn"/>
    <w:uiPriority w:val="99"/>
    <w:semiHidden/>
    <w:unhideWhenUsed/>
    <w:rsid w:val="009279AC"/>
    <w:pPr>
      <w:spacing w:line="240" w:lineRule="auto"/>
    </w:pPr>
    <w:rPr>
      <w:sz w:val="20"/>
      <w:szCs w:val="20"/>
    </w:rPr>
  </w:style>
  <w:style w:type="character" w:customStyle="1" w:styleId="KommentartextZchn">
    <w:name w:val="Kommentartext Zchn"/>
    <w:link w:val="Kommentartext"/>
    <w:uiPriority w:val="99"/>
    <w:semiHidden/>
    <w:rsid w:val="009279AC"/>
    <w:rPr>
      <w:rFonts w:ascii="Times New Roman" w:eastAsia="Calibri" w:hAnsi="Times New Roman" w:cs="Arial"/>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9279AC"/>
    <w:rPr>
      <w:b/>
      <w:bCs/>
    </w:rPr>
  </w:style>
  <w:style w:type="character" w:customStyle="1" w:styleId="KommentarthemaZchn">
    <w:name w:val="Kommentarthema Zchn"/>
    <w:link w:val="Kommentarthema"/>
    <w:uiPriority w:val="99"/>
    <w:semiHidden/>
    <w:rsid w:val="009279AC"/>
    <w:rPr>
      <w:rFonts w:ascii="Times New Roman" w:eastAsia="Calibri" w:hAnsi="Times New Roman" w:cs="Arial"/>
      <w:b/>
      <w:bCs/>
      <w:kern w:val="0"/>
      <w:sz w:val="20"/>
      <w:szCs w:val="20"/>
      <w14:ligatures w14:val="none"/>
    </w:rPr>
  </w:style>
  <w:style w:type="character" w:styleId="Kommentarzeichen">
    <w:name w:val="annotation reference"/>
    <w:uiPriority w:val="99"/>
    <w:semiHidden/>
    <w:unhideWhenUsed/>
    <w:rsid w:val="009279AC"/>
    <w:rPr>
      <w:sz w:val="16"/>
      <w:szCs w:val="16"/>
    </w:rPr>
  </w:style>
  <w:style w:type="paragraph" w:styleId="Kopfzeile">
    <w:name w:val="header"/>
    <w:basedOn w:val="Standard"/>
    <w:link w:val="KopfzeileZchn"/>
    <w:uiPriority w:val="99"/>
    <w:semiHidden/>
    <w:qFormat/>
    <w:rsid w:val="009279AC"/>
    <w:pPr>
      <w:pBdr>
        <w:bottom w:val="single" w:sz="4" w:space="1" w:color="auto"/>
      </w:pBdr>
      <w:tabs>
        <w:tab w:val="center" w:pos="4536"/>
        <w:tab w:val="right" w:pos="9072"/>
      </w:tabs>
    </w:pPr>
  </w:style>
  <w:style w:type="character" w:customStyle="1" w:styleId="KopfzeileZchn">
    <w:name w:val="Kopfzeile Zchn"/>
    <w:link w:val="Kopfzeile"/>
    <w:uiPriority w:val="99"/>
    <w:semiHidden/>
    <w:rsid w:val="009279AC"/>
    <w:rPr>
      <w:rFonts w:ascii="Times New Roman" w:eastAsia="Calibri" w:hAnsi="Times New Roman" w:cs="Arial"/>
      <w:kern w:val="0"/>
      <w:sz w:val="24"/>
      <w14:ligatures w14:val="none"/>
    </w:rPr>
  </w:style>
  <w:style w:type="paragraph" w:customStyle="1" w:styleId="LitVerz">
    <w:name w:val="LitVerz"/>
    <w:basedOn w:val="Standard"/>
    <w:qFormat/>
    <w:rsid w:val="009279AC"/>
    <w:pPr>
      <w:spacing w:line="264" w:lineRule="auto"/>
      <w:ind w:left="1985" w:hanging="1985"/>
      <w:jc w:val="left"/>
    </w:pPr>
    <w:rPr>
      <w:rFonts w:cs="Times New Roman"/>
      <w:szCs w:val="24"/>
    </w:rPr>
  </w:style>
  <w:style w:type="character" w:customStyle="1" w:styleId="NichtaufgelsteErwhnung1">
    <w:name w:val="Nicht aufgelöste Erwähnung1"/>
    <w:basedOn w:val="Absatz-Standardschriftart"/>
    <w:uiPriority w:val="99"/>
    <w:semiHidden/>
    <w:unhideWhenUsed/>
    <w:rsid w:val="009279AC"/>
    <w:rPr>
      <w:color w:val="605E5C"/>
      <w:shd w:val="clear" w:color="auto" w:fill="E1DFDD"/>
    </w:rPr>
  </w:style>
  <w:style w:type="paragraph" w:styleId="NurText">
    <w:name w:val="Plain Text"/>
    <w:basedOn w:val="Standard"/>
    <w:link w:val="NurTextZchn"/>
    <w:uiPriority w:val="99"/>
    <w:semiHidden/>
    <w:unhideWhenUsed/>
    <w:rsid w:val="009279AC"/>
    <w:pPr>
      <w:spacing w:after="0" w:line="240" w:lineRule="auto"/>
      <w:jc w:val="left"/>
    </w:pPr>
    <w:rPr>
      <w:rFonts w:ascii="Calibri" w:hAnsi="Calibri"/>
      <w:sz w:val="22"/>
      <w:szCs w:val="21"/>
    </w:rPr>
  </w:style>
  <w:style w:type="character" w:customStyle="1" w:styleId="NurTextZchn">
    <w:name w:val="Nur Text Zchn"/>
    <w:link w:val="NurText"/>
    <w:uiPriority w:val="99"/>
    <w:semiHidden/>
    <w:rsid w:val="009279AC"/>
    <w:rPr>
      <w:rFonts w:ascii="Calibri" w:eastAsia="Calibri" w:hAnsi="Calibri" w:cs="Arial"/>
      <w:kern w:val="0"/>
      <w:szCs w:val="21"/>
      <w14:ligatures w14:val="none"/>
    </w:rPr>
  </w:style>
  <w:style w:type="paragraph" w:customStyle="1" w:styleId="papertitle">
    <w:name w:val="paper title"/>
    <w:rsid w:val="009279AC"/>
    <w:pPr>
      <w:spacing w:after="120" w:line="240" w:lineRule="auto"/>
      <w:jc w:val="center"/>
    </w:pPr>
    <w:rPr>
      <w:rFonts w:ascii="Times New Roman" w:eastAsia="MS Mincho" w:hAnsi="Times New Roman" w:cs="Times New Roman"/>
      <w:noProof/>
      <w:kern w:val="0"/>
      <w:sz w:val="48"/>
      <w:szCs w:val="48"/>
      <w:lang w:val="en-US"/>
      <w14:ligatures w14:val="none"/>
    </w:rPr>
  </w:style>
  <w:style w:type="character" w:styleId="Platzhaltertext">
    <w:name w:val="Placeholder Text"/>
    <w:uiPriority w:val="99"/>
    <w:semiHidden/>
    <w:rsid w:val="009279AC"/>
    <w:rPr>
      <w:color w:val="808080"/>
    </w:rPr>
  </w:style>
  <w:style w:type="paragraph" w:customStyle="1" w:styleId="references">
    <w:name w:val="references"/>
    <w:rsid w:val="009279AC"/>
    <w:pPr>
      <w:numPr>
        <w:numId w:val="11"/>
      </w:numPr>
      <w:spacing w:after="50" w:line="180" w:lineRule="exact"/>
      <w:jc w:val="both"/>
    </w:pPr>
    <w:rPr>
      <w:rFonts w:ascii="Times New Roman" w:eastAsia="MS Mincho" w:hAnsi="Times New Roman" w:cs="Times New Roman"/>
      <w:noProof/>
      <w:kern w:val="0"/>
      <w:sz w:val="16"/>
      <w:szCs w:val="16"/>
      <w:lang w:val="en-US"/>
      <w14:ligatures w14:val="none"/>
    </w:rPr>
  </w:style>
  <w:style w:type="character" w:styleId="SchwacheHervorhebung">
    <w:name w:val="Subtle Emphasis"/>
    <w:uiPriority w:val="19"/>
    <w:rsid w:val="009279AC"/>
    <w:rPr>
      <w:i/>
      <w:iCs/>
      <w:color w:val="808080"/>
    </w:rPr>
  </w:style>
  <w:style w:type="paragraph" w:customStyle="1" w:styleId="sponsors">
    <w:name w:val="sponsors"/>
    <w:rsid w:val="009279AC"/>
    <w:pPr>
      <w:framePr w:wrap="auto" w:hAnchor="text" w:x="615" w:y="2239"/>
      <w:pBdr>
        <w:top w:val="single" w:sz="4" w:space="2" w:color="auto"/>
      </w:pBdr>
      <w:spacing w:after="0" w:line="240" w:lineRule="auto"/>
      <w:ind w:firstLine="288"/>
    </w:pPr>
    <w:rPr>
      <w:rFonts w:ascii="Times New Roman" w:eastAsia="SimSun" w:hAnsi="Times New Roman" w:cs="Times New Roman"/>
      <w:kern w:val="0"/>
      <w:sz w:val="16"/>
      <w:szCs w:val="16"/>
      <w:lang w:val="en-US"/>
      <w14:ligatures w14:val="none"/>
    </w:rPr>
  </w:style>
  <w:style w:type="paragraph" w:styleId="Sprechblasentext">
    <w:name w:val="Balloon Text"/>
    <w:basedOn w:val="Standard"/>
    <w:link w:val="SprechblasentextZchn"/>
    <w:uiPriority w:val="99"/>
    <w:semiHidden/>
    <w:unhideWhenUsed/>
    <w:rsid w:val="009279AC"/>
    <w:rPr>
      <w:rFonts w:ascii="Tahoma" w:hAnsi="Tahoma" w:cs="Tahoma"/>
      <w:sz w:val="16"/>
      <w:szCs w:val="16"/>
    </w:rPr>
  </w:style>
  <w:style w:type="character" w:customStyle="1" w:styleId="SprechblasentextZchn">
    <w:name w:val="Sprechblasentext Zchn"/>
    <w:link w:val="Sprechblasentext"/>
    <w:uiPriority w:val="99"/>
    <w:semiHidden/>
    <w:rsid w:val="009279AC"/>
    <w:rPr>
      <w:rFonts w:ascii="Tahoma" w:eastAsia="Calibri" w:hAnsi="Tahoma" w:cs="Tahoma"/>
      <w:kern w:val="0"/>
      <w:sz w:val="16"/>
      <w:szCs w:val="16"/>
      <w14:ligatures w14:val="none"/>
    </w:rPr>
  </w:style>
  <w:style w:type="paragraph" w:styleId="StandardWeb">
    <w:name w:val="Normal (Web)"/>
    <w:basedOn w:val="Standard"/>
    <w:uiPriority w:val="99"/>
    <w:unhideWhenUsed/>
    <w:rsid w:val="009279AC"/>
    <w:pPr>
      <w:spacing w:before="100" w:beforeAutospacing="1" w:after="100" w:afterAutospacing="1" w:line="240" w:lineRule="auto"/>
      <w:jc w:val="left"/>
    </w:pPr>
    <w:rPr>
      <w:rFonts w:eastAsia="Times New Roman" w:cs="Times New Roman"/>
      <w:szCs w:val="24"/>
      <w:lang w:eastAsia="de-DE"/>
    </w:rPr>
  </w:style>
  <w:style w:type="table" w:customStyle="1" w:styleId="TabellemithellemGitternetz1">
    <w:name w:val="Tabelle mit hellem Gitternetz1"/>
    <w:basedOn w:val="NormaleTabelle"/>
    <w:uiPriority w:val="40"/>
    <w:rsid w:val="009279AC"/>
    <w:pPr>
      <w:spacing w:after="0" w:line="240" w:lineRule="auto"/>
    </w:pPr>
    <w:rPr>
      <w:rFonts w:ascii="Calibri" w:eastAsia="Calibri" w:hAnsi="Calibri" w:cs="Arial"/>
      <w:kern w:val="0"/>
      <w:sz w:val="20"/>
      <w:szCs w:val="20"/>
      <w:lang w:eastAsia="de-DE"/>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elleRaster4">
    <w:name w:val="Table Grid 4"/>
    <w:basedOn w:val="NormaleTabelle"/>
    <w:rsid w:val="009279AC"/>
    <w:pPr>
      <w:spacing w:after="0" w:line="240" w:lineRule="auto"/>
    </w:pPr>
    <w:rPr>
      <w:rFonts w:ascii="Times New Roman" w:eastAsia="Times New Roman" w:hAnsi="Times New Roman" w:cs="Times New Roman"/>
      <w:kern w:val="0"/>
      <w:sz w:val="20"/>
      <w:szCs w:val="20"/>
      <w:lang w:eastAsia="de-DE"/>
      <w14:ligatures w14:val="none"/>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nraster">
    <w:name w:val="Table Grid"/>
    <w:basedOn w:val="NormaleTabelle"/>
    <w:uiPriority w:val="5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Standard"/>
    <w:rsid w:val="009279AC"/>
    <w:pPr>
      <w:spacing w:after="0" w:line="240" w:lineRule="auto"/>
      <w:jc w:val="center"/>
    </w:pPr>
    <w:rPr>
      <w:rFonts w:eastAsia="SimSun" w:cs="Times New Roman"/>
      <w:b/>
      <w:bCs/>
      <w:sz w:val="16"/>
      <w:szCs w:val="16"/>
      <w:lang w:val="en-US"/>
    </w:rPr>
  </w:style>
  <w:style w:type="paragraph" w:customStyle="1" w:styleId="tablecolsubhead">
    <w:name w:val="table col subhead"/>
    <w:basedOn w:val="tablecolhead"/>
    <w:rsid w:val="009279AC"/>
    <w:rPr>
      <w:i/>
      <w:iCs/>
      <w:sz w:val="15"/>
      <w:szCs w:val="15"/>
    </w:rPr>
  </w:style>
  <w:style w:type="paragraph" w:customStyle="1" w:styleId="tablecopy">
    <w:name w:val="table copy"/>
    <w:rsid w:val="009279AC"/>
    <w:pPr>
      <w:spacing w:after="0" w:line="240" w:lineRule="auto"/>
      <w:jc w:val="both"/>
    </w:pPr>
    <w:rPr>
      <w:rFonts w:ascii="Times New Roman" w:eastAsia="SimSun" w:hAnsi="Times New Roman" w:cs="Times New Roman"/>
      <w:noProof/>
      <w:kern w:val="0"/>
      <w:sz w:val="16"/>
      <w:szCs w:val="16"/>
      <w:lang w:val="en-US"/>
      <w14:ligatures w14:val="none"/>
    </w:rPr>
  </w:style>
  <w:style w:type="paragraph" w:customStyle="1" w:styleId="tablefootnote">
    <w:name w:val="table footnote"/>
    <w:rsid w:val="009279AC"/>
    <w:pPr>
      <w:numPr>
        <w:numId w:val="12"/>
      </w:numPr>
      <w:spacing w:before="60" w:after="30" w:line="240" w:lineRule="auto"/>
      <w:jc w:val="right"/>
    </w:pPr>
    <w:rPr>
      <w:rFonts w:ascii="Times New Roman" w:eastAsia="SimSun" w:hAnsi="Times New Roman" w:cs="Times New Roman"/>
      <w:kern w:val="0"/>
      <w:sz w:val="12"/>
      <w:szCs w:val="12"/>
      <w:lang w:val="en-US"/>
      <w14:ligatures w14:val="none"/>
    </w:rPr>
  </w:style>
  <w:style w:type="paragraph" w:customStyle="1" w:styleId="tablehead">
    <w:name w:val="table head"/>
    <w:rsid w:val="009279AC"/>
    <w:pPr>
      <w:numPr>
        <w:numId w:val="13"/>
      </w:numPr>
      <w:spacing w:before="240" w:after="120" w:line="216" w:lineRule="auto"/>
      <w:jc w:val="center"/>
    </w:pPr>
    <w:rPr>
      <w:rFonts w:ascii="Times New Roman" w:eastAsia="SimSun" w:hAnsi="Times New Roman" w:cs="Times New Roman"/>
      <w:smallCaps/>
      <w:noProof/>
      <w:kern w:val="0"/>
      <w:sz w:val="16"/>
      <w:szCs w:val="16"/>
      <w:lang w:val="en-US"/>
      <w14:ligatures w14:val="none"/>
    </w:rPr>
  </w:style>
  <w:style w:type="paragraph" w:customStyle="1" w:styleId="TabStandard">
    <w:name w:val="TabStandard"/>
    <w:basedOn w:val="Standard"/>
    <w:link w:val="TabStandardZchn"/>
    <w:qFormat/>
    <w:rsid w:val="009279AC"/>
    <w:pPr>
      <w:widowControl w:val="0"/>
      <w:suppressAutoHyphens/>
      <w:spacing w:before="80" w:after="80" w:line="280" w:lineRule="exact"/>
      <w:jc w:val="left"/>
    </w:pPr>
    <w:rPr>
      <w:rFonts w:eastAsia="Times New Roman" w:cs="Times New Roman"/>
      <w:kern w:val="28"/>
      <w:szCs w:val="20"/>
      <w:lang w:eastAsia="de-DE"/>
    </w:rPr>
  </w:style>
  <w:style w:type="character" w:customStyle="1" w:styleId="TabStandardZchn">
    <w:name w:val="TabStandard Zchn"/>
    <w:link w:val="TabStandard"/>
    <w:rsid w:val="009279AC"/>
    <w:rPr>
      <w:rFonts w:ascii="Times New Roman" w:eastAsia="Times New Roman" w:hAnsi="Times New Roman" w:cs="Times New Roman"/>
      <w:kern w:val="28"/>
      <w:sz w:val="24"/>
      <w:szCs w:val="20"/>
      <w:lang w:eastAsia="de-DE"/>
      <w14:ligatures w14:val="none"/>
    </w:rPr>
  </w:style>
  <w:style w:type="paragraph" w:styleId="Titel">
    <w:name w:val="Title"/>
    <w:basedOn w:val="Standard"/>
    <w:next w:val="Standard"/>
    <w:link w:val="TitelZchn"/>
    <w:uiPriority w:val="10"/>
    <w:qFormat/>
    <w:rsid w:val="009279AC"/>
    <w:pPr>
      <w:pBdr>
        <w:top w:val="single" w:sz="4" w:space="1" w:color="auto"/>
        <w:left w:val="single" w:sz="4" w:space="4" w:color="auto"/>
        <w:bottom w:val="single" w:sz="4" w:space="1" w:color="auto"/>
        <w:right w:val="single" w:sz="4" w:space="4" w:color="auto"/>
      </w:pBdr>
      <w:spacing w:after="0"/>
      <w:contextualSpacing/>
      <w:jc w:val="center"/>
    </w:pPr>
    <w:rPr>
      <w:rFonts w:eastAsia="MS Gothic" w:cs="Times New Roman"/>
      <w:b/>
      <w:i/>
      <w:spacing w:val="-10"/>
      <w:kern w:val="28"/>
      <w:sz w:val="48"/>
      <w:szCs w:val="56"/>
    </w:rPr>
  </w:style>
  <w:style w:type="character" w:customStyle="1" w:styleId="TitelZchn">
    <w:name w:val="Titel Zchn"/>
    <w:link w:val="Titel"/>
    <w:uiPriority w:val="10"/>
    <w:rsid w:val="009279AC"/>
    <w:rPr>
      <w:rFonts w:ascii="Times New Roman" w:eastAsia="MS Gothic" w:hAnsi="Times New Roman" w:cs="Times New Roman"/>
      <w:b/>
      <w:i/>
      <w:spacing w:val="-10"/>
      <w:kern w:val="28"/>
      <w:sz w:val="48"/>
      <w:szCs w:val="56"/>
      <w14:ligatures w14:val="none"/>
    </w:rPr>
  </w:style>
  <w:style w:type="paragraph" w:customStyle="1" w:styleId="kursiv">
    <w:name w:val="Ü_kursiv"/>
    <w:basedOn w:val="Standard"/>
    <w:semiHidden/>
    <w:rsid w:val="009279AC"/>
    <w:pPr>
      <w:spacing w:before="360"/>
    </w:pPr>
    <w:rPr>
      <w:rFonts w:cs="Times New Roman"/>
      <w:i/>
      <w:szCs w:val="24"/>
    </w:rPr>
  </w:style>
  <w:style w:type="paragraph" w:customStyle="1" w:styleId="0">
    <w:name w:val="Ü0"/>
    <w:basedOn w:val="Standard"/>
    <w:link w:val="0Zchn"/>
    <w:semiHidden/>
    <w:rsid w:val="009279AC"/>
    <w:pPr>
      <w:spacing w:before="120" w:after="0"/>
    </w:pPr>
    <w:rPr>
      <w:rFonts w:ascii="Arial" w:hAnsi="Arial"/>
    </w:rPr>
  </w:style>
  <w:style w:type="character" w:customStyle="1" w:styleId="0Zchn">
    <w:name w:val="Ü0 Zchn"/>
    <w:link w:val="0"/>
    <w:semiHidden/>
    <w:rsid w:val="009279AC"/>
    <w:rPr>
      <w:rFonts w:ascii="Arial" w:eastAsia="Calibri" w:hAnsi="Arial" w:cs="Arial"/>
      <w:kern w:val="0"/>
      <w:sz w:val="24"/>
      <w14:ligatures w14:val="none"/>
    </w:rPr>
  </w:style>
  <w:style w:type="paragraph" w:customStyle="1" w:styleId="0-Blau">
    <w:name w:val="Ü0-Blau"/>
    <w:basedOn w:val="0"/>
    <w:semiHidden/>
    <w:rsid w:val="009279AC"/>
    <w:rPr>
      <w:color w:val="0000FF"/>
    </w:rPr>
  </w:style>
  <w:style w:type="paragraph" w:customStyle="1" w:styleId="1-OhneSeitenumbruch">
    <w:name w:val="Ü1-OhneSeitenumbruch"/>
    <w:basedOn w:val="berschrift1"/>
    <w:next w:val="Standard"/>
    <w:link w:val="1-OhneSeitenumbruchZchn"/>
    <w:qFormat/>
    <w:rsid w:val="009279AC"/>
    <w:pPr>
      <w:pageBreakBefore w:val="0"/>
      <w:spacing w:before="720"/>
    </w:pPr>
  </w:style>
  <w:style w:type="character" w:customStyle="1" w:styleId="1-OhneSeitenumbruchZchn">
    <w:name w:val="Ü1-OhneSeitenumbruch Zchn"/>
    <w:link w:val="1-OhneSeitenumbruch"/>
    <w:rsid w:val="009279AC"/>
    <w:rPr>
      <w:rFonts w:ascii="Times New Roman" w:eastAsia="MS Gothic" w:hAnsi="Times New Roman" w:cs="Times New Roman"/>
      <w:b/>
      <w:bCs/>
      <w:kern w:val="0"/>
      <w:sz w:val="32"/>
      <w:szCs w:val="28"/>
      <w14:ligatures w14:val="none"/>
    </w:rPr>
  </w:style>
  <w:style w:type="character" w:customStyle="1" w:styleId="berschrift2Zchn">
    <w:name w:val="Überschrift 2 Zchn"/>
    <w:aliases w:val="Ü2 Zchn"/>
    <w:link w:val="berschrift2"/>
    <w:rsid w:val="00BD43D5"/>
    <w:rPr>
      <w:rFonts w:ascii="Times New Roman" w:eastAsia="MS Gothic" w:hAnsi="Times New Roman" w:cs="Times New Roman"/>
      <w:b/>
      <w:bCs/>
      <w:kern w:val="0"/>
      <w:sz w:val="28"/>
      <w:szCs w:val="26"/>
      <w14:ligatures w14:val="none"/>
    </w:rPr>
  </w:style>
  <w:style w:type="character" w:customStyle="1" w:styleId="berschrift3Zchn">
    <w:name w:val="Überschrift 3 Zchn"/>
    <w:aliases w:val="Ü3 Zchn"/>
    <w:link w:val="berschrift3"/>
    <w:rsid w:val="009279AC"/>
    <w:rPr>
      <w:rFonts w:ascii="Times New Roman" w:eastAsia="MS Gothic" w:hAnsi="Times New Roman" w:cs="Times New Roman"/>
      <w:b/>
      <w:bCs/>
      <w:kern w:val="0"/>
      <w:sz w:val="24"/>
      <w14:ligatures w14:val="none"/>
    </w:rPr>
  </w:style>
  <w:style w:type="character" w:customStyle="1" w:styleId="berschrift4Zchn">
    <w:name w:val="Überschrift 4 Zchn"/>
    <w:aliases w:val="Ü4 Zchn"/>
    <w:link w:val="berschrift4"/>
    <w:rsid w:val="009279AC"/>
    <w:rPr>
      <w:rFonts w:ascii="Times New Roman" w:eastAsia="MS Gothic" w:hAnsi="Times New Roman" w:cs="Times New Roman"/>
      <w:b/>
      <w:bCs/>
      <w:iCs/>
      <w:kern w:val="0"/>
      <w:sz w:val="24"/>
      <w14:ligatures w14:val="none"/>
    </w:rPr>
  </w:style>
  <w:style w:type="character" w:customStyle="1" w:styleId="berschrift5Zchn">
    <w:name w:val="Überschrift 5 Zchn"/>
    <w:aliases w:val="Ü5 Zchn"/>
    <w:link w:val="berschrift5"/>
    <w:rsid w:val="009279AC"/>
    <w:rPr>
      <w:rFonts w:ascii="Times New Roman" w:eastAsia="MS Gothic" w:hAnsi="Times New Roman" w:cs="Times New Roman"/>
      <w:b/>
      <w:kern w:val="0"/>
      <w:sz w:val="24"/>
      <w14:ligatures w14:val="none"/>
    </w:rPr>
  </w:style>
  <w:style w:type="character" w:customStyle="1" w:styleId="berschrift6Zchn">
    <w:name w:val="Überschrift 6 Zchn"/>
    <w:link w:val="berschrift6"/>
    <w:rsid w:val="009279AC"/>
    <w:rPr>
      <w:rFonts w:ascii="Cambria" w:eastAsia="MS Gothic" w:hAnsi="Cambria" w:cs="Times New Roman"/>
      <w:i/>
      <w:iCs/>
      <w:color w:val="243F60"/>
      <w:kern w:val="0"/>
      <w:sz w:val="24"/>
      <w14:ligatures w14:val="none"/>
    </w:rPr>
  </w:style>
  <w:style w:type="character" w:customStyle="1" w:styleId="berschrift7Zchn">
    <w:name w:val="Überschrift 7 Zchn"/>
    <w:link w:val="berschrift7"/>
    <w:rsid w:val="009279AC"/>
    <w:rPr>
      <w:rFonts w:ascii="Cambria" w:eastAsia="MS Gothic" w:hAnsi="Cambria" w:cs="Times New Roman"/>
      <w:i/>
      <w:iCs/>
      <w:color w:val="404040"/>
      <w:kern w:val="0"/>
      <w:sz w:val="24"/>
      <w14:ligatures w14:val="none"/>
    </w:rPr>
  </w:style>
  <w:style w:type="character" w:customStyle="1" w:styleId="berschrift8Zchn">
    <w:name w:val="Überschrift 8 Zchn"/>
    <w:link w:val="berschrift8"/>
    <w:rsid w:val="009279AC"/>
    <w:rPr>
      <w:rFonts w:ascii="Cambria" w:eastAsia="MS Gothic" w:hAnsi="Cambria" w:cs="Times New Roman"/>
      <w:color w:val="404040"/>
      <w:kern w:val="0"/>
      <w:sz w:val="20"/>
      <w:szCs w:val="20"/>
      <w14:ligatures w14:val="none"/>
    </w:rPr>
  </w:style>
  <w:style w:type="character" w:customStyle="1" w:styleId="berschrift9Zchn">
    <w:name w:val="Überschrift 9 Zchn"/>
    <w:link w:val="berschrift9"/>
    <w:rsid w:val="009279AC"/>
    <w:rPr>
      <w:rFonts w:ascii="Cambria" w:eastAsia="MS Gothic" w:hAnsi="Cambria" w:cs="Times New Roman"/>
      <w:i/>
      <w:iCs/>
      <w:color w:val="404040"/>
      <w:kern w:val="0"/>
      <w:sz w:val="20"/>
      <w:szCs w:val="20"/>
      <w14:ligatures w14:val="none"/>
    </w:rPr>
  </w:style>
  <w:style w:type="paragraph" w:styleId="Untertitel">
    <w:name w:val="Subtitle"/>
    <w:basedOn w:val="Standard"/>
    <w:next w:val="Standard"/>
    <w:link w:val="UntertitelZchn"/>
    <w:uiPriority w:val="11"/>
    <w:qFormat/>
    <w:rsid w:val="009279AC"/>
    <w:pPr>
      <w:numPr>
        <w:ilvl w:val="1"/>
      </w:numPr>
      <w:spacing w:before="240" w:after="240"/>
      <w:jc w:val="center"/>
    </w:pPr>
    <w:rPr>
      <w:rFonts w:eastAsia="MS Gothic" w:cs="Times New Roman"/>
      <w:b/>
      <w:iCs/>
      <w:spacing w:val="15"/>
      <w:sz w:val="28"/>
      <w:szCs w:val="24"/>
    </w:rPr>
  </w:style>
  <w:style w:type="character" w:customStyle="1" w:styleId="UntertitelZchn">
    <w:name w:val="Untertitel Zchn"/>
    <w:link w:val="Untertitel"/>
    <w:uiPriority w:val="11"/>
    <w:rsid w:val="009279AC"/>
    <w:rPr>
      <w:rFonts w:ascii="Times New Roman" w:eastAsia="MS Gothic" w:hAnsi="Times New Roman" w:cs="Times New Roman"/>
      <w:b/>
      <w:iCs/>
      <w:spacing w:val="15"/>
      <w:kern w:val="0"/>
      <w:sz w:val="28"/>
      <w:szCs w:val="24"/>
      <w14:ligatures w14:val="none"/>
    </w:rPr>
  </w:style>
  <w:style w:type="paragraph" w:customStyle="1" w:styleId="Z">
    <w:name w:val="ÜZ"/>
    <w:aliases w:val="Zwischenüberschrift"/>
    <w:basedOn w:val="Standard"/>
    <w:next w:val="Standard"/>
    <w:link w:val="ZZchn"/>
    <w:semiHidden/>
    <w:rsid w:val="009279AC"/>
    <w:pPr>
      <w:pBdr>
        <w:bottom w:val="dotted" w:sz="4" w:space="1" w:color="4F81BD"/>
      </w:pBdr>
      <w:spacing w:before="120" w:after="0"/>
    </w:pPr>
    <w:rPr>
      <w:rFonts w:ascii="Calibri Light" w:hAnsi="Calibri Light"/>
      <w:color w:val="4F81BD"/>
    </w:rPr>
  </w:style>
  <w:style w:type="character" w:customStyle="1" w:styleId="ZZchn">
    <w:name w:val="ÜZ Zchn"/>
    <w:aliases w:val="Zwischenüberschrift Zchn"/>
    <w:link w:val="Z"/>
    <w:semiHidden/>
    <w:rsid w:val="009279AC"/>
    <w:rPr>
      <w:rFonts w:ascii="Calibri Light" w:eastAsia="Calibri" w:hAnsi="Calibri Light" w:cs="Arial"/>
      <w:color w:val="4F81BD"/>
      <w:kern w:val="0"/>
      <w:sz w:val="24"/>
      <w14:ligatures w14:val="none"/>
    </w:rPr>
  </w:style>
  <w:style w:type="paragraph" w:styleId="Verzeichnis1">
    <w:name w:val="toc 1"/>
    <w:aliases w:val="Anhangverzeichnis"/>
    <w:basedOn w:val="Standard"/>
    <w:next w:val="Standard"/>
    <w:autoRedefine/>
    <w:uiPriority w:val="39"/>
    <w:qFormat/>
    <w:rsid w:val="009279AC"/>
    <w:pPr>
      <w:spacing w:before="60" w:after="0"/>
      <w:jc w:val="left"/>
    </w:pPr>
    <w:rPr>
      <w:rFonts w:cs="Times New Roman"/>
      <w:b/>
      <w:bCs/>
      <w:szCs w:val="28"/>
    </w:rPr>
  </w:style>
  <w:style w:type="paragraph" w:styleId="Verzeichnis2">
    <w:name w:val="toc 2"/>
    <w:basedOn w:val="Standard"/>
    <w:next w:val="Standard"/>
    <w:autoRedefine/>
    <w:uiPriority w:val="39"/>
    <w:qFormat/>
    <w:rsid w:val="009279AC"/>
    <w:pPr>
      <w:tabs>
        <w:tab w:val="left" w:pos="720"/>
        <w:tab w:val="right" w:leader="dot" w:pos="9060"/>
      </w:tabs>
      <w:spacing w:after="0"/>
      <w:jc w:val="left"/>
    </w:pPr>
    <w:rPr>
      <w:rFonts w:cs="Times New Roman"/>
      <w:bCs/>
      <w:szCs w:val="24"/>
    </w:rPr>
  </w:style>
  <w:style w:type="paragraph" w:styleId="Verzeichnis3">
    <w:name w:val="toc 3"/>
    <w:basedOn w:val="Standard"/>
    <w:next w:val="Standard"/>
    <w:autoRedefine/>
    <w:uiPriority w:val="39"/>
    <w:qFormat/>
    <w:rsid w:val="009279AC"/>
    <w:pPr>
      <w:spacing w:after="0"/>
      <w:ind w:left="240"/>
      <w:jc w:val="left"/>
    </w:pPr>
    <w:rPr>
      <w:rFonts w:cs="Times New Roman"/>
      <w:sz w:val="20"/>
      <w:szCs w:val="24"/>
    </w:rPr>
  </w:style>
  <w:style w:type="paragraph" w:styleId="Verzeichnis4">
    <w:name w:val="toc 4"/>
    <w:basedOn w:val="Standard"/>
    <w:next w:val="Standard"/>
    <w:autoRedefine/>
    <w:uiPriority w:val="39"/>
    <w:semiHidden/>
    <w:qFormat/>
    <w:rsid w:val="009279AC"/>
    <w:pPr>
      <w:spacing w:after="0"/>
      <w:ind w:left="480"/>
      <w:jc w:val="left"/>
    </w:pPr>
    <w:rPr>
      <w:rFonts w:cs="Times New Roman"/>
      <w:sz w:val="20"/>
      <w:szCs w:val="24"/>
    </w:rPr>
  </w:style>
  <w:style w:type="paragraph" w:styleId="Verzeichnis5">
    <w:name w:val="toc 5"/>
    <w:basedOn w:val="Standard"/>
    <w:next w:val="Standard"/>
    <w:autoRedefine/>
    <w:uiPriority w:val="39"/>
    <w:semiHidden/>
    <w:qFormat/>
    <w:rsid w:val="009279AC"/>
    <w:pPr>
      <w:spacing w:after="0"/>
      <w:ind w:left="720"/>
      <w:jc w:val="left"/>
    </w:pPr>
    <w:rPr>
      <w:rFonts w:cs="Times New Roman"/>
      <w:sz w:val="20"/>
      <w:szCs w:val="24"/>
    </w:rPr>
  </w:style>
  <w:style w:type="paragraph" w:styleId="Verzeichnis6">
    <w:name w:val="toc 6"/>
    <w:basedOn w:val="Standard"/>
    <w:next w:val="Standard"/>
    <w:autoRedefine/>
    <w:uiPriority w:val="39"/>
    <w:semiHidden/>
    <w:rsid w:val="009279AC"/>
    <w:pPr>
      <w:spacing w:after="0"/>
      <w:ind w:left="960"/>
      <w:jc w:val="left"/>
    </w:pPr>
    <w:rPr>
      <w:rFonts w:ascii="Calibri" w:hAnsi="Calibri" w:cs="Times New Roman"/>
      <w:sz w:val="20"/>
      <w:szCs w:val="24"/>
    </w:rPr>
  </w:style>
  <w:style w:type="paragraph" w:styleId="Verzeichnis7">
    <w:name w:val="toc 7"/>
    <w:basedOn w:val="Standard"/>
    <w:next w:val="Standard"/>
    <w:autoRedefine/>
    <w:uiPriority w:val="39"/>
    <w:semiHidden/>
    <w:rsid w:val="009279AC"/>
    <w:pPr>
      <w:spacing w:after="0"/>
      <w:ind w:left="1200"/>
      <w:jc w:val="left"/>
    </w:pPr>
    <w:rPr>
      <w:rFonts w:ascii="Calibri" w:hAnsi="Calibri" w:cs="Times New Roman"/>
      <w:sz w:val="20"/>
      <w:szCs w:val="24"/>
    </w:rPr>
  </w:style>
  <w:style w:type="paragraph" w:styleId="Verzeichnis8">
    <w:name w:val="toc 8"/>
    <w:basedOn w:val="Standard"/>
    <w:next w:val="Standard"/>
    <w:autoRedefine/>
    <w:uiPriority w:val="39"/>
    <w:semiHidden/>
    <w:rsid w:val="009279AC"/>
    <w:pPr>
      <w:spacing w:after="0"/>
      <w:ind w:left="1440"/>
      <w:jc w:val="left"/>
    </w:pPr>
    <w:rPr>
      <w:rFonts w:ascii="Calibri" w:hAnsi="Calibri" w:cs="Times New Roman"/>
      <w:sz w:val="20"/>
      <w:szCs w:val="24"/>
    </w:rPr>
  </w:style>
  <w:style w:type="paragraph" w:styleId="Verzeichnis9">
    <w:name w:val="toc 9"/>
    <w:basedOn w:val="Standard"/>
    <w:next w:val="Standard"/>
    <w:autoRedefine/>
    <w:uiPriority w:val="39"/>
    <w:semiHidden/>
    <w:rsid w:val="009279AC"/>
    <w:pPr>
      <w:spacing w:after="0"/>
      <w:ind w:left="1680"/>
      <w:jc w:val="left"/>
    </w:pPr>
    <w:rPr>
      <w:rFonts w:ascii="Calibri" w:hAnsi="Calibri" w:cs="Times New Roman"/>
      <w:sz w:val="20"/>
      <w:szCs w:val="24"/>
    </w:rPr>
  </w:style>
  <w:style w:type="table" w:customStyle="1" w:styleId="zuTabStandard">
    <w:name w:val="zuTabStandard"/>
    <w:basedOn w:val="NormaleTabelle"/>
    <w:uiPriority w:val="9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rPr>
        <w:tblHeader/>
      </w:trPr>
      <w:tcPr>
        <w:shd w:val="clear" w:color="auto" w:fill="D9D9D9"/>
      </w:tcPr>
    </w:tblStylePr>
  </w:style>
  <w:style w:type="paragraph" w:customStyle="1" w:styleId="CitaviBibliographyEntry">
    <w:name w:val="Citavi Bibliography Entry"/>
    <w:basedOn w:val="Standard"/>
    <w:link w:val="CitaviBibliographyEntryZchn"/>
    <w:uiPriority w:val="99"/>
    <w:rsid w:val="00814669"/>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uiPriority w:val="99"/>
    <w:rsid w:val="00814669"/>
    <w:rPr>
      <w:rFonts w:ascii="Times New Roman" w:eastAsia="Calibri" w:hAnsi="Times New Roman" w:cs="Arial"/>
      <w:kern w:val="0"/>
      <w:sz w:val="24"/>
      <w14:ligatures w14:val="none"/>
    </w:rPr>
  </w:style>
  <w:style w:type="paragraph" w:customStyle="1" w:styleId="CitaviBibliographyHeading">
    <w:name w:val="Citavi Bibliography Heading"/>
    <w:basedOn w:val="berschrift1"/>
    <w:link w:val="CitaviBibliographyHeadingZchn"/>
    <w:uiPriority w:val="99"/>
    <w:rsid w:val="00814669"/>
  </w:style>
  <w:style w:type="character" w:customStyle="1" w:styleId="CitaviBibliographyHeadingZchn">
    <w:name w:val="Citavi Bibliography Heading Zchn"/>
    <w:basedOn w:val="Absatz-Standardschriftart"/>
    <w:link w:val="CitaviBibliographyHeading"/>
    <w:uiPriority w:val="99"/>
    <w:rsid w:val="00814669"/>
    <w:rPr>
      <w:rFonts w:ascii="Times New Roman" w:eastAsia="MS Gothic" w:hAnsi="Times New Roman" w:cs="Times New Roman"/>
      <w:b/>
      <w:bCs/>
      <w:kern w:val="0"/>
      <w:sz w:val="32"/>
      <w:szCs w:val="28"/>
      <w14:ligatures w14:val="none"/>
    </w:rPr>
  </w:style>
  <w:style w:type="paragraph" w:customStyle="1" w:styleId="CitaviChapterBibliographyHeading">
    <w:name w:val="Citavi Chapter Bibliography Heading"/>
    <w:basedOn w:val="berschrift2"/>
    <w:link w:val="CitaviChapterBibliographyHeadingZchn"/>
    <w:uiPriority w:val="99"/>
    <w:rsid w:val="00814669"/>
  </w:style>
  <w:style w:type="character" w:customStyle="1" w:styleId="CitaviChapterBibliographyHeadingZchn">
    <w:name w:val="Citavi Chapter Bibliography Heading Zchn"/>
    <w:basedOn w:val="Absatz-Standardschriftart"/>
    <w:link w:val="CitaviChapterBibliographyHeading"/>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1">
    <w:name w:val="Citavi Bibliography Subheading 1"/>
    <w:basedOn w:val="berschrift2"/>
    <w:link w:val="CitaviBibliographySubheading1Zchn"/>
    <w:uiPriority w:val="99"/>
    <w:rsid w:val="00814669"/>
    <w:pPr>
      <w:outlineLvl w:val="9"/>
    </w:pPr>
  </w:style>
  <w:style w:type="character" w:customStyle="1" w:styleId="CitaviBibliographySubheading1Zchn">
    <w:name w:val="Citavi Bibliography Subheading 1 Zchn"/>
    <w:basedOn w:val="Absatz-Standardschriftart"/>
    <w:link w:val="CitaviBibliographySubheading1"/>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2">
    <w:name w:val="Citavi Bibliography Subheading 2"/>
    <w:basedOn w:val="berschrift3"/>
    <w:link w:val="CitaviBibliographySubheading2Zchn"/>
    <w:uiPriority w:val="99"/>
    <w:rsid w:val="00814669"/>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814669"/>
    <w:rPr>
      <w:rFonts w:ascii="Times New Roman" w:eastAsia="MS Gothic" w:hAnsi="Times New Roman" w:cs="Times New Roman"/>
      <w:b/>
      <w:bCs/>
      <w:kern w:val="0"/>
      <w:sz w:val="24"/>
      <w14:ligatures w14:val="none"/>
    </w:rPr>
  </w:style>
  <w:style w:type="paragraph" w:customStyle="1" w:styleId="CitaviBibliographySubheading3">
    <w:name w:val="Citavi Bibliography Subheading 3"/>
    <w:basedOn w:val="berschrift4"/>
    <w:link w:val="CitaviBibliographySubheading3Zchn"/>
    <w:uiPriority w:val="99"/>
    <w:rsid w:val="00814669"/>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814669"/>
    <w:rPr>
      <w:rFonts w:ascii="Times New Roman" w:eastAsia="MS Gothic" w:hAnsi="Times New Roman" w:cs="Times New Roman"/>
      <w:b/>
      <w:bCs/>
      <w:iCs/>
      <w:kern w:val="0"/>
      <w:sz w:val="24"/>
      <w14:ligatures w14:val="none"/>
    </w:rPr>
  </w:style>
  <w:style w:type="paragraph" w:customStyle="1" w:styleId="CitaviBibliographySubheading4">
    <w:name w:val="Citavi Bibliography Subheading 4"/>
    <w:basedOn w:val="berschrift5"/>
    <w:link w:val="CitaviBibliographySubheading4Zchn"/>
    <w:uiPriority w:val="99"/>
    <w:rsid w:val="00814669"/>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814669"/>
    <w:rPr>
      <w:rFonts w:ascii="Times New Roman" w:eastAsia="MS Gothic" w:hAnsi="Times New Roman" w:cs="Times New Roman"/>
      <w:b/>
      <w:kern w:val="0"/>
      <w:sz w:val="24"/>
      <w14:ligatures w14:val="none"/>
    </w:rPr>
  </w:style>
  <w:style w:type="paragraph" w:customStyle="1" w:styleId="CitaviBibliographySubheading5">
    <w:name w:val="Citavi Bibliography Subheading 5"/>
    <w:basedOn w:val="berschrift6"/>
    <w:link w:val="CitaviBibliographySubheading5Zchn"/>
    <w:uiPriority w:val="99"/>
    <w:rsid w:val="00814669"/>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814669"/>
    <w:rPr>
      <w:rFonts w:ascii="Cambria" w:eastAsia="MS Gothic" w:hAnsi="Cambria" w:cs="Times New Roman"/>
      <w:i/>
      <w:iCs/>
      <w:color w:val="243F60"/>
      <w:kern w:val="0"/>
      <w:sz w:val="24"/>
      <w14:ligatures w14:val="none"/>
    </w:rPr>
  </w:style>
  <w:style w:type="paragraph" w:customStyle="1" w:styleId="CitaviBibliographySubheading6">
    <w:name w:val="Citavi Bibliography Subheading 6"/>
    <w:basedOn w:val="berschrift7"/>
    <w:link w:val="CitaviBibliographySubheading6Zchn"/>
    <w:uiPriority w:val="99"/>
    <w:rsid w:val="00814669"/>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814669"/>
    <w:rPr>
      <w:rFonts w:ascii="Cambria" w:eastAsia="MS Gothic" w:hAnsi="Cambria" w:cs="Times New Roman"/>
      <w:i/>
      <w:iCs/>
      <w:color w:val="404040"/>
      <w:kern w:val="0"/>
      <w:sz w:val="24"/>
      <w14:ligatures w14:val="none"/>
    </w:rPr>
  </w:style>
  <w:style w:type="paragraph" w:customStyle="1" w:styleId="CitaviBibliographySubheading7">
    <w:name w:val="Citavi Bibliography Subheading 7"/>
    <w:basedOn w:val="berschrift8"/>
    <w:link w:val="CitaviBibliographySubheading7Zchn"/>
    <w:uiPriority w:val="99"/>
    <w:rsid w:val="00814669"/>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814669"/>
    <w:rPr>
      <w:rFonts w:ascii="Cambria" w:eastAsia="MS Gothic" w:hAnsi="Cambria" w:cs="Times New Roman"/>
      <w:color w:val="404040"/>
      <w:kern w:val="0"/>
      <w:sz w:val="20"/>
      <w:szCs w:val="20"/>
      <w14:ligatures w14:val="none"/>
    </w:rPr>
  </w:style>
  <w:style w:type="paragraph" w:customStyle="1" w:styleId="CitaviBibliographySubheading8">
    <w:name w:val="Citavi Bibliography Subheading 8"/>
    <w:basedOn w:val="berschrift9"/>
    <w:link w:val="CitaviBibliographySubheading8Zchn"/>
    <w:uiPriority w:val="99"/>
    <w:rsid w:val="00814669"/>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814669"/>
    <w:rPr>
      <w:rFonts w:ascii="Cambria" w:eastAsia="MS Gothic" w:hAnsi="Cambria" w:cs="Times New Roman"/>
      <w:i/>
      <w:iCs/>
      <w:color w:val="404040"/>
      <w:kern w:val="0"/>
      <w:sz w:val="20"/>
      <w:szCs w:val="20"/>
      <w14:ligatures w14:val="none"/>
    </w:rPr>
  </w:style>
  <w:style w:type="paragraph" w:styleId="Literaturverzeichnis">
    <w:name w:val="Bibliography"/>
    <w:basedOn w:val="Standard"/>
    <w:next w:val="Standard"/>
    <w:uiPriority w:val="37"/>
    <w:semiHidden/>
    <w:unhideWhenUsed/>
    <w:rsid w:val="00814669"/>
  </w:style>
  <w:style w:type="character" w:styleId="Buchtitel">
    <w:name w:val="Book Title"/>
    <w:basedOn w:val="Absatz-Standardschriftart"/>
    <w:uiPriority w:val="33"/>
    <w:qFormat/>
    <w:rsid w:val="00814669"/>
    <w:rPr>
      <w:b/>
      <w:bCs/>
      <w:i/>
      <w:iCs/>
      <w:spacing w:val="5"/>
    </w:rPr>
  </w:style>
  <w:style w:type="character" w:styleId="IntensiverVerweis">
    <w:name w:val="Intense Reference"/>
    <w:basedOn w:val="Absatz-Standardschriftart"/>
    <w:uiPriority w:val="32"/>
    <w:qFormat/>
    <w:rsid w:val="00814669"/>
    <w:rPr>
      <w:b/>
      <w:bCs/>
      <w:smallCaps/>
      <w:color w:val="4472C4" w:themeColor="accent1"/>
      <w:spacing w:val="5"/>
    </w:rPr>
  </w:style>
  <w:style w:type="character" w:styleId="SchwacherVerweis">
    <w:name w:val="Subtle Reference"/>
    <w:basedOn w:val="Absatz-Standardschriftart"/>
    <w:uiPriority w:val="31"/>
    <w:qFormat/>
    <w:rsid w:val="00814669"/>
    <w:rPr>
      <w:smallCaps/>
      <w:color w:val="5A5A5A" w:themeColor="text1" w:themeTint="A5"/>
    </w:rPr>
  </w:style>
  <w:style w:type="character" w:styleId="IntensiveHervorhebung">
    <w:name w:val="Intense Emphasis"/>
    <w:basedOn w:val="Absatz-Standardschriftart"/>
    <w:uiPriority w:val="21"/>
    <w:qFormat/>
    <w:rsid w:val="00814669"/>
    <w:rPr>
      <w:i/>
      <w:iCs/>
      <w:color w:val="4472C4" w:themeColor="accent1"/>
    </w:rPr>
  </w:style>
  <w:style w:type="paragraph" w:styleId="IntensivesZitat">
    <w:name w:val="Intense Quote"/>
    <w:basedOn w:val="Standard"/>
    <w:next w:val="Standard"/>
    <w:link w:val="IntensivesZitatZchn"/>
    <w:uiPriority w:val="30"/>
    <w:qFormat/>
    <w:rsid w:val="0081466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14669"/>
    <w:rPr>
      <w:rFonts w:ascii="Times New Roman" w:eastAsia="Calibri" w:hAnsi="Times New Roman" w:cs="Arial"/>
      <w:i/>
      <w:iCs/>
      <w:color w:val="4472C4" w:themeColor="accent1"/>
      <w:kern w:val="0"/>
      <w:sz w:val="24"/>
      <w14:ligatures w14:val="none"/>
    </w:rPr>
  </w:style>
  <w:style w:type="paragraph" w:styleId="Zitat">
    <w:name w:val="Quote"/>
    <w:basedOn w:val="Standard"/>
    <w:next w:val="Standard"/>
    <w:link w:val="ZitatZchn"/>
    <w:uiPriority w:val="29"/>
    <w:qFormat/>
    <w:rsid w:val="0081466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14669"/>
    <w:rPr>
      <w:rFonts w:ascii="Times New Roman" w:eastAsia="Calibri" w:hAnsi="Times New Roman" w:cs="Arial"/>
      <w:i/>
      <w:iCs/>
      <w:color w:val="404040" w:themeColor="text1" w:themeTint="BF"/>
      <w:kern w:val="0"/>
      <w:sz w:val="24"/>
      <w14:ligatures w14:val="none"/>
    </w:rPr>
  </w:style>
  <w:style w:type="table" w:styleId="MittlereListe1-Akzent1">
    <w:name w:val="Medium List 1 Accen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14669"/>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14669"/>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1466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1466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1466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1466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1466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1466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814669"/>
    <w:rPr>
      <w:i/>
      <w:iCs/>
    </w:rPr>
  </w:style>
  <w:style w:type="character" w:styleId="HTMLSchreibmaschine">
    <w:name w:val="HTML Typewriter"/>
    <w:basedOn w:val="Absatz-Standardschriftart"/>
    <w:uiPriority w:val="99"/>
    <w:semiHidden/>
    <w:unhideWhenUsed/>
    <w:rsid w:val="00814669"/>
    <w:rPr>
      <w:rFonts w:ascii="Consolas" w:hAnsi="Consolas"/>
      <w:sz w:val="20"/>
      <w:szCs w:val="20"/>
    </w:rPr>
  </w:style>
  <w:style w:type="character" w:styleId="HTMLBeispiel">
    <w:name w:val="HTML Sample"/>
    <w:basedOn w:val="Absatz-Standardschriftart"/>
    <w:uiPriority w:val="99"/>
    <w:semiHidden/>
    <w:unhideWhenUsed/>
    <w:rsid w:val="00814669"/>
    <w:rPr>
      <w:rFonts w:ascii="Consolas" w:hAnsi="Consolas"/>
      <w:sz w:val="24"/>
      <w:szCs w:val="24"/>
    </w:rPr>
  </w:style>
  <w:style w:type="character" w:styleId="HTMLTastatur">
    <w:name w:val="HTML Keyboard"/>
    <w:basedOn w:val="Absatz-Standardschriftart"/>
    <w:uiPriority w:val="99"/>
    <w:semiHidden/>
    <w:unhideWhenUsed/>
    <w:rsid w:val="00814669"/>
    <w:rPr>
      <w:rFonts w:ascii="Consolas" w:hAnsi="Consolas"/>
      <w:sz w:val="20"/>
      <w:szCs w:val="20"/>
    </w:rPr>
  </w:style>
  <w:style w:type="character" w:styleId="HTMLDefinition">
    <w:name w:val="HTML Definition"/>
    <w:basedOn w:val="Absatz-Standardschriftart"/>
    <w:uiPriority w:val="99"/>
    <w:semiHidden/>
    <w:unhideWhenUsed/>
    <w:rsid w:val="00814669"/>
    <w:rPr>
      <w:i/>
      <w:iCs/>
    </w:rPr>
  </w:style>
  <w:style w:type="character" w:styleId="HTMLCode">
    <w:name w:val="HTML Code"/>
    <w:basedOn w:val="Absatz-Standardschriftart"/>
    <w:uiPriority w:val="99"/>
    <w:semiHidden/>
    <w:unhideWhenUsed/>
    <w:rsid w:val="00814669"/>
    <w:rPr>
      <w:rFonts w:ascii="Consolas" w:hAnsi="Consolas"/>
      <w:sz w:val="20"/>
      <w:szCs w:val="20"/>
    </w:rPr>
  </w:style>
  <w:style w:type="character" w:styleId="HTMLZitat">
    <w:name w:val="HTML Cite"/>
    <w:basedOn w:val="Absatz-Standardschriftart"/>
    <w:uiPriority w:val="99"/>
    <w:semiHidden/>
    <w:unhideWhenUsed/>
    <w:rsid w:val="00814669"/>
    <w:rPr>
      <w:i/>
      <w:iCs/>
    </w:rPr>
  </w:style>
  <w:style w:type="paragraph" w:styleId="HTMLAdresse">
    <w:name w:val="HTML Address"/>
    <w:basedOn w:val="Standard"/>
    <w:link w:val="HTMLAdresseZchn"/>
    <w:uiPriority w:val="99"/>
    <w:semiHidden/>
    <w:unhideWhenUsed/>
    <w:rsid w:val="00814669"/>
    <w:pPr>
      <w:spacing w:after="0" w:line="240" w:lineRule="auto"/>
    </w:pPr>
    <w:rPr>
      <w:i/>
      <w:iCs/>
    </w:rPr>
  </w:style>
  <w:style w:type="character" w:customStyle="1" w:styleId="HTMLAdresseZchn">
    <w:name w:val="HTML Adresse Zchn"/>
    <w:basedOn w:val="Absatz-Standardschriftart"/>
    <w:link w:val="HTMLAdresse"/>
    <w:uiPriority w:val="99"/>
    <w:semiHidden/>
    <w:rsid w:val="00814669"/>
    <w:rPr>
      <w:rFonts w:ascii="Times New Roman" w:eastAsia="Calibri" w:hAnsi="Times New Roman" w:cs="Arial"/>
      <w:i/>
      <w:iCs/>
      <w:kern w:val="0"/>
      <w:sz w:val="24"/>
      <w14:ligatures w14:val="none"/>
    </w:rPr>
  </w:style>
  <w:style w:type="character" w:styleId="HTMLAkronym">
    <w:name w:val="HTML Acronym"/>
    <w:basedOn w:val="Absatz-Standardschriftart"/>
    <w:uiPriority w:val="99"/>
    <w:semiHidden/>
    <w:unhideWhenUsed/>
    <w:rsid w:val="00814669"/>
  </w:style>
  <w:style w:type="paragraph" w:styleId="Dokumentstruktur">
    <w:name w:val="Document Map"/>
    <w:basedOn w:val="Standard"/>
    <w:link w:val="DokumentstrukturZchn"/>
    <w:uiPriority w:val="99"/>
    <w:semiHidden/>
    <w:unhideWhenUsed/>
    <w:rsid w:val="00814669"/>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14669"/>
    <w:rPr>
      <w:rFonts w:ascii="Segoe UI" w:eastAsia="Calibri" w:hAnsi="Segoe UI" w:cs="Segoe UI"/>
      <w:kern w:val="0"/>
      <w:sz w:val="16"/>
      <w:szCs w:val="16"/>
      <w14:ligatures w14:val="none"/>
    </w:rPr>
  </w:style>
  <w:style w:type="character" w:styleId="Fett">
    <w:name w:val="Strong"/>
    <w:basedOn w:val="Absatz-Standardschriftart"/>
    <w:uiPriority w:val="22"/>
    <w:qFormat/>
    <w:rsid w:val="00814669"/>
    <w:rPr>
      <w:b/>
      <w:bCs/>
    </w:rPr>
  </w:style>
  <w:style w:type="paragraph" w:styleId="Blocktext">
    <w:name w:val="Block Text"/>
    <w:basedOn w:val="Standard"/>
    <w:uiPriority w:val="99"/>
    <w:semiHidden/>
    <w:unhideWhenUsed/>
    <w:rsid w:val="0081466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814669"/>
    <w:pPr>
      <w:ind w:left="283"/>
    </w:pPr>
    <w:rPr>
      <w:sz w:val="16"/>
      <w:szCs w:val="16"/>
    </w:rPr>
  </w:style>
  <w:style w:type="character" w:customStyle="1" w:styleId="Textkrper-Einzug3Zchn">
    <w:name w:val="Textkörper-Einzug 3 Zchn"/>
    <w:basedOn w:val="Absatz-Standardschriftart"/>
    <w:link w:val="Textkrper-Einzug3"/>
    <w:uiPriority w:val="99"/>
    <w:semiHidden/>
    <w:rsid w:val="00814669"/>
    <w:rPr>
      <w:rFonts w:ascii="Times New Roman" w:eastAsia="Calibri" w:hAnsi="Times New Roman" w:cs="Arial"/>
      <w:kern w:val="0"/>
      <w:sz w:val="16"/>
      <w:szCs w:val="16"/>
      <w14:ligatures w14:val="none"/>
    </w:rPr>
  </w:style>
  <w:style w:type="paragraph" w:styleId="Textkrper-Einzug2">
    <w:name w:val="Body Text Indent 2"/>
    <w:basedOn w:val="Standard"/>
    <w:link w:val="Textkrper-Einzug2Zchn"/>
    <w:uiPriority w:val="99"/>
    <w:semiHidden/>
    <w:unhideWhenUsed/>
    <w:rsid w:val="00814669"/>
    <w:pPr>
      <w:spacing w:line="480" w:lineRule="auto"/>
      <w:ind w:left="283"/>
    </w:pPr>
  </w:style>
  <w:style w:type="character" w:customStyle="1" w:styleId="Textkrper-Einzug2Zchn">
    <w:name w:val="Textkörper-Einzug 2 Zchn"/>
    <w:basedOn w:val="Absatz-Standardschriftart"/>
    <w:link w:val="Textkrper-Einzug2"/>
    <w:uiPriority w:val="99"/>
    <w:semiHidden/>
    <w:rsid w:val="00814669"/>
    <w:rPr>
      <w:rFonts w:ascii="Times New Roman" w:eastAsia="Calibri" w:hAnsi="Times New Roman" w:cs="Arial"/>
      <w:kern w:val="0"/>
      <w:sz w:val="24"/>
      <w14:ligatures w14:val="none"/>
    </w:rPr>
  </w:style>
  <w:style w:type="paragraph" w:styleId="Textkrper3">
    <w:name w:val="Body Text 3"/>
    <w:basedOn w:val="Standard"/>
    <w:link w:val="Textkrper3Zchn"/>
    <w:uiPriority w:val="99"/>
    <w:semiHidden/>
    <w:unhideWhenUsed/>
    <w:rsid w:val="00814669"/>
    <w:rPr>
      <w:sz w:val="16"/>
      <w:szCs w:val="16"/>
    </w:rPr>
  </w:style>
  <w:style w:type="character" w:customStyle="1" w:styleId="Textkrper3Zchn">
    <w:name w:val="Textkörper 3 Zchn"/>
    <w:basedOn w:val="Absatz-Standardschriftart"/>
    <w:link w:val="Textkrper3"/>
    <w:uiPriority w:val="99"/>
    <w:semiHidden/>
    <w:rsid w:val="00814669"/>
    <w:rPr>
      <w:rFonts w:ascii="Times New Roman" w:eastAsia="Calibri" w:hAnsi="Times New Roman" w:cs="Arial"/>
      <w:kern w:val="0"/>
      <w:sz w:val="16"/>
      <w:szCs w:val="16"/>
      <w14:ligatures w14:val="none"/>
    </w:rPr>
  </w:style>
  <w:style w:type="paragraph" w:styleId="Textkrper2">
    <w:name w:val="Body Text 2"/>
    <w:basedOn w:val="Standard"/>
    <w:link w:val="Textkrper2Zchn"/>
    <w:uiPriority w:val="99"/>
    <w:semiHidden/>
    <w:unhideWhenUsed/>
    <w:rsid w:val="00814669"/>
    <w:pPr>
      <w:spacing w:line="480" w:lineRule="auto"/>
    </w:pPr>
  </w:style>
  <w:style w:type="character" w:customStyle="1" w:styleId="Textkrper2Zchn">
    <w:name w:val="Textkörper 2 Zchn"/>
    <w:basedOn w:val="Absatz-Standardschriftart"/>
    <w:link w:val="Textkrper2"/>
    <w:uiPriority w:val="99"/>
    <w:semiHidden/>
    <w:rsid w:val="00814669"/>
    <w:rPr>
      <w:rFonts w:ascii="Times New Roman" w:eastAsia="Calibri" w:hAnsi="Times New Roman" w:cs="Arial"/>
      <w:kern w:val="0"/>
      <w:sz w:val="24"/>
      <w14:ligatures w14:val="none"/>
    </w:rPr>
  </w:style>
  <w:style w:type="paragraph" w:styleId="Fu-Endnotenberschrift">
    <w:name w:val="Note Heading"/>
    <w:basedOn w:val="Standard"/>
    <w:next w:val="Standard"/>
    <w:link w:val="Fu-EndnotenberschriftZchn"/>
    <w:uiPriority w:val="99"/>
    <w:semiHidden/>
    <w:unhideWhenUsed/>
    <w:rsid w:val="00814669"/>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14669"/>
    <w:rPr>
      <w:rFonts w:ascii="Times New Roman" w:eastAsia="Calibri" w:hAnsi="Times New Roman" w:cs="Arial"/>
      <w:kern w:val="0"/>
      <w:sz w:val="24"/>
      <w14:ligatures w14:val="none"/>
    </w:rPr>
  </w:style>
  <w:style w:type="paragraph" w:styleId="Textkrper-Zeileneinzug">
    <w:name w:val="Body Text Indent"/>
    <w:basedOn w:val="Standard"/>
    <w:link w:val="Textkrper-ZeileneinzugZchn"/>
    <w:uiPriority w:val="99"/>
    <w:semiHidden/>
    <w:unhideWhenUsed/>
    <w:rsid w:val="00814669"/>
    <w:pPr>
      <w:ind w:left="283"/>
    </w:pPr>
  </w:style>
  <w:style w:type="character" w:customStyle="1" w:styleId="Textkrper-ZeileneinzugZchn">
    <w:name w:val="Textkörper-Zeileneinzug Zchn"/>
    <w:basedOn w:val="Absatz-Standardschriftart"/>
    <w:link w:val="Textkrper-Zeileneinzug"/>
    <w:uiPriority w:val="99"/>
    <w:semiHidden/>
    <w:rsid w:val="00814669"/>
    <w:rPr>
      <w:rFonts w:ascii="Times New Roman" w:eastAsia="Calibri" w:hAnsi="Times New Roman" w:cs="Arial"/>
      <w:kern w:val="0"/>
      <w:sz w:val="24"/>
      <w14:ligatures w14:val="none"/>
    </w:rPr>
  </w:style>
  <w:style w:type="paragraph" w:styleId="Textkrper-Erstzeileneinzug2">
    <w:name w:val="Body Text First Indent 2"/>
    <w:basedOn w:val="Textkrper-Zeileneinzug"/>
    <w:link w:val="Textkrper-Erstzeileneinzug2Zchn"/>
    <w:uiPriority w:val="99"/>
    <w:semiHidden/>
    <w:unhideWhenUsed/>
    <w:rsid w:val="00814669"/>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14669"/>
    <w:rPr>
      <w:rFonts w:ascii="Times New Roman" w:eastAsia="Calibri" w:hAnsi="Times New Roman" w:cs="Arial"/>
      <w:kern w:val="0"/>
      <w:sz w:val="24"/>
      <w14:ligatures w14:val="none"/>
    </w:rPr>
  </w:style>
  <w:style w:type="paragraph" w:styleId="Textkrper-Erstzeileneinzug">
    <w:name w:val="Body Text First Indent"/>
    <w:basedOn w:val="Textkrper"/>
    <w:link w:val="Textkrper-ErstzeileneinzugZchn"/>
    <w:uiPriority w:val="99"/>
    <w:semiHidden/>
    <w:unhideWhenUsed/>
    <w:rsid w:val="00814669"/>
    <w:pPr>
      <w:spacing w:before="0"/>
      <w:ind w:firstLine="360"/>
      <w:jc w:val="both"/>
    </w:pPr>
    <w:rPr>
      <w:rFonts w:eastAsia="Calibri" w:cs="Arial"/>
      <w:b w:val="0"/>
      <w:bCs w:val="0"/>
      <w:kern w:val="0"/>
      <w:sz w:val="24"/>
      <w:szCs w:val="22"/>
      <w:lang w:eastAsia="en-US"/>
    </w:rPr>
  </w:style>
  <w:style w:type="character" w:customStyle="1" w:styleId="Textkrper-ErstzeileneinzugZchn">
    <w:name w:val="Textkörper-Erstzeileneinzug Zchn"/>
    <w:basedOn w:val="TextkrperZchn"/>
    <w:link w:val="Textkrper-Erstzeileneinzug"/>
    <w:uiPriority w:val="99"/>
    <w:semiHidden/>
    <w:rsid w:val="00814669"/>
    <w:rPr>
      <w:rFonts w:ascii="Times New Roman" w:eastAsia="Calibri" w:hAnsi="Times New Roman" w:cs="Arial"/>
      <w:b w:val="0"/>
      <w:bCs w:val="0"/>
      <w:kern w:val="0"/>
      <w:sz w:val="24"/>
      <w:szCs w:val="20"/>
      <w:lang w:eastAsia="de-DE"/>
      <w14:ligatures w14:val="none"/>
    </w:rPr>
  </w:style>
  <w:style w:type="paragraph" w:styleId="Datum">
    <w:name w:val="Date"/>
    <w:basedOn w:val="Standard"/>
    <w:next w:val="Standard"/>
    <w:link w:val="DatumZchn"/>
    <w:uiPriority w:val="99"/>
    <w:semiHidden/>
    <w:unhideWhenUsed/>
    <w:rsid w:val="00814669"/>
  </w:style>
  <w:style w:type="character" w:customStyle="1" w:styleId="DatumZchn">
    <w:name w:val="Datum Zchn"/>
    <w:basedOn w:val="Absatz-Standardschriftart"/>
    <w:link w:val="Datum"/>
    <w:uiPriority w:val="99"/>
    <w:semiHidden/>
    <w:rsid w:val="00814669"/>
    <w:rPr>
      <w:rFonts w:ascii="Times New Roman" w:eastAsia="Calibri" w:hAnsi="Times New Roman" w:cs="Arial"/>
      <w:kern w:val="0"/>
      <w:sz w:val="24"/>
      <w14:ligatures w14:val="none"/>
    </w:rPr>
  </w:style>
  <w:style w:type="paragraph" w:styleId="Anrede">
    <w:name w:val="Salutation"/>
    <w:basedOn w:val="Standard"/>
    <w:next w:val="Standard"/>
    <w:link w:val="AnredeZchn"/>
    <w:uiPriority w:val="99"/>
    <w:semiHidden/>
    <w:unhideWhenUsed/>
    <w:rsid w:val="00814669"/>
  </w:style>
  <w:style w:type="character" w:customStyle="1" w:styleId="AnredeZchn">
    <w:name w:val="Anrede Zchn"/>
    <w:basedOn w:val="Absatz-Standardschriftart"/>
    <w:link w:val="Anrede"/>
    <w:uiPriority w:val="99"/>
    <w:semiHidden/>
    <w:rsid w:val="00814669"/>
    <w:rPr>
      <w:rFonts w:ascii="Times New Roman" w:eastAsia="Calibri" w:hAnsi="Times New Roman" w:cs="Arial"/>
      <w:kern w:val="0"/>
      <w:sz w:val="24"/>
      <w14:ligatures w14:val="none"/>
    </w:rPr>
  </w:style>
  <w:style w:type="paragraph" w:styleId="Nachrichtenkopf">
    <w:name w:val="Message Header"/>
    <w:basedOn w:val="Standard"/>
    <w:link w:val="NachrichtenkopfZchn"/>
    <w:uiPriority w:val="99"/>
    <w:semiHidden/>
    <w:unhideWhenUsed/>
    <w:rsid w:val="0081466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14669"/>
    <w:rPr>
      <w:rFonts w:asciiTheme="majorHAnsi" w:eastAsiaTheme="majorEastAsia" w:hAnsiTheme="majorHAnsi" w:cstheme="majorBidi"/>
      <w:kern w:val="0"/>
      <w:sz w:val="24"/>
      <w:szCs w:val="24"/>
      <w:shd w:val="pct20" w:color="auto" w:fill="auto"/>
      <w14:ligatures w14:val="none"/>
    </w:rPr>
  </w:style>
  <w:style w:type="paragraph" w:styleId="Listenfortsetzung5">
    <w:name w:val="List Continue 5"/>
    <w:basedOn w:val="Standard"/>
    <w:uiPriority w:val="99"/>
    <w:semiHidden/>
    <w:unhideWhenUsed/>
    <w:rsid w:val="00814669"/>
    <w:pPr>
      <w:ind w:left="1415"/>
      <w:contextualSpacing/>
    </w:pPr>
  </w:style>
  <w:style w:type="paragraph" w:styleId="Listenfortsetzung4">
    <w:name w:val="List Continue 4"/>
    <w:basedOn w:val="Standard"/>
    <w:uiPriority w:val="99"/>
    <w:semiHidden/>
    <w:unhideWhenUsed/>
    <w:rsid w:val="00814669"/>
    <w:pPr>
      <w:ind w:left="1132"/>
      <w:contextualSpacing/>
    </w:pPr>
  </w:style>
  <w:style w:type="paragraph" w:styleId="Listenfortsetzung3">
    <w:name w:val="List Continue 3"/>
    <w:basedOn w:val="Standard"/>
    <w:uiPriority w:val="99"/>
    <w:semiHidden/>
    <w:unhideWhenUsed/>
    <w:rsid w:val="00814669"/>
    <w:pPr>
      <w:ind w:left="849"/>
      <w:contextualSpacing/>
    </w:pPr>
  </w:style>
  <w:style w:type="paragraph" w:styleId="Listenfortsetzung2">
    <w:name w:val="List Continue 2"/>
    <w:basedOn w:val="Standard"/>
    <w:uiPriority w:val="99"/>
    <w:semiHidden/>
    <w:unhideWhenUsed/>
    <w:rsid w:val="00814669"/>
    <w:pPr>
      <w:ind w:left="566"/>
      <w:contextualSpacing/>
    </w:pPr>
  </w:style>
  <w:style w:type="paragraph" w:styleId="Listenfortsetzung">
    <w:name w:val="List Continue"/>
    <w:basedOn w:val="Standard"/>
    <w:uiPriority w:val="99"/>
    <w:semiHidden/>
    <w:unhideWhenUsed/>
    <w:rsid w:val="00814669"/>
    <w:pPr>
      <w:ind w:left="283"/>
      <w:contextualSpacing/>
    </w:pPr>
  </w:style>
  <w:style w:type="paragraph" w:styleId="Unterschrift">
    <w:name w:val="Signature"/>
    <w:basedOn w:val="Standard"/>
    <w:link w:val="UnterschriftZchn"/>
    <w:uiPriority w:val="99"/>
    <w:semiHidden/>
    <w:unhideWhenUsed/>
    <w:rsid w:val="00814669"/>
    <w:pPr>
      <w:spacing w:after="0" w:line="240" w:lineRule="auto"/>
      <w:ind w:left="4252"/>
    </w:pPr>
  </w:style>
  <w:style w:type="character" w:customStyle="1" w:styleId="UnterschriftZchn">
    <w:name w:val="Unterschrift Zchn"/>
    <w:basedOn w:val="Absatz-Standardschriftart"/>
    <w:link w:val="Unterschrift"/>
    <w:uiPriority w:val="99"/>
    <w:semiHidden/>
    <w:rsid w:val="00814669"/>
    <w:rPr>
      <w:rFonts w:ascii="Times New Roman" w:eastAsia="Calibri" w:hAnsi="Times New Roman" w:cs="Arial"/>
      <w:kern w:val="0"/>
      <w:sz w:val="24"/>
      <w14:ligatures w14:val="none"/>
    </w:rPr>
  </w:style>
  <w:style w:type="paragraph" w:styleId="Gruformel">
    <w:name w:val="Closing"/>
    <w:basedOn w:val="Standard"/>
    <w:link w:val="GruformelZchn"/>
    <w:uiPriority w:val="99"/>
    <w:semiHidden/>
    <w:unhideWhenUsed/>
    <w:rsid w:val="00814669"/>
    <w:pPr>
      <w:spacing w:after="0" w:line="240" w:lineRule="auto"/>
      <w:ind w:left="4252"/>
    </w:pPr>
  </w:style>
  <w:style w:type="character" w:customStyle="1" w:styleId="GruformelZchn">
    <w:name w:val="Grußformel Zchn"/>
    <w:basedOn w:val="Absatz-Standardschriftart"/>
    <w:link w:val="Gruformel"/>
    <w:uiPriority w:val="99"/>
    <w:semiHidden/>
    <w:rsid w:val="00814669"/>
    <w:rPr>
      <w:rFonts w:ascii="Times New Roman" w:eastAsia="Calibri" w:hAnsi="Times New Roman" w:cs="Arial"/>
      <w:kern w:val="0"/>
      <w:sz w:val="24"/>
      <w14:ligatures w14:val="none"/>
    </w:rPr>
  </w:style>
  <w:style w:type="paragraph" w:styleId="Listennummer5">
    <w:name w:val="List Number 5"/>
    <w:basedOn w:val="Standard"/>
    <w:uiPriority w:val="99"/>
    <w:semiHidden/>
    <w:unhideWhenUsed/>
    <w:rsid w:val="00814669"/>
    <w:pPr>
      <w:numPr>
        <w:numId w:val="24"/>
      </w:numPr>
      <w:contextualSpacing/>
    </w:pPr>
  </w:style>
  <w:style w:type="paragraph" w:styleId="Listennummer4">
    <w:name w:val="List Number 4"/>
    <w:basedOn w:val="Standard"/>
    <w:uiPriority w:val="99"/>
    <w:semiHidden/>
    <w:unhideWhenUsed/>
    <w:rsid w:val="00814669"/>
    <w:pPr>
      <w:numPr>
        <w:numId w:val="25"/>
      </w:numPr>
      <w:contextualSpacing/>
    </w:pPr>
  </w:style>
  <w:style w:type="paragraph" w:styleId="Listennummer3">
    <w:name w:val="List Number 3"/>
    <w:basedOn w:val="Standard"/>
    <w:uiPriority w:val="99"/>
    <w:semiHidden/>
    <w:unhideWhenUsed/>
    <w:rsid w:val="00814669"/>
    <w:pPr>
      <w:numPr>
        <w:numId w:val="26"/>
      </w:numPr>
      <w:contextualSpacing/>
    </w:pPr>
  </w:style>
  <w:style w:type="paragraph" w:styleId="Listennummer2">
    <w:name w:val="List Number 2"/>
    <w:basedOn w:val="Standard"/>
    <w:uiPriority w:val="99"/>
    <w:semiHidden/>
    <w:unhideWhenUsed/>
    <w:rsid w:val="00814669"/>
    <w:pPr>
      <w:numPr>
        <w:numId w:val="27"/>
      </w:numPr>
      <w:contextualSpacing/>
    </w:pPr>
  </w:style>
  <w:style w:type="paragraph" w:styleId="Aufzhlungszeichen5">
    <w:name w:val="List Bullet 5"/>
    <w:basedOn w:val="Standard"/>
    <w:uiPriority w:val="99"/>
    <w:semiHidden/>
    <w:unhideWhenUsed/>
    <w:rsid w:val="00814669"/>
    <w:pPr>
      <w:numPr>
        <w:numId w:val="28"/>
      </w:numPr>
      <w:contextualSpacing/>
    </w:pPr>
  </w:style>
  <w:style w:type="paragraph" w:styleId="Aufzhlungszeichen4">
    <w:name w:val="List Bullet 4"/>
    <w:basedOn w:val="Standard"/>
    <w:uiPriority w:val="99"/>
    <w:semiHidden/>
    <w:unhideWhenUsed/>
    <w:rsid w:val="00814669"/>
    <w:pPr>
      <w:numPr>
        <w:numId w:val="29"/>
      </w:numPr>
      <w:contextualSpacing/>
    </w:pPr>
  </w:style>
  <w:style w:type="paragraph" w:styleId="Aufzhlungszeichen3">
    <w:name w:val="List Bullet 3"/>
    <w:basedOn w:val="Standard"/>
    <w:uiPriority w:val="99"/>
    <w:semiHidden/>
    <w:unhideWhenUsed/>
    <w:rsid w:val="00814669"/>
    <w:pPr>
      <w:numPr>
        <w:numId w:val="30"/>
      </w:numPr>
      <w:contextualSpacing/>
    </w:pPr>
  </w:style>
  <w:style w:type="paragraph" w:styleId="Aufzhlungszeichen2">
    <w:name w:val="List Bullet 2"/>
    <w:basedOn w:val="Standard"/>
    <w:uiPriority w:val="99"/>
    <w:semiHidden/>
    <w:unhideWhenUsed/>
    <w:rsid w:val="00814669"/>
    <w:pPr>
      <w:numPr>
        <w:numId w:val="31"/>
      </w:numPr>
      <w:contextualSpacing/>
    </w:pPr>
  </w:style>
  <w:style w:type="paragraph" w:styleId="Liste5">
    <w:name w:val="List 5"/>
    <w:basedOn w:val="Standard"/>
    <w:uiPriority w:val="99"/>
    <w:semiHidden/>
    <w:unhideWhenUsed/>
    <w:rsid w:val="00814669"/>
    <w:pPr>
      <w:ind w:left="1415" w:hanging="283"/>
      <w:contextualSpacing/>
    </w:pPr>
  </w:style>
  <w:style w:type="paragraph" w:styleId="Liste4">
    <w:name w:val="List 4"/>
    <w:basedOn w:val="Standard"/>
    <w:uiPriority w:val="99"/>
    <w:semiHidden/>
    <w:unhideWhenUsed/>
    <w:rsid w:val="00814669"/>
    <w:pPr>
      <w:ind w:left="1132" w:hanging="283"/>
      <w:contextualSpacing/>
    </w:pPr>
  </w:style>
  <w:style w:type="paragraph" w:styleId="Liste3">
    <w:name w:val="List 3"/>
    <w:basedOn w:val="Standard"/>
    <w:uiPriority w:val="99"/>
    <w:semiHidden/>
    <w:unhideWhenUsed/>
    <w:rsid w:val="00814669"/>
    <w:pPr>
      <w:ind w:left="849" w:hanging="283"/>
      <w:contextualSpacing/>
    </w:pPr>
  </w:style>
  <w:style w:type="paragraph" w:styleId="Liste2">
    <w:name w:val="List 2"/>
    <w:basedOn w:val="Standard"/>
    <w:uiPriority w:val="99"/>
    <w:semiHidden/>
    <w:unhideWhenUsed/>
    <w:rsid w:val="00814669"/>
    <w:pPr>
      <w:ind w:left="566" w:hanging="283"/>
      <w:contextualSpacing/>
    </w:pPr>
  </w:style>
  <w:style w:type="paragraph" w:styleId="Listennummer">
    <w:name w:val="List Number"/>
    <w:basedOn w:val="Standard"/>
    <w:uiPriority w:val="99"/>
    <w:semiHidden/>
    <w:unhideWhenUsed/>
    <w:rsid w:val="00814669"/>
    <w:pPr>
      <w:numPr>
        <w:numId w:val="32"/>
      </w:numPr>
      <w:contextualSpacing/>
    </w:pPr>
  </w:style>
  <w:style w:type="paragraph" w:styleId="Aufzhlungszeichen">
    <w:name w:val="List Bullet"/>
    <w:basedOn w:val="Standard"/>
    <w:uiPriority w:val="99"/>
    <w:semiHidden/>
    <w:unhideWhenUsed/>
    <w:rsid w:val="00814669"/>
    <w:pPr>
      <w:numPr>
        <w:numId w:val="33"/>
      </w:numPr>
      <w:contextualSpacing/>
    </w:pPr>
  </w:style>
  <w:style w:type="paragraph" w:styleId="Liste">
    <w:name w:val="List"/>
    <w:basedOn w:val="Standard"/>
    <w:uiPriority w:val="99"/>
    <w:semiHidden/>
    <w:unhideWhenUsed/>
    <w:rsid w:val="00814669"/>
    <w:pPr>
      <w:ind w:left="283" w:hanging="283"/>
      <w:contextualSpacing/>
    </w:pPr>
  </w:style>
  <w:style w:type="paragraph" w:styleId="RGV-berschrift">
    <w:name w:val="toa heading"/>
    <w:basedOn w:val="Standard"/>
    <w:next w:val="Standard"/>
    <w:uiPriority w:val="99"/>
    <w:semiHidden/>
    <w:unhideWhenUsed/>
    <w:rsid w:val="00814669"/>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14669"/>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Calibri" w:hAnsi="Consolas" w:cs="Arial"/>
      <w:kern w:val="0"/>
      <w:sz w:val="20"/>
      <w:szCs w:val="20"/>
      <w14:ligatures w14:val="none"/>
    </w:rPr>
  </w:style>
  <w:style w:type="character" w:customStyle="1" w:styleId="MakrotextZchn">
    <w:name w:val="Makrotext Zchn"/>
    <w:basedOn w:val="Absatz-Standardschriftart"/>
    <w:link w:val="Makrotext"/>
    <w:uiPriority w:val="99"/>
    <w:semiHidden/>
    <w:rsid w:val="00814669"/>
    <w:rPr>
      <w:rFonts w:ascii="Consolas" w:eastAsia="Calibri" w:hAnsi="Consolas" w:cs="Arial"/>
      <w:kern w:val="0"/>
      <w:sz w:val="20"/>
      <w:szCs w:val="20"/>
      <w14:ligatures w14:val="none"/>
    </w:rPr>
  </w:style>
  <w:style w:type="paragraph" w:styleId="Rechtsgrundlagenverzeichnis">
    <w:name w:val="table of authorities"/>
    <w:basedOn w:val="Standard"/>
    <w:next w:val="Standard"/>
    <w:uiPriority w:val="99"/>
    <w:semiHidden/>
    <w:unhideWhenUsed/>
    <w:rsid w:val="00814669"/>
    <w:pPr>
      <w:spacing w:after="0"/>
      <w:ind w:left="240" w:hanging="240"/>
    </w:pPr>
  </w:style>
  <w:style w:type="paragraph" w:styleId="Endnotentext">
    <w:name w:val="endnote text"/>
    <w:basedOn w:val="Standard"/>
    <w:link w:val="EndnotentextZchn"/>
    <w:uiPriority w:val="99"/>
    <w:semiHidden/>
    <w:unhideWhenUsed/>
    <w:rsid w:val="008146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14669"/>
    <w:rPr>
      <w:rFonts w:ascii="Times New Roman" w:eastAsia="Calibri" w:hAnsi="Times New Roman" w:cs="Arial"/>
      <w:kern w:val="0"/>
      <w:sz w:val="20"/>
      <w:szCs w:val="20"/>
      <w14:ligatures w14:val="none"/>
    </w:rPr>
  </w:style>
  <w:style w:type="character" w:styleId="Endnotenzeichen">
    <w:name w:val="endnote reference"/>
    <w:basedOn w:val="Absatz-Standardschriftart"/>
    <w:uiPriority w:val="99"/>
    <w:semiHidden/>
    <w:unhideWhenUsed/>
    <w:rsid w:val="00814669"/>
    <w:rPr>
      <w:vertAlign w:val="superscript"/>
    </w:rPr>
  </w:style>
  <w:style w:type="character" w:styleId="Seitenzahl">
    <w:name w:val="page number"/>
    <w:basedOn w:val="Absatz-Standardschriftart"/>
    <w:uiPriority w:val="99"/>
    <w:semiHidden/>
    <w:unhideWhenUsed/>
    <w:rsid w:val="00814669"/>
  </w:style>
  <w:style w:type="character" w:styleId="Zeilennummer">
    <w:name w:val="line number"/>
    <w:basedOn w:val="Absatz-Standardschriftart"/>
    <w:uiPriority w:val="99"/>
    <w:semiHidden/>
    <w:unhideWhenUsed/>
    <w:rsid w:val="00814669"/>
  </w:style>
  <w:style w:type="paragraph" w:styleId="Umschlagabsenderadresse">
    <w:name w:val="envelope return"/>
    <w:basedOn w:val="Standard"/>
    <w:uiPriority w:val="99"/>
    <w:semiHidden/>
    <w:unhideWhenUsed/>
    <w:rsid w:val="00814669"/>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14669"/>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14669"/>
    <w:pPr>
      <w:spacing w:after="0" w:line="240" w:lineRule="auto"/>
      <w:ind w:left="240" w:hanging="240"/>
    </w:pPr>
  </w:style>
  <w:style w:type="paragraph" w:styleId="Indexberschrift">
    <w:name w:val="index heading"/>
    <w:basedOn w:val="Standard"/>
    <w:next w:val="Index1"/>
    <w:uiPriority w:val="99"/>
    <w:semiHidden/>
    <w:unhideWhenUsed/>
    <w:rsid w:val="00814669"/>
    <w:rPr>
      <w:rFonts w:asciiTheme="majorHAnsi" w:eastAsiaTheme="majorEastAsia" w:hAnsiTheme="majorHAnsi" w:cstheme="majorBidi"/>
      <w:b/>
      <w:bCs/>
    </w:rPr>
  </w:style>
  <w:style w:type="paragraph" w:styleId="Standardeinzug">
    <w:name w:val="Normal Indent"/>
    <w:basedOn w:val="Standard"/>
    <w:uiPriority w:val="99"/>
    <w:semiHidden/>
    <w:unhideWhenUsed/>
    <w:rsid w:val="00814669"/>
    <w:pPr>
      <w:ind w:left="708"/>
    </w:pPr>
  </w:style>
  <w:style w:type="paragraph" w:styleId="Index9">
    <w:name w:val="index 9"/>
    <w:basedOn w:val="Standard"/>
    <w:next w:val="Standard"/>
    <w:autoRedefine/>
    <w:uiPriority w:val="99"/>
    <w:semiHidden/>
    <w:unhideWhenUsed/>
    <w:rsid w:val="00814669"/>
    <w:pPr>
      <w:spacing w:after="0" w:line="240" w:lineRule="auto"/>
      <w:ind w:left="2160" w:hanging="240"/>
    </w:pPr>
  </w:style>
  <w:style w:type="paragraph" w:styleId="Index8">
    <w:name w:val="index 8"/>
    <w:basedOn w:val="Standard"/>
    <w:next w:val="Standard"/>
    <w:autoRedefine/>
    <w:uiPriority w:val="99"/>
    <w:semiHidden/>
    <w:unhideWhenUsed/>
    <w:rsid w:val="00814669"/>
    <w:pPr>
      <w:spacing w:after="0" w:line="240" w:lineRule="auto"/>
      <w:ind w:left="1920" w:hanging="240"/>
    </w:pPr>
  </w:style>
  <w:style w:type="paragraph" w:styleId="Index7">
    <w:name w:val="index 7"/>
    <w:basedOn w:val="Standard"/>
    <w:next w:val="Standard"/>
    <w:autoRedefine/>
    <w:uiPriority w:val="99"/>
    <w:semiHidden/>
    <w:unhideWhenUsed/>
    <w:rsid w:val="00814669"/>
    <w:pPr>
      <w:spacing w:after="0" w:line="240" w:lineRule="auto"/>
      <w:ind w:left="1680" w:hanging="240"/>
    </w:pPr>
  </w:style>
  <w:style w:type="paragraph" w:styleId="Index6">
    <w:name w:val="index 6"/>
    <w:basedOn w:val="Standard"/>
    <w:next w:val="Standard"/>
    <w:autoRedefine/>
    <w:uiPriority w:val="99"/>
    <w:semiHidden/>
    <w:unhideWhenUsed/>
    <w:rsid w:val="00814669"/>
    <w:pPr>
      <w:spacing w:after="0" w:line="240" w:lineRule="auto"/>
      <w:ind w:left="1440" w:hanging="240"/>
    </w:pPr>
  </w:style>
  <w:style w:type="paragraph" w:styleId="Index5">
    <w:name w:val="index 5"/>
    <w:basedOn w:val="Standard"/>
    <w:next w:val="Standard"/>
    <w:autoRedefine/>
    <w:uiPriority w:val="99"/>
    <w:semiHidden/>
    <w:unhideWhenUsed/>
    <w:rsid w:val="00814669"/>
    <w:pPr>
      <w:spacing w:after="0" w:line="240" w:lineRule="auto"/>
      <w:ind w:left="1200" w:hanging="240"/>
    </w:pPr>
  </w:style>
  <w:style w:type="paragraph" w:styleId="Index4">
    <w:name w:val="index 4"/>
    <w:basedOn w:val="Standard"/>
    <w:next w:val="Standard"/>
    <w:autoRedefine/>
    <w:uiPriority w:val="99"/>
    <w:semiHidden/>
    <w:unhideWhenUsed/>
    <w:rsid w:val="00814669"/>
    <w:pPr>
      <w:spacing w:after="0" w:line="240" w:lineRule="auto"/>
      <w:ind w:left="960" w:hanging="240"/>
    </w:pPr>
  </w:style>
  <w:style w:type="paragraph" w:styleId="Index3">
    <w:name w:val="index 3"/>
    <w:basedOn w:val="Standard"/>
    <w:next w:val="Standard"/>
    <w:autoRedefine/>
    <w:uiPriority w:val="99"/>
    <w:semiHidden/>
    <w:unhideWhenUsed/>
    <w:rsid w:val="00814669"/>
    <w:pPr>
      <w:spacing w:after="0" w:line="240" w:lineRule="auto"/>
      <w:ind w:left="720" w:hanging="240"/>
    </w:pPr>
  </w:style>
  <w:style w:type="paragraph" w:styleId="Index2">
    <w:name w:val="index 2"/>
    <w:basedOn w:val="Standard"/>
    <w:next w:val="Standard"/>
    <w:autoRedefine/>
    <w:uiPriority w:val="99"/>
    <w:semiHidden/>
    <w:unhideWhenUsed/>
    <w:rsid w:val="00814669"/>
    <w:pPr>
      <w:spacing w:after="0" w:line="240" w:lineRule="auto"/>
      <w:ind w:left="48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046082">
      <w:bodyDiv w:val="1"/>
      <w:marLeft w:val="0"/>
      <w:marRight w:val="0"/>
      <w:marTop w:val="0"/>
      <w:marBottom w:val="0"/>
      <w:divBdr>
        <w:top w:val="none" w:sz="0" w:space="0" w:color="auto"/>
        <w:left w:val="none" w:sz="0" w:space="0" w:color="auto"/>
        <w:bottom w:val="none" w:sz="0" w:space="0" w:color="auto"/>
        <w:right w:val="none" w:sz="0" w:space="0" w:color="auto"/>
      </w:divBdr>
      <w:divsChild>
        <w:div w:id="126046748">
          <w:marLeft w:val="0"/>
          <w:marRight w:val="0"/>
          <w:marTop w:val="0"/>
          <w:marBottom w:val="0"/>
          <w:divBdr>
            <w:top w:val="none" w:sz="0" w:space="0" w:color="auto"/>
            <w:left w:val="none" w:sz="0" w:space="0" w:color="auto"/>
            <w:bottom w:val="none" w:sz="0" w:space="0" w:color="auto"/>
            <w:right w:val="none" w:sz="0" w:space="0" w:color="auto"/>
          </w:divBdr>
        </w:div>
      </w:divsChild>
    </w:div>
    <w:div w:id="326130322">
      <w:bodyDiv w:val="1"/>
      <w:marLeft w:val="0"/>
      <w:marRight w:val="0"/>
      <w:marTop w:val="0"/>
      <w:marBottom w:val="0"/>
      <w:divBdr>
        <w:top w:val="none" w:sz="0" w:space="0" w:color="auto"/>
        <w:left w:val="none" w:sz="0" w:space="0" w:color="auto"/>
        <w:bottom w:val="none" w:sz="0" w:space="0" w:color="auto"/>
        <w:right w:val="none" w:sz="0" w:space="0" w:color="auto"/>
      </w:divBdr>
      <w:divsChild>
        <w:div w:id="1643459942">
          <w:marLeft w:val="0"/>
          <w:marRight w:val="0"/>
          <w:marTop w:val="0"/>
          <w:marBottom w:val="0"/>
          <w:divBdr>
            <w:top w:val="none" w:sz="0" w:space="0" w:color="auto"/>
            <w:left w:val="none" w:sz="0" w:space="0" w:color="auto"/>
            <w:bottom w:val="none" w:sz="0" w:space="0" w:color="auto"/>
            <w:right w:val="none" w:sz="0" w:space="0" w:color="auto"/>
          </w:divBdr>
        </w:div>
      </w:divsChild>
    </w:div>
    <w:div w:id="386221806">
      <w:bodyDiv w:val="1"/>
      <w:marLeft w:val="0"/>
      <w:marRight w:val="0"/>
      <w:marTop w:val="0"/>
      <w:marBottom w:val="0"/>
      <w:divBdr>
        <w:top w:val="none" w:sz="0" w:space="0" w:color="auto"/>
        <w:left w:val="none" w:sz="0" w:space="0" w:color="auto"/>
        <w:bottom w:val="none" w:sz="0" w:space="0" w:color="auto"/>
        <w:right w:val="none" w:sz="0" w:space="0" w:color="auto"/>
      </w:divBdr>
      <w:divsChild>
        <w:div w:id="743837871">
          <w:marLeft w:val="0"/>
          <w:marRight w:val="0"/>
          <w:marTop w:val="0"/>
          <w:marBottom w:val="0"/>
          <w:divBdr>
            <w:top w:val="none" w:sz="0" w:space="0" w:color="auto"/>
            <w:left w:val="none" w:sz="0" w:space="0" w:color="auto"/>
            <w:bottom w:val="none" w:sz="0" w:space="0" w:color="auto"/>
            <w:right w:val="none" w:sz="0" w:space="0" w:color="auto"/>
          </w:divBdr>
        </w:div>
      </w:divsChild>
    </w:div>
    <w:div w:id="411969483">
      <w:bodyDiv w:val="1"/>
      <w:marLeft w:val="0"/>
      <w:marRight w:val="0"/>
      <w:marTop w:val="0"/>
      <w:marBottom w:val="0"/>
      <w:divBdr>
        <w:top w:val="none" w:sz="0" w:space="0" w:color="auto"/>
        <w:left w:val="none" w:sz="0" w:space="0" w:color="auto"/>
        <w:bottom w:val="none" w:sz="0" w:space="0" w:color="auto"/>
        <w:right w:val="none" w:sz="0" w:space="0" w:color="auto"/>
      </w:divBdr>
      <w:divsChild>
        <w:div w:id="1972704752">
          <w:marLeft w:val="0"/>
          <w:marRight w:val="0"/>
          <w:marTop w:val="0"/>
          <w:marBottom w:val="0"/>
          <w:divBdr>
            <w:top w:val="none" w:sz="0" w:space="0" w:color="auto"/>
            <w:left w:val="none" w:sz="0" w:space="0" w:color="auto"/>
            <w:bottom w:val="none" w:sz="0" w:space="0" w:color="auto"/>
            <w:right w:val="none" w:sz="0" w:space="0" w:color="auto"/>
          </w:divBdr>
        </w:div>
      </w:divsChild>
    </w:div>
    <w:div w:id="524371683">
      <w:bodyDiv w:val="1"/>
      <w:marLeft w:val="0"/>
      <w:marRight w:val="0"/>
      <w:marTop w:val="0"/>
      <w:marBottom w:val="0"/>
      <w:divBdr>
        <w:top w:val="none" w:sz="0" w:space="0" w:color="auto"/>
        <w:left w:val="none" w:sz="0" w:space="0" w:color="auto"/>
        <w:bottom w:val="none" w:sz="0" w:space="0" w:color="auto"/>
        <w:right w:val="none" w:sz="0" w:space="0" w:color="auto"/>
      </w:divBdr>
      <w:divsChild>
        <w:div w:id="1045833051">
          <w:marLeft w:val="0"/>
          <w:marRight w:val="0"/>
          <w:marTop w:val="0"/>
          <w:marBottom w:val="0"/>
          <w:divBdr>
            <w:top w:val="none" w:sz="0" w:space="0" w:color="auto"/>
            <w:left w:val="none" w:sz="0" w:space="0" w:color="auto"/>
            <w:bottom w:val="none" w:sz="0" w:space="0" w:color="auto"/>
            <w:right w:val="none" w:sz="0" w:space="0" w:color="auto"/>
          </w:divBdr>
        </w:div>
      </w:divsChild>
    </w:div>
    <w:div w:id="594479487">
      <w:bodyDiv w:val="1"/>
      <w:marLeft w:val="0"/>
      <w:marRight w:val="0"/>
      <w:marTop w:val="0"/>
      <w:marBottom w:val="0"/>
      <w:divBdr>
        <w:top w:val="none" w:sz="0" w:space="0" w:color="auto"/>
        <w:left w:val="none" w:sz="0" w:space="0" w:color="auto"/>
        <w:bottom w:val="none" w:sz="0" w:space="0" w:color="auto"/>
        <w:right w:val="none" w:sz="0" w:space="0" w:color="auto"/>
      </w:divBdr>
      <w:divsChild>
        <w:div w:id="1278636665">
          <w:marLeft w:val="0"/>
          <w:marRight w:val="0"/>
          <w:marTop w:val="0"/>
          <w:marBottom w:val="0"/>
          <w:divBdr>
            <w:top w:val="none" w:sz="0" w:space="0" w:color="auto"/>
            <w:left w:val="none" w:sz="0" w:space="0" w:color="auto"/>
            <w:bottom w:val="none" w:sz="0" w:space="0" w:color="auto"/>
            <w:right w:val="none" w:sz="0" w:space="0" w:color="auto"/>
          </w:divBdr>
        </w:div>
      </w:divsChild>
    </w:div>
    <w:div w:id="634726651">
      <w:bodyDiv w:val="1"/>
      <w:marLeft w:val="0"/>
      <w:marRight w:val="0"/>
      <w:marTop w:val="0"/>
      <w:marBottom w:val="0"/>
      <w:divBdr>
        <w:top w:val="none" w:sz="0" w:space="0" w:color="auto"/>
        <w:left w:val="none" w:sz="0" w:space="0" w:color="auto"/>
        <w:bottom w:val="none" w:sz="0" w:space="0" w:color="auto"/>
        <w:right w:val="none" w:sz="0" w:space="0" w:color="auto"/>
      </w:divBdr>
      <w:divsChild>
        <w:div w:id="1646662208">
          <w:marLeft w:val="0"/>
          <w:marRight w:val="0"/>
          <w:marTop w:val="0"/>
          <w:marBottom w:val="0"/>
          <w:divBdr>
            <w:top w:val="none" w:sz="0" w:space="0" w:color="auto"/>
            <w:left w:val="none" w:sz="0" w:space="0" w:color="auto"/>
            <w:bottom w:val="none" w:sz="0" w:space="0" w:color="auto"/>
            <w:right w:val="none" w:sz="0" w:space="0" w:color="auto"/>
          </w:divBdr>
        </w:div>
      </w:divsChild>
    </w:div>
    <w:div w:id="759374429">
      <w:bodyDiv w:val="1"/>
      <w:marLeft w:val="0"/>
      <w:marRight w:val="0"/>
      <w:marTop w:val="0"/>
      <w:marBottom w:val="0"/>
      <w:divBdr>
        <w:top w:val="none" w:sz="0" w:space="0" w:color="auto"/>
        <w:left w:val="none" w:sz="0" w:space="0" w:color="auto"/>
        <w:bottom w:val="none" w:sz="0" w:space="0" w:color="auto"/>
        <w:right w:val="none" w:sz="0" w:space="0" w:color="auto"/>
      </w:divBdr>
      <w:divsChild>
        <w:div w:id="1262759850">
          <w:marLeft w:val="0"/>
          <w:marRight w:val="0"/>
          <w:marTop w:val="0"/>
          <w:marBottom w:val="0"/>
          <w:divBdr>
            <w:top w:val="none" w:sz="0" w:space="0" w:color="auto"/>
            <w:left w:val="none" w:sz="0" w:space="0" w:color="auto"/>
            <w:bottom w:val="none" w:sz="0" w:space="0" w:color="auto"/>
            <w:right w:val="none" w:sz="0" w:space="0" w:color="auto"/>
          </w:divBdr>
        </w:div>
      </w:divsChild>
    </w:div>
    <w:div w:id="811675329">
      <w:bodyDiv w:val="1"/>
      <w:marLeft w:val="0"/>
      <w:marRight w:val="0"/>
      <w:marTop w:val="0"/>
      <w:marBottom w:val="0"/>
      <w:divBdr>
        <w:top w:val="none" w:sz="0" w:space="0" w:color="auto"/>
        <w:left w:val="none" w:sz="0" w:space="0" w:color="auto"/>
        <w:bottom w:val="none" w:sz="0" w:space="0" w:color="auto"/>
        <w:right w:val="none" w:sz="0" w:space="0" w:color="auto"/>
      </w:divBdr>
      <w:divsChild>
        <w:div w:id="1815945303">
          <w:marLeft w:val="0"/>
          <w:marRight w:val="0"/>
          <w:marTop w:val="0"/>
          <w:marBottom w:val="0"/>
          <w:divBdr>
            <w:top w:val="none" w:sz="0" w:space="0" w:color="auto"/>
            <w:left w:val="none" w:sz="0" w:space="0" w:color="auto"/>
            <w:bottom w:val="none" w:sz="0" w:space="0" w:color="auto"/>
            <w:right w:val="none" w:sz="0" w:space="0" w:color="auto"/>
          </w:divBdr>
        </w:div>
      </w:divsChild>
    </w:div>
    <w:div w:id="832376934">
      <w:bodyDiv w:val="1"/>
      <w:marLeft w:val="0"/>
      <w:marRight w:val="0"/>
      <w:marTop w:val="0"/>
      <w:marBottom w:val="0"/>
      <w:divBdr>
        <w:top w:val="none" w:sz="0" w:space="0" w:color="auto"/>
        <w:left w:val="none" w:sz="0" w:space="0" w:color="auto"/>
        <w:bottom w:val="none" w:sz="0" w:space="0" w:color="auto"/>
        <w:right w:val="none" w:sz="0" w:space="0" w:color="auto"/>
      </w:divBdr>
      <w:divsChild>
        <w:div w:id="1157192305">
          <w:marLeft w:val="0"/>
          <w:marRight w:val="0"/>
          <w:marTop w:val="0"/>
          <w:marBottom w:val="0"/>
          <w:divBdr>
            <w:top w:val="none" w:sz="0" w:space="0" w:color="auto"/>
            <w:left w:val="none" w:sz="0" w:space="0" w:color="auto"/>
            <w:bottom w:val="none" w:sz="0" w:space="0" w:color="auto"/>
            <w:right w:val="none" w:sz="0" w:space="0" w:color="auto"/>
          </w:divBdr>
        </w:div>
      </w:divsChild>
    </w:div>
    <w:div w:id="1029720830">
      <w:bodyDiv w:val="1"/>
      <w:marLeft w:val="0"/>
      <w:marRight w:val="0"/>
      <w:marTop w:val="0"/>
      <w:marBottom w:val="0"/>
      <w:divBdr>
        <w:top w:val="none" w:sz="0" w:space="0" w:color="auto"/>
        <w:left w:val="none" w:sz="0" w:space="0" w:color="auto"/>
        <w:bottom w:val="none" w:sz="0" w:space="0" w:color="auto"/>
        <w:right w:val="none" w:sz="0" w:space="0" w:color="auto"/>
      </w:divBdr>
      <w:divsChild>
        <w:div w:id="495922167">
          <w:marLeft w:val="0"/>
          <w:marRight w:val="0"/>
          <w:marTop w:val="0"/>
          <w:marBottom w:val="0"/>
          <w:divBdr>
            <w:top w:val="none" w:sz="0" w:space="0" w:color="auto"/>
            <w:left w:val="none" w:sz="0" w:space="0" w:color="auto"/>
            <w:bottom w:val="none" w:sz="0" w:space="0" w:color="auto"/>
            <w:right w:val="none" w:sz="0" w:space="0" w:color="auto"/>
          </w:divBdr>
        </w:div>
      </w:divsChild>
    </w:div>
    <w:div w:id="1079593867">
      <w:bodyDiv w:val="1"/>
      <w:marLeft w:val="0"/>
      <w:marRight w:val="0"/>
      <w:marTop w:val="0"/>
      <w:marBottom w:val="0"/>
      <w:divBdr>
        <w:top w:val="none" w:sz="0" w:space="0" w:color="auto"/>
        <w:left w:val="none" w:sz="0" w:space="0" w:color="auto"/>
        <w:bottom w:val="none" w:sz="0" w:space="0" w:color="auto"/>
        <w:right w:val="none" w:sz="0" w:space="0" w:color="auto"/>
      </w:divBdr>
      <w:divsChild>
        <w:div w:id="1894849049">
          <w:marLeft w:val="0"/>
          <w:marRight w:val="0"/>
          <w:marTop w:val="0"/>
          <w:marBottom w:val="0"/>
          <w:divBdr>
            <w:top w:val="none" w:sz="0" w:space="0" w:color="auto"/>
            <w:left w:val="none" w:sz="0" w:space="0" w:color="auto"/>
            <w:bottom w:val="none" w:sz="0" w:space="0" w:color="auto"/>
            <w:right w:val="none" w:sz="0" w:space="0" w:color="auto"/>
          </w:divBdr>
        </w:div>
      </w:divsChild>
    </w:div>
    <w:div w:id="1101341974">
      <w:bodyDiv w:val="1"/>
      <w:marLeft w:val="0"/>
      <w:marRight w:val="0"/>
      <w:marTop w:val="0"/>
      <w:marBottom w:val="0"/>
      <w:divBdr>
        <w:top w:val="none" w:sz="0" w:space="0" w:color="auto"/>
        <w:left w:val="none" w:sz="0" w:space="0" w:color="auto"/>
        <w:bottom w:val="none" w:sz="0" w:space="0" w:color="auto"/>
        <w:right w:val="none" w:sz="0" w:space="0" w:color="auto"/>
      </w:divBdr>
      <w:divsChild>
        <w:div w:id="833883122">
          <w:marLeft w:val="0"/>
          <w:marRight w:val="0"/>
          <w:marTop w:val="0"/>
          <w:marBottom w:val="0"/>
          <w:divBdr>
            <w:top w:val="none" w:sz="0" w:space="0" w:color="auto"/>
            <w:left w:val="none" w:sz="0" w:space="0" w:color="auto"/>
            <w:bottom w:val="none" w:sz="0" w:space="0" w:color="auto"/>
            <w:right w:val="none" w:sz="0" w:space="0" w:color="auto"/>
          </w:divBdr>
        </w:div>
      </w:divsChild>
    </w:div>
    <w:div w:id="1209410861">
      <w:bodyDiv w:val="1"/>
      <w:marLeft w:val="0"/>
      <w:marRight w:val="0"/>
      <w:marTop w:val="0"/>
      <w:marBottom w:val="0"/>
      <w:divBdr>
        <w:top w:val="none" w:sz="0" w:space="0" w:color="auto"/>
        <w:left w:val="none" w:sz="0" w:space="0" w:color="auto"/>
        <w:bottom w:val="none" w:sz="0" w:space="0" w:color="auto"/>
        <w:right w:val="none" w:sz="0" w:space="0" w:color="auto"/>
      </w:divBdr>
      <w:divsChild>
        <w:div w:id="551504860">
          <w:marLeft w:val="0"/>
          <w:marRight w:val="0"/>
          <w:marTop w:val="0"/>
          <w:marBottom w:val="0"/>
          <w:divBdr>
            <w:top w:val="none" w:sz="0" w:space="0" w:color="auto"/>
            <w:left w:val="none" w:sz="0" w:space="0" w:color="auto"/>
            <w:bottom w:val="none" w:sz="0" w:space="0" w:color="auto"/>
            <w:right w:val="none" w:sz="0" w:space="0" w:color="auto"/>
          </w:divBdr>
        </w:div>
      </w:divsChild>
    </w:div>
    <w:div w:id="1242637310">
      <w:bodyDiv w:val="1"/>
      <w:marLeft w:val="0"/>
      <w:marRight w:val="0"/>
      <w:marTop w:val="0"/>
      <w:marBottom w:val="0"/>
      <w:divBdr>
        <w:top w:val="none" w:sz="0" w:space="0" w:color="auto"/>
        <w:left w:val="none" w:sz="0" w:space="0" w:color="auto"/>
        <w:bottom w:val="none" w:sz="0" w:space="0" w:color="auto"/>
        <w:right w:val="none" w:sz="0" w:space="0" w:color="auto"/>
      </w:divBdr>
      <w:divsChild>
        <w:div w:id="443500374">
          <w:marLeft w:val="0"/>
          <w:marRight w:val="0"/>
          <w:marTop w:val="0"/>
          <w:marBottom w:val="0"/>
          <w:divBdr>
            <w:top w:val="none" w:sz="0" w:space="0" w:color="auto"/>
            <w:left w:val="none" w:sz="0" w:space="0" w:color="auto"/>
            <w:bottom w:val="none" w:sz="0" w:space="0" w:color="auto"/>
            <w:right w:val="none" w:sz="0" w:space="0" w:color="auto"/>
          </w:divBdr>
        </w:div>
      </w:divsChild>
    </w:div>
    <w:div w:id="1324626599">
      <w:bodyDiv w:val="1"/>
      <w:marLeft w:val="0"/>
      <w:marRight w:val="0"/>
      <w:marTop w:val="0"/>
      <w:marBottom w:val="0"/>
      <w:divBdr>
        <w:top w:val="none" w:sz="0" w:space="0" w:color="auto"/>
        <w:left w:val="none" w:sz="0" w:space="0" w:color="auto"/>
        <w:bottom w:val="none" w:sz="0" w:space="0" w:color="auto"/>
        <w:right w:val="none" w:sz="0" w:space="0" w:color="auto"/>
      </w:divBdr>
      <w:divsChild>
        <w:div w:id="1184897351">
          <w:marLeft w:val="0"/>
          <w:marRight w:val="0"/>
          <w:marTop w:val="0"/>
          <w:marBottom w:val="0"/>
          <w:divBdr>
            <w:top w:val="none" w:sz="0" w:space="0" w:color="auto"/>
            <w:left w:val="none" w:sz="0" w:space="0" w:color="auto"/>
            <w:bottom w:val="none" w:sz="0" w:space="0" w:color="auto"/>
            <w:right w:val="none" w:sz="0" w:space="0" w:color="auto"/>
          </w:divBdr>
        </w:div>
      </w:divsChild>
    </w:div>
    <w:div w:id="1352685783">
      <w:bodyDiv w:val="1"/>
      <w:marLeft w:val="0"/>
      <w:marRight w:val="0"/>
      <w:marTop w:val="0"/>
      <w:marBottom w:val="0"/>
      <w:divBdr>
        <w:top w:val="none" w:sz="0" w:space="0" w:color="auto"/>
        <w:left w:val="none" w:sz="0" w:space="0" w:color="auto"/>
        <w:bottom w:val="none" w:sz="0" w:space="0" w:color="auto"/>
        <w:right w:val="none" w:sz="0" w:space="0" w:color="auto"/>
      </w:divBdr>
      <w:divsChild>
        <w:div w:id="1582174805">
          <w:marLeft w:val="0"/>
          <w:marRight w:val="0"/>
          <w:marTop w:val="0"/>
          <w:marBottom w:val="0"/>
          <w:divBdr>
            <w:top w:val="none" w:sz="0" w:space="0" w:color="auto"/>
            <w:left w:val="none" w:sz="0" w:space="0" w:color="auto"/>
            <w:bottom w:val="none" w:sz="0" w:space="0" w:color="auto"/>
            <w:right w:val="none" w:sz="0" w:space="0" w:color="auto"/>
          </w:divBdr>
        </w:div>
      </w:divsChild>
    </w:div>
    <w:div w:id="1520313726">
      <w:bodyDiv w:val="1"/>
      <w:marLeft w:val="0"/>
      <w:marRight w:val="0"/>
      <w:marTop w:val="0"/>
      <w:marBottom w:val="0"/>
      <w:divBdr>
        <w:top w:val="none" w:sz="0" w:space="0" w:color="auto"/>
        <w:left w:val="none" w:sz="0" w:space="0" w:color="auto"/>
        <w:bottom w:val="none" w:sz="0" w:space="0" w:color="auto"/>
        <w:right w:val="none" w:sz="0" w:space="0" w:color="auto"/>
      </w:divBdr>
      <w:divsChild>
        <w:div w:id="2138378123">
          <w:marLeft w:val="0"/>
          <w:marRight w:val="0"/>
          <w:marTop w:val="0"/>
          <w:marBottom w:val="0"/>
          <w:divBdr>
            <w:top w:val="none" w:sz="0" w:space="0" w:color="auto"/>
            <w:left w:val="none" w:sz="0" w:space="0" w:color="auto"/>
            <w:bottom w:val="none" w:sz="0" w:space="0" w:color="auto"/>
            <w:right w:val="none" w:sz="0" w:space="0" w:color="auto"/>
          </w:divBdr>
        </w:div>
      </w:divsChild>
    </w:div>
    <w:div w:id="1534266541">
      <w:bodyDiv w:val="1"/>
      <w:marLeft w:val="0"/>
      <w:marRight w:val="0"/>
      <w:marTop w:val="0"/>
      <w:marBottom w:val="0"/>
      <w:divBdr>
        <w:top w:val="none" w:sz="0" w:space="0" w:color="auto"/>
        <w:left w:val="none" w:sz="0" w:space="0" w:color="auto"/>
        <w:bottom w:val="none" w:sz="0" w:space="0" w:color="auto"/>
        <w:right w:val="none" w:sz="0" w:space="0" w:color="auto"/>
      </w:divBdr>
      <w:divsChild>
        <w:div w:id="1448770858">
          <w:marLeft w:val="0"/>
          <w:marRight w:val="0"/>
          <w:marTop w:val="0"/>
          <w:marBottom w:val="0"/>
          <w:divBdr>
            <w:top w:val="none" w:sz="0" w:space="0" w:color="auto"/>
            <w:left w:val="none" w:sz="0" w:space="0" w:color="auto"/>
            <w:bottom w:val="none" w:sz="0" w:space="0" w:color="auto"/>
            <w:right w:val="none" w:sz="0" w:space="0" w:color="auto"/>
          </w:divBdr>
        </w:div>
      </w:divsChild>
    </w:div>
    <w:div w:id="1569070239">
      <w:bodyDiv w:val="1"/>
      <w:marLeft w:val="0"/>
      <w:marRight w:val="0"/>
      <w:marTop w:val="0"/>
      <w:marBottom w:val="0"/>
      <w:divBdr>
        <w:top w:val="none" w:sz="0" w:space="0" w:color="auto"/>
        <w:left w:val="none" w:sz="0" w:space="0" w:color="auto"/>
        <w:bottom w:val="none" w:sz="0" w:space="0" w:color="auto"/>
        <w:right w:val="none" w:sz="0" w:space="0" w:color="auto"/>
      </w:divBdr>
      <w:divsChild>
        <w:div w:id="29687840">
          <w:marLeft w:val="0"/>
          <w:marRight w:val="0"/>
          <w:marTop w:val="0"/>
          <w:marBottom w:val="0"/>
          <w:divBdr>
            <w:top w:val="none" w:sz="0" w:space="0" w:color="auto"/>
            <w:left w:val="none" w:sz="0" w:space="0" w:color="auto"/>
            <w:bottom w:val="none" w:sz="0" w:space="0" w:color="auto"/>
            <w:right w:val="none" w:sz="0" w:space="0" w:color="auto"/>
          </w:divBdr>
        </w:div>
      </w:divsChild>
    </w:div>
    <w:div w:id="1586308263">
      <w:bodyDiv w:val="1"/>
      <w:marLeft w:val="0"/>
      <w:marRight w:val="0"/>
      <w:marTop w:val="0"/>
      <w:marBottom w:val="0"/>
      <w:divBdr>
        <w:top w:val="none" w:sz="0" w:space="0" w:color="auto"/>
        <w:left w:val="none" w:sz="0" w:space="0" w:color="auto"/>
        <w:bottom w:val="none" w:sz="0" w:space="0" w:color="auto"/>
        <w:right w:val="none" w:sz="0" w:space="0" w:color="auto"/>
      </w:divBdr>
      <w:divsChild>
        <w:div w:id="1921480745">
          <w:marLeft w:val="0"/>
          <w:marRight w:val="0"/>
          <w:marTop w:val="0"/>
          <w:marBottom w:val="0"/>
          <w:divBdr>
            <w:top w:val="none" w:sz="0" w:space="0" w:color="auto"/>
            <w:left w:val="none" w:sz="0" w:space="0" w:color="auto"/>
            <w:bottom w:val="none" w:sz="0" w:space="0" w:color="auto"/>
            <w:right w:val="none" w:sz="0" w:space="0" w:color="auto"/>
          </w:divBdr>
        </w:div>
      </w:divsChild>
    </w:div>
    <w:div w:id="1946302100">
      <w:bodyDiv w:val="1"/>
      <w:marLeft w:val="0"/>
      <w:marRight w:val="0"/>
      <w:marTop w:val="0"/>
      <w:marBottom w:val="0"/>
      <w:divBdr>
        <w:top w:val="none" w:sz="0" w:space="0" w:color="auto"/>
        <w:left w:val="none" w:sz="0" w:space="0" w:color="auto"/>
        <w:bottom w:val="none" w:sz="0" w:space="0" w:color="auto"/>
        <w:right w:val="none" w:sz="0" w:space="0" w:color="auto"/>
      </w:divBdr>
      <w:divsChild>
        <w:div w:id="1361778032">
          <w:marLeft w:val="0"/>
          <w:marRight w:val="0"/>
          <w:marTop w:val="0"/>
          <w:marBottom w:val="0"/>
          <w:divBdr>
            <w:top w:val="none" w:sz="0" w:space="0" w:color="auto"/>
            <w:left w:val="none" w:sz="0" w:space="0" w:color="auto"/>
            <w:bottom w:val="none" w:sz="0" w:space="0" w:color="auto"/>
            <w:right w:val="none" w:sz="0" w:space="0" w:color="auto"/>
          </w:divBdr>
        </w:div>
      </w:divsChild>
    </w:div>
    <w:div w:id="2091344312">
      <w:bodyDiv w:val="1"/>
      <w:marLeft w:val="0"/>
      <w:marRight w:val="0"/>
      <w:marTop w:val="0"/>
      <w:marBottom w:val="0"/>
      <w:divBdr>
        <w:top w:val="none" w:sz="0" w:space="0" w:color="auto"/>
        <w:left w:val="none" w:sz="0" w:space="0" w:color="auto"/>
        <w:bottom w:val="none" w:sz="0" w:space="0" w:color="auto"/>
        <w:right w:val="none" w:sz="0" w:space="0" w:color="auto"/>
      </w:divBdr>
      <w:divsChild>
        <w:div w:id="48420677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emf"/><Relationship Id="rId39" Type="http://schemas.openxmlformats.org/officeDocument/2006/relationships/glossaryDocument" Target="glossary/document.xml"/><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header" Target="header4.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jpeg"/><Relationship Id="rId35" Type="http://schemas.openxmlformats.org/officeDocument/2006/relationships/image" Target="media/image22.png"/><Relationship Id="rId8" Type="http://schemas.openxmlformats.org/officeDocument/2006/relationships/image" Target="media/image1.png"/><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212FD63-47C8-4180-A561-8D132104AEE4}"/>
      </w:docPartPr>
      <w:docPartBody>
        <w:p w:rsidR="006E441C" w:rsidRDefault="002360D7">
          <w:r w:rsidRPr="007C2ACD">
            <w:rPr>
              <w:rStyle w:val="Platzhaltertext"/>
            </w:rPr>
            <w:t>Klicken oder tippen Sie hier, um Text einzugeben.</w:t>
          </w:r>
        </w:p>
      </w:docPartBody>
    </w:docPart>
    <w:docPart>
      <w:docPartPr>
        <w:name w:val="68484D57FD444081B6C71DE1A2A51991"/>
        <w:category>
          <w:name w:val="Allgemein"/>
          <w:gallery w:val="placeholder"/>
        </w:category>
        <w:types>
          <w:type w:val="bbPlcHdr"/>
        </w:types>
        <w:behaviors>
          <w:behavior w:val="content"/>
        </w:behaviors>
        <w:guid w:val="{E0F0D1BE-AAD4-43DB-8433-BFA3BB5C14DC}"/>
      </w:docPartPr>
      <w:docPartBody>
        <w:p w:rsidR="00671C5E" w:rsidRDefault="005B0970" w:rsidP="005B0970">
          <w:pPr>
            <w:pStyle w:val="68484D57FD444081B6C71DE1A2A51991"/>
          </w:pPr>
          <w:r w:rsidRPr="007C2ACD">
            <w:rPr>
              <w:rStyle w:val="Platzhaltertext"/>
            </w:rPr>
            <w:t>Klicken oder tippen Sie hier, um Text einzugeben.</w:t>
          </w:r>
        </w:p>
      </w:docPartBody>
    </w:docPart>
    <w:docPart>
      <w:docPartPr>
        <w:name w:val="30CB8090FA6B48F89F486789941F64C9"/>
        <w:category>
          <w:name w:val="Allgemein"/>
          <w:gallery w:val="placeholder"/>
        </w:category>
        <w:types>
          <w:type w:val="bbPlcHdr"/>
        </w:types>
        <w:behaviors>
          <w:behavior w:val="content"/>
        </w:behaviors>
        <w:guid w:val="{3FBF70E3-87DB-4F74-B2A5-99561A542D14}"/>
      </w:docPartPr>
      <w:docPartBody>
        <w:p w:rsidR="00671C5E" w:rsidRDefault="005B0970" w:rsidP="005B0970">
          <w:pPr>
            <w:pStyle w:val="30CB8090FA6B48F89F486789941F64C9"/>
          </w:pPr>
          <w:r w:rsidRPr="007C2ACD">
            <w:rPr>
              <w:rStyle w:val="Platzhaltertext"/>
            </w:rPr>
            <w:t>Klicken oder tippen Sie hier, um Text einzugeben.</w:t>
          </w:r>
        </w:p>
      </w:docPartBody>
    </w:docPart>
    <w:docPart>
      <w:docPartPr>
        <w:name w:val="02FC0DF131BE434A9AA66E647EC3D78D"/>
        <w:category>
          <w:name w:val="Allgemein"/>
          <w:gallery w:val="placeholder"/>
        </w:category>
        <w:types>
          <w:type w:val="bbPlcHdr"/>
        </w:types>
        <w:behaviors>
          <w:behavior w:val="content"/>
        </w:behaviors>
        <w:guid w:val="{5DFAC414-A91E-42BD-BAAB-E7E4EA53F6BF}"/>
      </w:docPartPr>
      <w:docPartBody>
        <w:p w:rsidR="00FB6F6C" w:rsidRDefault="00671C5E" w:rsidP="00671C5E">
          <w:pPr>
            <w:pStyle w:val="02FC0DF131BE434A9AA66E647EC3D78D"/>
          </w:pPr>
          <w:r w:rsidRPr="007C2ACD">
            <w:rPr>
              <w:rStyle w:val="Platzhaltertext"/>
            </w:rPr>
            <w:t>Klicken oder tippen Sie hier, um Text einzugeben.</w:t>
          </w:r>
        </w:p>
      </w:docPartBody>
    </w:docPart>
    <w:docPart>
      <w:docPartPr>
        <w:name w:val="544D6EF4E7AE4C21B305732AE7F2EC63"/>
        <w:category>
          <w:name w:val="Allgemein"/>
          <w:gallery w:val="placeholder"/>
        </w:category>
        <w:types>
          <w:type w:val="bbPlcHdr"/>
        </w:types>
        <w:behaviors>
          <w:behavior w:val="content"/>
        </w:behaviors>
        <w:guid w:val="{4E0F9DA1-D6F9-4621-B12A-757039CD70ED}"/>
      </w:docPartPr>
      <w:docPartBody>
        <w:p w:rsidR="00FB6F6C" w:rsidRDefault="00671C5E" w:rsidP="00671C5E">
          <w:pPr>
            <w:pStyle w:val="544D6EF4E7AE4C21B305732AE7F2EC63"/>
          </w:pPr>
          <w:r w:rsidRPr="007C2ACD">
            <w:rPr>
              <w:rStyle w:val="Platzhaltertext"/>
            </w:rPr>
            <w:t>Klicken oder tippen Sie hier, um Text einzugeben.</w:t>
          </w:r>
        </w:p>
      </w:docPartBody>
    </w:docPart>
    <w:docPart>
      <w:docPartPr>
        <w:name w:val="46BB92A6782245648B3AC2E9CE20337A"/>
        <w:category>
          <w:name w:val="Allgemein"/>
          <w:gallery w:val="placeholder"/>
        </w:category>
        <w:types>
          <w:type w:val="bbPlcHdr"/>
        </w:types>
        <w:behaviors>
          <w:behavior w:val="content"/>
        </w:behaviors>
        <w:guid w:val="{E3E16268-7551-4B53-90E3-85384102734B}"/>
      </w:docPartPr>
      <w:docPartBody>
        <w:p w:rsidR="00FB6F6C" w:rsidRDefault="00671C5E" w:rsidP="00671C5E">
          <w:pPr>
            <w:pStyle w:val="46BB92A6782245648B3AC2E9CE20337A"/>
          </w:pPr>
          <w:r w:rsidRPr="007C2ACD">
            <w:rPr>
              <w:rStyle w:val="Platzhaltertext"/>
            </w:rPr>
            <w:t>Klicken oder tippen Sie hier, um Text einzugeben.</w:t>
          </w:r>
        </w:p>
      </w:docPartBody>
    </w:docPart>
    <w:docPart>
      <w:docPartPr>
        <w:name w:val="40BE55CED80C40A3A33081C952A5CD4A"/>
        <w:category>
          <w:name w:val="Allgemein"/>
          <w:gallery w:val="placeholder"/>
        </w:category>
        <w:types>
          <w:type w:val="bbPlcHdr"/>
        </w:types>
        <w:behaviors>
          <w:behavior w:val="content"/>
        </w:behaviors>
        <w:guid w:val="{58538509-ACE1-4A19-8ABB-F07E6AC67477}"/>
      </w:docPartPr>
      <w:docPartBody>
        <w:p w:rsidR="00FB6F6C" w:rsidRDefault="00671C5E" w:rsidP="00671C5E">
          <w:pPr>
            <w:pStyle w:val="40BE55CED80C40A3A33081C952A5CD4A"/>
          </w:pPr>
          <w:r w:rsidRPr="007C2ACD">
            <w:rPr>
              <w:rStyle w:val="Platzhaltertext"/>
            </w:rPr>
            <w:t>Klicken oder tippen Sie hier, um Text einzugeben.</w:t>
          </w:r>
        </w:p>
      </w:docPartBody>
    </w:docPart>
    <w:docPart>
      <w:docPartPr>
        <w:name w:val="07F0CAE574BE433D84A42A4C841C537F"/>
        <w:category>
          <w:name w:val="Allgemein"/>
          <w:gallery w:val="placeholder"/>
        </w:category>
        <w:types>
          <w:type w:val="bbPlcHdr"/>
        </w:types>
        <w:behaviors>
          <w:behavior w:val="content"/>
        </w:behaviors>
        <w:guid w:val="{8492F063-3748-41DC-A8C3-D47BA2AE8834}"/>
      </w:docPartPr>
      <w:docPartBody>
        <w:p w:rsidR="007B3B47" w:rsidRDefault="00FB6F6C" w:rsidP="00FB6F6C">
          <w:pPr>
            <w:pStyle w:val="07F0CAE574BE433D84A42A4C841C537F"/>
          </w:pPr>
          <w:r w:rsidRPr="007C2ACD">
            <w:rPr>
              <w:rStyle w:val="Platzhaltertext"/>
            </w:rPr>
            <w:t>Klicken oder tippen Sie hier, um Text einzugeben.</w:t>
          </w:r>
        </w:p>
      </w:docPartBody>
    </w:docPart>
    <w:docPart>
      <w:docPartPr>
        <w:name w:val="053F15E3270E49CC8DCC92070CEE3DF6"/>
        <w:category>
          <w:name w:val="Allgemein"/>
          <w:gallery w:val="placeholder"/>
        </w:category>
        <w:types>
          <w:type w:val="bbPlcHdr"/>
        </w:types>
        <w:behaviors>
          <w:behavior w:val="content"/>
        </w:behaviors>
        <w:guid w:val="{C6C83DBB-2C1E-4DDE-907F-8E9380571BFA}"/>
      </w:docPartPr>
      <w:docPartBody>
        <w:p w:rsidR="00F14BA2" w:rsidRDefault="008E5622" w:rsidP="008E5622">
          <w:pPr>
            <w:pStyle w:val="053F15E3270E49CC8DCC92070CEE3DF6"/>
          </w:pPr>
          <w:r w:rsidRPr="007C2ACD">
            <w:rPr>
              <w:rStyle w:val="Platzhaltertext"/>
            </w:rPr>
            <w:t>Klicken oder tippen Sie hier, um Text einzugeben.</w:t>
          </w:r>
        </w:p>
      </w:docPartBody>
    </w:docPart>
    <w:docPart>
      <w:docPartPr>
        <w:name w:val="0390D0C290834CB09DC3331FE55C3609"/>
        <w:category>
          <w:name w:val="Allgemein"/>
          <w:gallery w:val="placeholder"/>
        </w:category>
        <w:types>
          <w:type w:val="bbPlcHdr"/>
        </w:types>
        <w:behaviors>
          <w:behavior w:val="content"/>
        </w:behaviors>
        <w:guid w:val="{27399680-7A23-4E5F-ADA3-8BC6F141EA3B}"/>
      </w:docPartPr>
      <w:docPartBody>
        <w:p w:rsidR="004A6049" w:rsidRDefault="009D4832" w:rsidP="009D4832">
          <w:pPr>
            <w:pStyle w:val="0390D0C290834CB09DC3331FE55C3609"/>
          </w:pPr>
          <w:r w:rsidRPr="007C2AC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0D7"/>
    <w:rsid w:val="000230C7"/>
    <w:rsid w:val="00026066"/>
    <w:rsid w:val="00055764"/>
    <w:rsid w:val="000728E4"/>
    <w:rsid w:val="000D7A0B"/>
    <w:rsid w:val="000E6373"/>
    <w:rsid w:val="0018196C"/>
    <w:rsid w:val="00207738"/>
    <w:rsid w:val="002360D7"/>
    <w:rsid w:val="002B5FBE"/>
    <w:rsid w:val="0032560B"/>
    <w:rsid w:val="00326AFE"/>
    <w:rsid w:val="00345489"/>
    <w:rsid w:val="00393ADB"/>
    <w:rsid w:val="003E4B98"/>
    <w:rsid w:val="0046100B"/>
    <w:rsid w:val="00470CCE"/>
    <w:rsid w:val="00474457"/>
    <w:rsid w:val="00495137"/>
    <w:rsid w:val="004A6049"/>
    <w:rsid w:val="004D1F39"/>
    <w:rsid w:val="00556796"/>
    <w:rsid w:val="005711E1"/>
    <w:rsid w:val="005B0970"/>
    <w:rsid w:val="005C2E7F"/>
    <w:rsid w:val="005E3B44"/>
    <w:rsid w:val="006041AA"/>
    <w:rsid w:val="00671C5E"/>
    <w:rsid w:val="00680D0D"/>
    <w:rsid w:val="006E441C"/>
    <w:rsid w:val="006F3EC8"/>
    <w:rsid w:val="00775F1B"/>
    <w:rsid w:val="007B3B47"/>
    <w:rsid w:val="00804C51"/>
    <w:rsid w:val="00815377"/>
    <w:rsid w:val="008D2467"/>
    <w:rsid w:val="008E5622"/>
    <w:rsid w:val="00910FF0"/>
    <w:rsid w:val="009656C9"/>
    <w:rsid w:val="00975290"/>
    <w:rsid w:val="009D4832"/>
    <w:rsid w:val="009E7AE7"/>
    <w:rsid w:val="009F2BB4"/>
    <w:rsid w:val="00A65EAE"/>
    <w:rsid w:val="00A74373"/>
    <w:rsid w:val="00AD1D2C"/>
    <w:rsid w:val="00B15038"/>
    <w:rsid w:val="00B93F81"/>
    <w:rsid w:val="00BB0CDA"/>
    <w:rsid w:val="00C22B26"/>
    <w:rsid w:val="00C269EE"/>
    <w:rsid w:val="00C66A56"/>
    <w:rsid w:val="00C76D97"/>
    <w:rsid w:val="00C80985"/>
    <w:rsid w:val="00CC147C"/>
    <w:rsid w:val="00CE7845"/>
    <w:rsid w:val="00CF3C93"/>
    <w:rsid w:val="00D51C73"/>
    <w:rsid w:val="00D87042"/>
    <w:rsid w:val="00DC2501"/>
    <w:rsid w:val="00DE24C4"/>
    <w:rsid w:val="00E00BE9"/>
    <w:rsid w:val="00E0613B"/>
    <w:rsid w:val="00E4225D"/>
    <w:rsid w:val="00E77C4A"/>
    <w:rsid w:val="00F14BA2"/>
    <w:rsid w:val="00F76AC9"/>
    <w:rsid w:val="00FB6F6C"/>
    <w:rsid w:val="00FC30F5"/>
    <w:rsid w:val="00FF5F3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uiPriority w:val="99"/>
    <w:semiHidden/>
    <w:rsid w:val="005C2E7F"/>
    <w:rPr>
      <w:color w:val="808080"/>
    </w:rPr>
  </w:style>
  <w:style w:type="paragraph" w:customStyle="1" w:styleId="68484D57FD444081B6C71DE1A2A51991">
    <w:name w:val="68484D57FD444081B6C71DE1A2A51991"/>
    <w:rsid w:val="005B0970"/>
    <w:rPr>
      <w:kern w:val="2"/>
      <w14:ligatures w14:val="standardContextual"/>
    </w:rPr>
  </w:style>
  <w:style w:type="paragraph" w:customStyle="1" w:styleId="30CB8090FA6B48F89F486789941F64C9">
    <w:name w:val="30CB8090FA6B48F89F486789941F64C9"/>
    <w:rsid w:val="005B0970"/>
    <w:rPr>
      <w:kern w:val="2"/>
      <w14:ligatures w14:val="standardContextual"/>
    </w:rPr>
  </w:style>
  <w:style w:type="paragraph" w:customStyle="1" w:styleId="02FC0DF131BE434A9AA66E647EC3D78D">
    <w:name w:val="02FC0DF131BE434A9AA66E647EC3D78D"/>
    <w:rsid w:val="00671C5E"/>
    <w:rPr>
      <w:kern w:val="2"/>
      <w14:ligatures w14:val="standardContextual"/>
    </w:rPr>
  </w:style>
  <w:style w:type="paragraph" w:customStyle="1" w:styleId="544D6EF4E7AE4C21B305732AE7F2EC63">
    <w:name w:val="544D6EF4E7AE4C21B305732AE7F2EC63"/>
    <w:rsid w:val="00671C5E"/>
    <w:rPr>
      <w:kern w:val="2"/>
      <w14:ligatures w14:val="standardContextual"/>
    </w:rPr>
  </w:style>
  <w:style w:type="paragraph" w:customStyle="1" w:styleId="46BB92A6782245648B3AC2E9CE20337A">
    <w:name w:val="46BB92A6782245648B3AC2E9CE20337A"/>
    <w:rsid w:val="00671C5E"/>
    <w:rPr>
      <w:kern w:val="2"/>
      <w14:ligatures w14:val="standardContextual"/>
    </w:rPr>
  </w:style>
  <w:style w:type="paragraph" w:customStyle="1" w:styleId="40BE55CED80C40A3A33081C952A5CD4A">
    <w:name w:val="40BE55CED80C40A3A33081C952A5CD4A"/>
    <w:rsid w:val="00671C5E"/>
    <w:rPr>
      <w:kern w:val="2"/>
      <w14:ligatures w14:val="standardContextual"/>
    </w:rPr>
  </w:style>
  <w:style w:type="paragraph" w:customStyle="1" w:styleId="07F0CAE574BE433D84A42A4C841C537F">
    <w:name w:val="07F0CAE574BE433D84A42A4C841C537F"/>
    <w:rsid w:val="00FB6F6C"/>
    <w:rPr>
      <w:kern w:val="2"/>
      <w14:ligatures w14:val="standardContextual"/>
    </w:rPr>
  </w:style>
  <w:style w:type="paragraph" w:customStyle="1" w:styleId="053F15E3270E49CC8DCC92070CEE3DF6">
    <w:name w:val="053F15E3270E49CC8DCC92070CEE3DF6"/>
    <w:rsid w:val="008E5622"/>
    <w:rPr>
      <w:kern w:val="2"/>
      <w14:ligatures w14:val="standardContextual"/>
    </w:rPr>
  </w:style>
  <w:style w:type="paragraph" w:customStyle="1" w:styleId="0390D0C290834CB09DC3331FE55C3609">
    <w:name w:val="0390D0C290834CB09DC3331FE55C3609"/>
    <w:rsid w:val="009D4832"/>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833EB-B8D3-4D00-A8CA-E45FEF869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9</Pages>
  <Words>82808</Words>
  <Characters>521695</Characters>
  <Application>Microsoft Office Word</Application>
  <DocSecurity>0</DocSecurity>
  <Lines>4347</Lines>
  <Paragraphs>120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03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art Köpper</dc:creator>
  <cp:keywords/>
  <dc:description/>
  <cp:lastModifiedBy>Lennart Köpper</cp:lastModifiedBy>
  <cp:revision>1175</cp:revision>
  <dcterms:created xsi:type="dcterms:W3CDTF">2023-06-15T12:32:00Z</dcterms:created>
  <dcterms:modified xsi:type="dcterms:W3CDTF">2023-07-28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Einsatz von Verfahren des maschinellen Lernens zur Klassifikation von Verkehrsteilnehmern auf Basis realer Positionsdaten.</vt:lpwstr>
  </property>
  <property fmtid="{D5CDD505-2E9C-101B-9397-08002B2CF9AE}" pid="3" name="CitaviDocumentProperty_25">
    <vt:lpwstr>True</vt:lpwstr>
  </property>
  <property fmtid="{D5CDD505-2E9C-101B-9397-08002B2CF9AE}" pid="4" name="CitaviDocumentProperty_11">
    <vt:lpwstr>Überschrift 1;Ü 1-MitSeitenumbruch</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0">
    <vt:lpwstr>3576dd44-bdd0-4f46-837d-25ecb107f89d</vt:lpwstr>
  </property>
  <property fmtid="{D5CDD505-2E9C-101B-9397-08002B2CF9AE}" pid="11" name="CitaviDocumentProperty_8">
    <vt:lpwstr>CloudProjectKey=r3alt338ljflhlpkgn6xoc3t2gjoq5styiv39; ProjectName=Einsatz von Verfahren des maschinellen Lernens zur Klassifikation von Verkehrsteilnehmern auf Basis realer Positionsdaten.</vt:lpwstr>
  </property>
  <property fmtid="{D5CDD505-2E9C-101B-9397-08002B2CF9AE}" pid="12" name="CitaviDocumentProperty_6">
    <vt:lpwstr>True</vt:lpwstr>
  </property>
  <property fmtid="{D5CDD505-2E9C-101B-9397-08002B2CF9AE}" pid="13" name="CitaviDocumentProperty_1">
    <vt:lpwstr>6.14.0.0</vt:lpwstr>
  </property>
</Properties>
</file>